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683659">
      <w:pPr>
        <w:pStyle w:val="Heading1"/>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683659">
      <w:pPr>
        <w:pStyle w:val="Heading1"/>
      </w:pPr>
      <w:bookmarkStart w:id="0" w:name="_Toc145632539"/>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0DAAE3E3" w14:textId="5B3F1784" w:rsidR="006969B7" w:rsidRPr="00806AA7" w:rsidRDefault="006969B7" w:rsidP="00683659">
      <w:pPr>
        <w:pStyle w:val="Heading1"/>
      </w:pPr>
      <w:bookmarkStart w:id="1" w:name="_Toc145632540"/>
      <w:r>
        <w:lastRenderedPageBreak/>
        <w:t>ACKN</w:t>
      </w:r>
      <w:r w:rsidR="00A57FAB">
        <w:t>OWLEDGEMENTS</w:t>
      </w:r>
      <w:bookmarkEnd w:id="1"/>
    </w:p>
    <w:p w14:paraId="6FF52B7E" w14:textId="77777777" w:rsidR="006969B7" w:rsidRPr="00806AA7" w:rsidRDefault="006969B7" w:rsidP="006969B7"/>
    <w:p w14:paraId="605BCDBA" w14:textId="33EA67A5" w:rsidR="006969B7" w:rsidRDefault="0097680E">
      <w:pPr>
        <w:rPr>
          <w:rFonts w:eastAsiaTheme="majorEastAsia" w:cs="Times New Roman"/>
          <w:color w:val="000000" w:themeColor="text1"/>
          <w:sz w:val="32"/>
          <w:szCs w:val="32"/>
        </w:rPr>
      </w:pPr>
      <w:r>
        <w:rPr>
          <w:rFonts w:cs="Times New Roman"/>
        </w:rPr>
        <w:t>khgkfbgksdgkadgklbaskgkjlahrgklj</w:t>
      </w:r>
      <w:r w:rsidR="006969B7">
        <w:rPr>
          <w:rFonts w:cs="Times New Roman"/>
        </w:rPr>
        <w:br w:type="page"/>
      </w:r>
    </w:p>
    <w:p w14:paraId="751BB09B" w14:textId="06D97B4C" w:rsidR="00332F43" w:rsidRPr="00806AA7" w:rsidRDefault="00551502" w:rsidP="00683659">
      <w:pPr>
        <w:pStyle w:val="Heading1"/>
      </w:pPr>
      <w:bookmarkStart w:id="2" w:name="_Toc145632541"/>
      <w:r w:rsidRPr="00806AA7">
        <w:lastRenderedPageBreak/>
        <w:t>ABSTRACT</w:t>
      </w:r>
      <w:bookmarkEnd w:id="2"/>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683659">
      <w:pPr>
        <w:pStyle w:val="Heading1"/>
      </w:pPr>
      <w:bookmarkStart w:id="3" w:name="_Toc145632542"/>
      <w:r w:rsidRPr="00806AA7">
        <w:lastRenderedPageBreak/>
        <w:t>TABLE OF CONTENTS</w:t>
      </w:r>
      <w:bookmarkEnd w:id="3"/>
    </w:p>
    <w:p w14:paraId="0503BCE0" w14:textId="77777777" w:rsidR="00C96FD5" w:rsidRPr="00806AA7" w:rsidRDefault="00C96FD5">
      <w:pPr>
        <w:rPr>
          <w:rFonts w:cs="Times New Roman"/>
        </w:rPr>
      </w:pPr>
    </w:p>
    <w:p w14:paraId="093EB019" w14:textId="1B5CDF5B" w:rsidR="00A9653F"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632539" w:history="1">
        <w:r w:rsidR="00A9653F" w:rsidRPr="005A7C2B">
          <w:rPr>
            <w:rStyle w:val="Hyperlink"/>
          </w:rPr>
          <w:t>DISCLAIMER</w:t>
        </w:r>
        <w:r w:rsidR="00A9653F">
          <w:rPr>
            <w:webHidden/>
          </w:rPr>
          <w:tab/>
        </w:r>
        <w:r w:rsidR="00A9653F">
          <w:rPr>
            <w:webHidden/>
          </w:rPr>
          <w:fldChar w:fldCharType="begin"/>
        </w:r>
        <w:r w:rsidR="00A9653F">
          <w:rPr>
            <w:webHidden/>
          </w:rPr>
          <w:instrText xml:space="preserve"> PAGEREF _Toc145632539 \h </w:instrText>
        </w:r>
        <w:r w:rsidR="00A9653F">
          <w:rPr>
            <w:webHidden/>
          </w:rPr>
        </w:r>
        <w:r w:rsidR="00A9653F">
          <w:rPr>
            <w:webHidden/>
          </w:rPr>
          <w:fldChar w:fldCharType="separate"/>
        </w:r>
        <w:r w:rsidR="00A9653F">
          <w:rPr>
            <w:webHidden/>
          </w:rPr>
          <w:t>i</w:t>
        </w:r>
        <w:r w:rsidR="00A9653F">
          <w:rPr>
            <w:webHidden/>
          </w:rPr>
          <w:fldChar w:fldCharType="end"/>
        </w:r>
      </w:hyperlink>
    </w:p>
    <w:p w14:paraId="44F673DE" w14:textId="24DE4EBD"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40" w:history="1">
        <w:r w:rsidR="00A9653F" w:rsidRPr="005A7C2B">
          <w:rPr>
            <w:rStyle w:val="Hyperlink"/>
          </w:rPr>
          <w:t>ACKNOWLEDGEMENTS</w:t>
        </w:r>
        <w:r w:rsidR="00A9653F">
          <w:rPr>
            <w:webHidden/>
          </w:rPr>
          <w:tab/>
        </w:r>
        <w:r w:rsidR="00A9653F">
          <w:rPr>
            <w:webHidden/>
          </w:rPr>
          <w:fldChar w:fldCharType="begin"/>
        </w:r>
        <w:r w:rsidR="00A9653F">
          <w:rPr>
            <w:webHidden/>
          </w:rPr>
          <w:instrText xml:space="preserve"> PAGEREF _Toc145632540 \h </w:instrText>
        </w:r>
        <w:r w:rsidR="00A9653F">
          <w:rPr>
            <w:webHidden/>
          </w:rPr>
        </w:r>
        <w:r w:rsidR="00A9653F">
          <w:rPr>
            <w:webHidden/>
          </w:rPr>
          <w:fldChar w:fldCharType="separate"/>
        </w:r>
        <w:r w:rsidR="00A9653F">
          <w:rPr>
            <w:webHidden/>
          </w:rPr>
          <w:t>ii</w:t>
        </w:r>
        <w:r w:rsidR="00A9653F">
          <w:rPr>
            <w:webHidden/>
          </w:rPr>
          <w:fldChar w:fldCharType="end"/>
        </w:r>
      </w:hyperlink>
    </w:p>
    <w:p w14:paraId="3DC7DBBF" w14:textId="7246F7F3"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41" w:history="1">
        <w:r w:rsidR="00A9653F" w:rsidRPr="005A7C2B">
          <w:rPr>
            <w:rStyle w:val="Hyperlink"/>
          </w:rPr>
          <w:t>ABSTRACT</w:t>
        </w:r>
        <w:r w:rsidR="00A9653F">
          <w:rPr>
            <w:webHidden/>
          </w:rPr>
          <w:tab/>
        </w:r>
        <w:r w:rsidR="00A9653F">
          <w:rPr>
            <w:webHidden/>
          </w:rPr>
          <w:fldChar w:fldCharType="begin"/>
        </w:r>
        <w:r w:rsidR="00A9653F">
          <w:rPr>
            <w:webHidden/>
          </w:rPr>
          <w:instrText xml:space="preserve"> PAGEREF _Toc145632541 \h </w:instrText>
        </w:r>
        <w:r w:rsidR="00A9653F">
          <w:rPr>
            <w:webHidden/>
          </w:rPr>
        </w:r>
        <w:r w:rsidR="00A9653F">
          <w:rPr>
            <w:webHidden/>
          </w:rPr>
          <w:fldChar w:fldCharType="separate"/>
        </w:r>
        <w:r w:rsidR="00A9653F">
          <w:rPr>
            <w:webHidden/>
          </w:rPr>
          <w:t>iii</w:t>
        </w:r>
        <w:r w:rsidR="00A9653F">
          <w:rPr>
            <w:webHidden/>
          </w:rPr>
          <w:fldChar w:fldCharType="end"/>
        </w:r>
      </w:hyperlink>
    </w:p>
    <w:p w14:paraId="37460EE5" w14:textId="3C0031FA"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42" w:history="1">
        <w:r w:rsidR="00A9653F" w:rsidRPr="005A7C2B">
          <w:rPr>
            <w:rStyle w:val="Hyperlink"/>
          </w:rPr>
          <w:t>TABLE OF CONTENTS</w:t>
        </w:r>
        <w:r w:rsidR="00A9653F">
          <w:rPr>
            <w:webHidden/>
          </w:rPr>
          <w:tab/>
        </w:r>
        <w:r w:rsidR="00A9653F">
          <w:rPr>
            <w:webHidden/>
          </w:rPr>
          <w:fldChar w:fldCharType="begin"/>
        </w:r>
        <w:r w:rsidR="00A9653F">
          <w:rPr>
            <w:webHidden/>
          </w:rPr>
          <w:instrText xml:space="preserve"> PAGEREF _Toc145632542 \h </w:instrText>
        </w:r>
        <w:r w:rsidR="00A9653F">
          <w:rPr>
            <w:webHidden/>
          </w:rPr>
        </w:r>
        <w:r w:rsidR="00A9653F">
          <w:rPr>
            <w:webHidden/>
          </w:rPr>
          <w:fldChar w:fldCharType="separate"/>
        </w:r>
        <w:r w:rsidR="00A9653F">
          <w:rPr>
            <w:webHidden/>
          </w:rPr>
          <w:t>iv</w:t>
        </w:r>
        <w:r w:rsidR="00A9653F">
          <w:rPr>
            <w:webHidden/>
          </w:rPr>
          <w:fldChar w:fldCharType="end"/>
        </w:r>
      </w:hyperlink>
    </w:p>
    <w:p w14:paraId="15B63F3C" w14:textId="56E9A289"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43" w:history="1">
        <w:r w:rsidR="00A9653F" w:rsidRPr="005A7C2B">
          <w:rPr>
            <w:rStyle w:val="Hyperlink"/>
          </w:rPr>
          <w:t>LIST OF FIGURES</w:t>
        </w:r>
        <w:r w:rsidR="00A9653F">
          <w:rPr>
            <w:webHidden/>
          </w:rPr>
          <w:tab/>
        </w:r>
        <w:r w:rsidR="00A9653F">
          <w:rPr>
            <w:webHidden/>
          </w:rPr>
          <w:fldChar w:fldCharType="begin"/>
        </w:r>
        <w:r w:rsidR="00A9653F">
          <w:rPr>
            <w:webHidden/>
          </w:rPr>
          <w:instrText xml:space="preserve"> PAGEREF _Toc145632543 \h </w:instrText>
        </w:r>
        <w:r w:rsidR="00A9653F">
          <w:rPr>
            <w:webHidden/>
          </w:rPr>
        </w:r>
        <w:r w:rsidR="00A9653F">
          <w:rPr>
            <w:webHidden/>
          </w:rPr>
          <w:fldChar w:fldCharType="separate"/>
        </w:r>
        <w:r w:rsidR="00A9653F">
          <w:rPr>
            <w:webHidden/>
          </w:rPr>
          <w:t>vi</w:t>
        </w:r>
        <w:r w:rsidR="00A9653F">
          <w:rPr>
            <w:webHidden/>
          </w:rPr>
          <w:fldChar w:fldCharType="end"/>
        </w:r>
      </w:hyperlink>
    </w:p>
    <w:p w14:paraId="0BA4A4AF" w14:textId="353F8C29"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44" w:history="1">
        <w:r w:rsidR="00A9653F" w:rsidRPr="005A7C2B">
          <w:rPr>
            <w:rStyle w:val="Hyperlink"/>
          </w:rPr>
          <w:t>LIST OF TABLES</w:t>
        </w:r>
        <w:r w:rsidR="00A9653F">
          <w:rPr>
            <w:webHidden/>
          </w:rPr>
          <w:tab/>
        </w:r>
        <w:r w:rsidR="00A9653F">
          <w:rPr>
            <w:webHidden/>
          </w:rPr>
          <w:fldChar w:fldCharType="begin"/>
        </w:r>
        <w:r w:rsidR="00A9653F">
          <w:rPr>
            <w:webHidden/>
          </w:rPr>
          <w:instrText xml:space="preserve"> PAGEREF _Toc145632544 \h </w:instrText>
        </w:r>
        <w:r w:rsidR="00A9653F">
          <w:rPr>
            <w:webHidden/>
          </w:rPr>
        </w:r>
        <w:r w:rsidR="00A9653F">
          <w:rPr>
            <w:webHidden/>
          </w:rPr>
          <w:fldChar w:fldCharType="separate"/>
        </w:r>
        <w:r w:rsidR="00A9653F">
          <w:rPr>
            <w:webHidden/>
          </w:rPr>
          <w:t>viii</w:t>
        </w:r>
        <w:r w:rsidR="00A9653F">
          <w:rPr>
            <w:webHidden/>
          </w:rPr>
          <w:fldChar w:fldCharType="end"/>
        </w:r>
      </w:hyperlink>
    </w:p>
    <w:p w14:paraId="464E96C7" w14:textId="23604E69"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45" w:history="1">
        <w:r w:rsidR="00A9653F" w:rsidRPr="005A7C2B">
          <w:rPr>
            <w:rStyle w:val="Hyperlink"/>
          </w:rPr>
          <w:t>ABBREVIATIONS</w:t>
        </w:r>
        <w:r w:rsidR="00A9653F">
          <w:rPr>
            <w:webHidden/>
          </w:rPr>
          <w:tab/>
        </w:r>
        <w:r w:rsidR="00A9653F">
          <w:rPr>
            <w:webHidden/>
          </w:rPr>
          <w:fldChar w:fldCharType="begin"/>
        </w:r>
        <w:r w:rsidR="00A9653F">
          <w:rPr>
            <w:webHidden/>
          </w:rPr>
          <w:instrText xml:space="preserve"> PAGEREF _Toc145632545 \h </w:instrText>
        </w:r>
        <w:r w:rsidR="00A9653F">
          <w:rPr>
            <w:webHidden/>
          </w:rPr>
        </w:r>
        <w:r w:rsidR="00A9653F">
          <w:rPr>
            <w:webHidden/>
          </w:rPr>
          <w:fldChar w:fldCharType="separate"/>
        </w:r>
        <w:r w:rsidR="00A9653F">
          <w:rPr>
            <w:webHidden/>
          </w:rPr>
          <w:t>ix</w:t>
        </w:r>
        <w:r w:rsidR="00A9653F">
          <w:rPr>
            <w:webHidden/>
          </w:rPr>
          <w:fldChar w:fldCharType="end"/>
        </w:r>
      </w:hyperlink>
    </w:p>
    <w:p w14:paraId="4FFB3BE4" w14:textId="2B629E43" w:rsidR="00A9653F" w:rsidRDefault="00464CA6">
      <w:pPr>
        <w:pStyle w:val="TOC1"/>
        <w:tabs>
          <w:tab w:val="left" w:pos="440"/>
          <w:tab w:val="right" w:leader="dot" w:pos="9628"/>
        </w:tabs>
        <w:rPr>
          <w:rFonts w:asciiTheme="minorHAnsi" w:hAnsiTheme="minorHAnsi" w:cstheme="minorBidi"/>
          <w:kern w:val="2"/>
          <w:sz w:val="22"/>
          <w14:ligatures w14:val="standardContextual"/>
        </w:rPr>
      </w:pPr>
      <w:hyperlink w:anchor="_Toc145632546" w:history="1">
        <w:r w:rsidR="00A9653F" w:rsidRPr="005A7C2B">
          <w:rPr>
            <w:rStyle w:val="Hyperlink"/>
          </w:rPr>
          <w:t>1.</w:t>
        </w:r>
        <w:r w:rsidR="00A9653F">
          <w:rPr>
            <w:rFonts w:asciiTheme="minorHAnsi" w:hAnsiTheme="minorHAnsi" w:cstheme="minorBidi"/>
            <w:kern w:val="2"/>
            <w:sz w:val="22"/>
            <w14:ligatures w14:val="standardContextual"/>
          </w:rPr>
          <w:tab/>
        </w:r>
        <w:r w:rsidR="00A9653F" w:rsidRPr="005A7C2B">
          <w:rPr>
            <w:rStyle w:val="Hyperlink"/>
          </w:rPr>
          <w:t>Introduction</w:t>
        </w:r>
        <w:r w:rsidR="00A9653F">
          <w:rPr>
            <w:webHidden/>
          </w:rPr>
          <w:tab/>
        </w:r>
        <w:r w:rsidR="00A9653F">
          <w:rPr>
            <w:webHidden/>
          </w:rPr>
          <w:fldChar w:fldCharType="begin"/>
        </w:r>
        <w:r w:rsidR="00A9653F">
          <w:rPr>
            <w:webHidden/>
          </w:rPr>
          <w:instrText xml:space="preserve"> PAGEREF _Toc145632546 \h </w:instrText>
        </w:r>
        <w:r w:rsidR="00A9653F">
          <w:rPr>
            <w:webHidden/>
          </w:rPr>
        </w:r>
        <w:r w:rsidR="00A9653F">
          <w:rPr>
            <w:webHidden/>
          </w:rPr>
          <w:fldChar w:fldCharType="separate"/>
        </w:r>
        <w:r w:rsidR="00A9653F">
          <w:rPr>
            <w:webHidden/>
          </w:rPr>
          <w:t>1</w:t>
        </w:r>
        <w:r w:rsidR="00A9653F">
          <w:rPr>
            <w:webHidden/>
          </w:rPr>
          <w:fldChar w:fldCharType="end"/>
        </w:r>
      </w:hyperlink>
    </w:p>
    <w:p w14:paraId="74356D5F" w14:textId="0CDF1A9B"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47" w:history="1">
        <w:r w:rsidR="00A9653F" w:rsidRPr="005A7C2B">
          <w:rPr>
            <w:rStyle w:val="Hyperlink"/>
          </w:rPr>
          <w:t>1.1.</w:t>
        </w:r>
        <w:r w:rsidR="00A9653F">
          <w:rPr>
            <w:rFonts w:asciiTheme="minorHAnsi" w:hAnsiTheme="minorHAnsi" w:cstheme="minorBidi"/>
            <w:kern w:val="2"/>
            <w:sz w:val="22"/>
            <w14:ligatures w14:val="standardContextual"/>
          </w:rPr>
          <w:tab/>
        </w:r>
        <w:r w:rsidR="00A9653F" w:rsidRPr="005A7C2B">
          <w:rPr>
            <w:rStyle w:val="Hyperlink"/>
          </w:rPr>
          <w:t>Background</w:t>
        </w:r>
        <w:r w:rsidR="00A9653F">
          <w:rPr>
            <w:webHidden/>
          </w:rPr>
          <w:tab/>
        </w:r>
        <w:r w:rsidR="00A9653F">
          <w:rPr>
            <w:webHidden/>
          </w:rPr>
          <w:fldChar w:fldCharType="begin"/>
        </w:r>
        <w:r w:rsidR="00A9653F">
          <w:rPr>
            <w:webHidden/>
          </w:rPr>
          <w:instrText xml:space="preserve"> PAGEREF _Toc145632547 \h </w:instrText>
        </w:r>
        <w:r w:rsidR="00A9653F">
          <w:rPr>
            <w:webHidden/>
          </w:rPr>
        </w:r>
        <w:r w:rsidR="00A9653F">
          <w:rPr>
            <w:webHidden/>
          </w:rPr>
          <w:fldChar w:fldCharType="separate"/>
        </w:r>
        <w:r w:rsidR="00A9653F">
          <w:rPr>
            <w:webHidden/>
          </w:rPr>
          <w:t>1</w:t>
        </w:r>
        <w:r w:rsidR="00A9653F">
          <w:rPr>
            <w:webHidden/>
          </w:rPr>
          <w:fldChar w:fldCharType="end"/>
        </w:r>
      </w:hyperlink>
    </w:p>
    <w:p w14:paraId="40B1C3A8" w14:textId="436E47DC"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48" w:history="1">
        <w:r w:rsidR="00A9653F" w:rsidRPr="005A7C2B">
          <w:rPr>
            <w:rStyle w:val="Hyperlink"/>
          </w:rPr>
          <w:t>1.2.</w:t>
        </w:r>
        <w:r w:rsidR="00A9653F">
          <w:rPr>
            <w:rFonts w:asciiTheme="minorHAnsi" w:hAnsiTheme="minorHAnsi" w:cstheme="minorBidi"/>
            <w:kern w:val="2"/>
            <w:sz w:val="22"/>
            <w14:ligatures w14:val="standardContextual"/>
          </w:rPr>
          <w:tab/>
        </w:r>
        <w:r w:rsidR="00A9653F" w:rsidRPr="005A7C2B">
          <w:rPr>
            <w:rStyle w:val="Hyperlink"/>
          </w:rPr>
          <w:t>Objectives</w:t>
        </w:r>
        <w:r w:rsidR="00A9653F">
          <w:rPr>
            <w:webHidden/>
          </w:rPr>
          <w:tab/>
        </w:r>
        <w:r w:rsidR="00A9653F">
          <w:rPr>
            <w:webHidden/>
          </w:rPr>
          <w:fldChar w:fldCharType="begin"/>
        </w:r>
        <w:r w:rsidR="00A9653F">
          <w:rPr>
            <w:webHidden/>
          </w:rPr>
          <w:instrText xml:space="preserve"> PAGEREF _Toc145632548 \h </w:instrText>
        </w:r>
        <w:r w:rsidR="00A9653F">
          <w:rPr>
            <w:webHidden/>
          </w:rPr>
        </w:r>
        <w:r w:rsidR="00A9653F">
          <w:rPr>
            <w:webHidden/>
          </w:rPr>
          <w:fldChar w:fldCharType="separate"/>
        </w:r>
        <w:r w:rsidR="00A9653F">
          <w:rPr>
            <w:webHidden/>
          </w:rPr>
          <w:t>1</w:t>
        </w:r>
        <w:r w:rsidR="00A9653F">
          <w:rPr>
            <w:webHidden/>
          </w:rPr>
          <w:fldChar w:fldCharType="end"/>
        </w:r>
      </w:hyperlink>
    </w:p>
    <w:p w14:paraId="7EABDE77" w14:textId="3C100A6F"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49" w:history="1">
        <w:r w:rsidR="00A9653F" w:rsidRPr="005A7C2B">
          <w:rPr>
            <w:rStyle w:val="Hyperlink"/>
          </w:rPr>
          <w:t>1.3.</w:t>
        </w:r>
        <w:r w:rsidR="00A9653F">
          <w:rPr>
            <w:rFonts w:asciiTheme="minorHAnsi" w:hAnsiTheme="minorHAnsi" w:cstheme="minorBidi"/>
            <w:kern w:val="2"/>
            <w:sz w:val="22"/>
            <w14:ligatures w14:val="standardContextual"/>
          </w:rPr>
          <w:tab/>
        </w:r>
        <w:r w:rsidR="00A9653F" w:rsidRPr="005A7C2B">
          <w:rPr>
            <w:rStyle w:val="Hyperlink"/>
          </w:rPr>
          <w:t>Thesis structure</w:t>
        </w:r>
        <w:r w:rsidR="00A9653F">
          <w:rPr>
            <w:webHidden/>
          </w:rPr>
          <w:tab/>
        </w:r>
        <w:r w:rsidR="00A9653F">
          <w:rPr>
            <w:webHidden/>
          </w:rPr>
          <w:fldChar w:fldCharType="begin"/>
        </w:r>
        <w:r w:rsidR="00A9653F">
          <w:rPr>
            <w:webHidden/>
          </w:rPr>
          <w:instrText xml:space="preserve"> PAGEREF _Toc145632549 \h </w:instrText>
        </w:r>
        <w:r w:rsidR="00A9653F">
          <w:rPr>
            <w:webHidden/>
          </w:rPr>
        </w:r>
        <w:r w:rsidR="00A9653F">
          <w:rPr>
            <w:webHidden/>
          </w:rPr>
          <w:fldChar w:fldCharType="separate"/>
        </w:r>
        <w:r w:rsidR="00A9653F">
          <w:rPr>
            <w:webHidden/>
          </w:rPr>
          <w:t>1</w:t>
        </w:r>
        <w:r w:rsidR="00A9653F">
          <w:rPr>
            <w:webHidden/>
          </w:rPr>
          <w:fldChar w:fldCharType="end"/>
        </w:r>
      </w:hyperlink>
    </w:p>
    <w:p w14:paraId="228284A7" w14:textId="10BE5AE8" w:rsidR="00A9653F" w:rsidRDefault="00464CA6">
      <w:pPr>
        <w:pStyle w:val="TOC1"/>
        <w:tabs>
          <w:tab w:val="left" w:pos="440"/>
          <w:tab w:val="right" w:leader="dot" w:pos="9628"/>
        </w:tabs>
        <w:rPr>
          <w:rFonts w:asciiTheme="minorHAnsi" w:hAnsiTheme="minorHAnsi" w:cstheme="minorBidi"/>
          <w:kern w:val="2"/>
          <w:sz w:val="22"/>
          <w14:ligatures w14:val="standardContextual"/>
        </w:rPr>
      </w:pPr>
      <w:hyperlink w:anchor="_Toc145632550" w:history="1">
        <w:r w:rsidR="00A9653F" w:rsidRPr="005A7C2B">
          <w:rPr>
            <w:rStyle w:val="Hyperlink"/>
          </w:rPr>
          <w:t>2.</w:t>
        </w:r>
        <w:r w:rsidR="00A9653F">
          <w:rPr>
            <w:rFonts w:asciiTheme="minorHAnsi" w:hAnsiTheme="minorHAnsi" w:cstheme="minorBidi"/>
            <w:kern w:val="2"/>
            <w:sz w:val="22"/>
            <w14:ligatures w14:val="standardContextual"/>
          </w:rPr>
          <w:tab/>
        </w:r>
        <w:r w:rsidR="00A9653F" w:rsidRPr="005A7C2B">
          <w:rPr>
            <w:rStyle w:val="Hyperlink"/>
          </w:rPr>
          <w:t>Module overview</w:t>
        </w:r>
        <w:r w:rsidR="00A9653F">
          <w:rPr>
            <w:webHidden/>
          </w:rPr>
          <w:tab/>
        </w:r>
        <w:r w:rsidR="00A9653F">
          <w:rPr>
            <w:webHidden/>
          </w:rPr>
          <w:fldChar w:fldCharType="begin"/>
        </w:r>
        <w:r w:rsidR="00A9653F">
          <w:rPr>
            <w:webHidden/>
          </w:rPr>
          <w:instrText xml:space="preserve"> PAGEREF _Toc145632550 \h </w:instrText>
        </w:r>
        <w:r w:rsidR="00A9653F">
          <w:rPr>
            <w:webHidden/>
          </w:rPr>
        </w:r>
        <w:r w:rsidR="00A9653F">
          <w:rPr>
            <w:webHidden/>
          </w:rPr>
          <w:fldChar w:fldCharType="separate"/>
        </w:r>
        <w:r w:rsidR="00A9653F">
          <w:rPr>
            <w:webHidden/>
          </w:rPr>
          <w:t>2</w:t>
        </w:r>
        <w:r w:rsidR="00A9653F">
          <w:rPr>
            <w:webHidden/>
          </w:rPr>
          <w:fldChar w:fldCharType="end"/>
        </w:r>
      </w:hyperlink>
    </w:p>
    <w:p w14:paraId="0427B33E" w14:textId="1AFE3C8A"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51" w:history="1">
        <w:r w:rsidR="00A9653F" w:rsidRPr="005A7C2B">
          <w:rPr>
            <w:rStyle w:val="Hyperlink"/>
          </w:rPr>
          <w:t>2.1.</w:t>
        </w:r>
        <w:r w:rsidR="00A9653F">
          <w:rPr>
            <w:rFonts w:asciiTheme="minorHAnsi" w:hAnsiTheme="minorHAnsi" w:cstheme="minorBidi"/>
            <w:kern w:val="2"/>
            <w:sz w:val="22"/>
            <w14:ligatures w14:val="standardContextual"/>
          </w:rPr>
          <w:tab/>
        </w:r>
        <w:r w:rsidR="00A9653F" w:rsidRPr="005A7C2B">
          <w:rPr>
            <w:rStyle w:val="Hyperlink"/>
          </w:rPr>
          <w:t>STM32F103C8T6 Microcontroller</w:t>
        </w:r>
        <w:r w:rsidR="00A9653F">
          <w:rPr>
            <w:webHidden/>
          </w:rPr>
          <w:tab/>
        </w:r>
        <w:r w:rsidR="00A9653F">
          <w:rPr>
            <w:webHidden/>
          </w:rPr>
          <w:fldChar w:fldCharType="begin"/>
        </w:r>
        <w:r w:rsidR="00A9653F">
          <w:rPr>
            <w:webHidden/>
          </w:rPr>
          <w:instrText xml:space="preserve"> PAGEREF _Toc145632551 \h </w:instrText>
        </w:r>
        <w:r w:rsidR="00A9653F">
          <w:rPr>
            <w:webHidden/>
          </w:rPr>
        </w:r>
        <w:r w:rsidR="00A9653F">
          <w:rPr>
            <w:webHidden/>
          </w:rPr>
          <w:fldChar w:fldCharType="separate"/>
        </w:r>
        <w:r w:rsidR="00A9653F">
          <w:rPr>
            <w:webHidden/>
          </w:rPr>
          <w:t>2</w:t>
        </w:r>
        <w:r w:rsidR="00A9653F">
          <w:rPr>
            <w:webHidden/>
          </w:rPr>
          <w:fldChar w:fldCharType="end"/>
        </w:r>
      </w:hyperlink>
    </w:p>
    <w:p w14:paraId="02140A53" w14:textId="2B8FEFE9"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52" w:history="1">
        <w:r w:rsidR="00A9653F" w:rsidRPr="005A7C2B">
          <w:rPr>
            <w:rStyle w:val="Hyperlink"/>
          </w:rPr>
          <w:t>2.2.</w:t>
        </w:r>
        <w:r w:rsidR="00A9653F">
          <w:rPr>
            <w:rFonts w:asciiTheme="minorHAnsi" w:hAnsiTheme="minorHAnsi" w:cstheme="minorBidi"/>
            <w:kern w:val="2"/>
            <w:sz w:val="22"/>
            <w14:ligatures w14:val="standardContextual"/>
          </w:rPr>
          <w:tab/>
        </w:r>
        <w:r w:rsidR="00A9653F" w:rsidRPr="005A7C2B">
          <w:rPr>
            <w:rStyle w:val="Hyperlink"/>
          </w:rPr>
          <w:t>Sensor Units</w:t>
        </w:r>
        <w:r w:rsidR="00A9653F">
          <w:rPr>
            <w:webHidden/>
          </w:rPr>
          <w:tab/>
        </w:r>
        <w:r w:rsidR="00A9653F">
          <w:rPr>
            <w:webHidden/>
          </w:rPr>
          <w:fldChar w:fldCharType="begin"/>
        </w:r>
        <w:r w:rsidR="00A9653F">
          <w:rPr>
            <w:webHidden/>
          </w:rPr>
          <w:instrText xml:space="preserve"> PAGEREF _Toc145632552 \h </w:instrText>
        </w:r>
        <w:r w:rsidR="00A9653F">
          <w:rPr>
            <w:webHidden/>
          </w:rPr>
        </w:r>
        <w:r w:rsidR="00A9653F">
          <w:rPr>
            <w:webHidden/>
          </w:rPr>
          <w:fldChar w:fldCharType="separate"/>
        </w:r>
        <w:r w:rsidR="00A9653F">
          <w:rPr>
            <w:webHidden/>
          </w:rPr>
          <w:t>3</w:t>
        </w:r>
        <w:r w:rsidR="00A9653F">
          <w:rPr>
            <w:webHidden/>
          </w:rPr>
          <w:fldChar w:fldCharType="end"/>
        </w:r>
      </w:hyperlink>
    </w:p>
    <w:p w14:paraId="55DCB97D" w14:textId="021F29E9"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53" w:history="1">
        <w:r w:rsidR="00A9653F" w:rsidRPr="005A7C2B">
          <w:rPr>
            <w:rStyle w:val="Hyperlink"/>
          </w:rPr>
          <w:t>2.2.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53 \h </w:instrText>
        </w:r>
        <w:r w:rsidR="00A9653F">
          <w:rPr>
            <w:webHidden/>
          </w:rPr>
        </w:r>
        <w:r w:rsidR="00A9653F">
          <w:rPr>
            <w:webHidden/>
          </w:rPr>
          <w:fldChar w:fldCharType="separate"/>
        </w:r>
        <w:r w:rsidR="00A9653F">
          <w:rPr>
            <w:webHidden/>
          </w:rPr>
          <w:t>3</w:t>
        </w:r>
        <w:r w:rsidR="00A9653F">
          <w:rPr>
            <w:webHidden/>
          </w:rPr>
          <w:fldChar w:fldCharType="end"/>
        </w:r>
      </w:hyperlink>
    </w:p>
    <w:p w14:paraId="0FC4D81E" w14:textId="4ECD209A"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54" w:history="1">
        <w:r w:rsidR="00A9653F" w:rsidRPr="005A7C2B">
          <w:rPr>
            <w:rStyle w:val="Hyperlink"/>
          </w:rPr>
          <w:t>2.2.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54 \h </w:instrText>
        </w:r>
        <w:r w:rsidR="00A9653F">
          <w:rPr>
            <w:webHidden/>
          </w:rPr>
        </w:r>
        <w:r w:rsidR="00A9653F">
          <w:rPr>
            <w:webHidden/>
          </w:rPr>
          <w:fldChar w:fldCharType="separate"/>
        </w:r>
        <w:r w:rsidR="00A9653F">
          <w:rPr>
            <w:webHidden/>
          </w:rPr>
          <w:t>4</w:t>
        </w:r>
        <w:r w:rsidR="00A9653F">
          <w:rPr>
            <w:webHidden/>
          </w:rPr>
          <w:fldChar w:fldCharType="end"/>
        </w:r>
      </w:hyperlink>
    </w:p>
    <w:p w14:paraId="0DA3AA01" w14:textId="10B8A8BB"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55" w:history="1">
        <w:r w:rsidR="00A9653F" w:rsidRPr="005A7C2B">
          <w:rPr>
            <w:rStyle w:val="Hyperlink"/>
          </w:rPr>
          <w:t>2.2.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55 \h </w:instrText>
        </w:r>
        <w:r w:rsidR="00A9653F">
          <w:rPr>
            <w:webHidden/>
          </w:rPr>
        </w:r>
        <w:r w:rsidR="00A9653F">
          <w:rPr>
            <w:webHidden/>
          </w:rPr>
          <w:fldChar w:fldCharType="separate"/>
        </w:r>
        <w:r w:rsidR="00A9653F">
          <w:rPr>
            <w:webHidden/>
          </w:rPr>
          <w:t>6</w:t>
        </w:r>
        <w:r w:rsidR="00A9653F">
          <w:rPr>
            <w:webHidden/>
          </w:rPr>
          <w:fldChar w:fldCharType="end"/>
        </w:r>
      </w:hyperlink>
    </w:p>
    <w:p w14:paraId="5ABD9731" w14:textId="3C7D6651"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56" w:history="1">
        <w:r w:rsidR="00A9653F" w:rsidRPr="005A7C2B">
          <w:rPr>
            <w:rStyle w:val="Hyperlink"/>
          </w:rPr>
          <w:t>2.2.4.</w:t>
        </w:r>
        <w:r w:rsidR="00A9653F">
          <w:rPr>
            <w:rFonts w:asciiTheme="minorHAnsi" w:hAnsiTheme="minorHAnsi" w:cstheme="minorBidi"/>
            <w:kern w:val="2"/>
            <w:sz w:val="22"/>
            <w14:ligatures w14:val="standardContextual"/>
          </w:rPr>
          <w:tab/>
        </w:r>
        <w:r w:rsidR="00A9653F" w:rsidRPr="005A7C2B">
          <w:rPr>
            <w:rStyle w:val="Hyperlink"/>
          </w:rPr>
          <w:t>BME280</w:t>
        </w:r>
        <w:r w:rsidR="00A9653F">
          <w:rPr>
            <w:webHidden/>
          </w:rPr>
          <w:tab/>
        </w:r>
        <w:r w:rsidR="00A9653F">
          <w:rPr>
            <w:webHidden/>
          </w:rPr>
          <w:fldChar w:fldCharType="begin"/>
        </w:r>
        <w:r w:rsidR="00A9653F">
          <w:rPr>
            <w:webHidden/>
          </w:rPr>
          <w:instrText xml:space="preserve"> PAGEREF _Toc145632556 \h </w:instrText>
        </w:r>
        <w:r w:rsidR="00A9653F">
          <w:rPr>
            <w:webHidden/>
          </w:rPr>
        </w:r>
        <w:r w:rsidR="00A9653F">
          <w:rPr>
            <w:webHidden/>
          </w:rPr>
          <w:fldChar w:fldCharType="separate"/>
        </w:r>
        <w:r w:rsidR="00A9653F">
          <w:rPr>
            <w:webHidden/>
          </w:rPr>
          <w:t>8</w:t>
        </w:r>
        <w:r w:rsidR="00A9653F">
          <w:rPr>
            <w:webHidden/>
          </w:rPr>
          <w:fldChar w:fldCharType="end"/>
        </w:r>
      </w:hyperlink>
    </w:p>
    <w:p w14:paraId="365E20CC" w14:textId="24AFD93A"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57" w:history="1">
        <w:r w:rsidR="00A9653F" w:rsidRPr="005A7C2B">
          <w:rPr>
            <w:rStyle w:val="Hyperlink"/>
          </w:rPr>
          <w:t>2.2.5.</w:t>
        </w:r>
        <w:r w:rsidR="00A9653F">
          <w:rPr>
            <w:rFonts w:asciiTheme="minorHAnsi" w:hAnsiTheme="minorHAnsi" w:cstheme="minorBidi"/>
            <w:kern w:val="2"/>
            <w:sz w:val="22"/>
            <w14:ligatures w14:val="standardContextual"/>
          </w:rPr>
          <w:tab/>
        </w:r>
        <w:r w:rsidR="00A9653F" w:rsidRPr="005A7C2B">
          <w:rPr>
            <w:rStyle w:val="Hyperlink"/>
          </w:rPr>
          <w:t>DS18B20</w:t>
        </w:r>
        <w:r w:rsidR="00A9653F">
          <w:rPr>
            <w:webHidden/>
          </w:rPr>
          <w:tab/>
        </w:r>
        <w:r w:rsidR="00A9653F">
          <w:rPr>
            <w:webHidden/>
          </w:rPr>
          <w:fldChar w:fldCharType="begin"/>
        </w:r>
        <w:r w:rsidR="00A9653F">
          <w:rPr>
            <w:webHidden/>
          </w:rPr>
          <w:instrText xml:space="preserve"> PAGEREF _Toc145632557 \h </w:instrText>
        </w:r>
        <w:r w:rsidR="00A9653F">
          <w:rPr>
            <w:webHidden/>
          </w:rPr>
        </w:r>
        <w:r w:rsidR="00A9653F">
          <w:rPr>
            <w:webHidden/>
          </w:rPr>
          <w:fldChar w:fldCharType="separate"/>
        </w:r>
        <w:r w:rsidR="00A9653F">
          <w:rPr>
            <w:webHidden/>
          </w:rPr>
          <w:t>9</w:t>
        </w:r>
        <w:r w:rsidR="00A9653F">
          <w:rPr>
            <w:webHidden/>
          </w:rPr>
          <w:fldChar w:fldCharType="end"/>
        </w:r>
      </w:hyperlink>
    </w:p>
    <w:p w14:paraId="541CFE76" w14:textId="28BC7286"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58" w:history="1">
        <w:r w:rsidR="00A9653F" w:rsidRPr="005A7C2B">
          <w:rPr>
            <w:rStyle w:val="Hyperlink"/>
          </w:rPr>
          <w:t>2.3.</w:t>
        </w:r>
        <w:r w:rsidR="00A9653F">
          <w:rPr>
            <w:rFonts w:asciiTheme="minorHAnsi" w:hAnsiTheme="minorHAnsi" w:cstheme="minorBidi"/>
            <w:kern w:val="2"/>
            <w:sz w:val="22"/>
            <w14:ligatures w14:val="standardContextual"/>
          </w:rPr>
          <w:tab/>
        </w:r>
        <w:r w:rsidR="00A9653F" w:rsidRPr="005A7C2B">
          <w:rPr>
            <w:rStyle w:val="Hyperlink"/>
          </w:rPr>
          <w:t>SX1278 for Wireless Communication</w:t>
        </w:r>
        <w:r w:rsidR="00A9653F">
          <w:rPr>
            <w:webHidden/>
          </w:rPr>
          <w:tab/>
        </w:r>
        <w:r w:rsidR="00A9653F">
          <w:rPr>
            <w:webHidden/>
          </w:rPr>
          <w:fldChar w:fldCharType="begin"/>
        </w:r>
        <w:r w:rsidR="00A9653F">
          <w:rPr>
            <w:webHidden/>
          </w:rPr>
          <w:instrText xml:space="preserve"> PAGEREF _Toc145632558 \h </w:instrText>
        </w:r>
        <w:r w:rsidR="00A9653F">
          <w:rPr>
            <w:webHidden/>
          </w:rPr>
        </w:r>
        <w:r w:rsidR="00A9653F">
          <w:rPr>
            <w:webHidden/>
          </w:rPr>
          <w:fldChar w:fldCharType="separate"/>
        </w:r>
        <w:r w:rsidR="00A9653F">
          <w:rPr>
            <w:webHidden/>
          </w:rPr>
          <w:t>11</w:t>
        </w:r>
        <w:r w:rsidR="00A9653F">
          <w:rPr>
            <w:webHidden/>
          </w:rPr>
          <w:fldChar w:fldCharType="end"/>
        </w:r>
      </w:hyperlink>
    </w:p>
    <w:p w14:paraId="775AD23A" w14:textId="6AC256D4"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59" w:history="1">
        <w:r w:rsidR="00A9653F" w:rsidRPr="005A7C2B">
          <w:rPr>
            <w:rStyle w:val="Hyperlink"/>
          </w:rPr>
          <w:t>2.4.</w:t>
        </w:r>
        <w:r w:rsidR="00A9653F">
          <w:rPr>
            <w:rFonts w:asciiTheme="minorHAnsi" w:hAnsiTheme="minorHAnsi" w:cstheme="minorBidi"/>
            <w:kern w:val="2"/>
            <w:sz w:val="22"/>
            <w14:ligatures w14:val="standardContextual"/>
          </w:rPr>
          <w:tab/>
        </w:r>
        <w:r w:rsidR="00A9653F" w:rsidRPr="005A7C2B">
          <w:rPr>
            <w:rStyle w:val="Hyperlink"/>
          </w:rPr>
          <w:t>Other Modules</w:t>
        </w:r>
        <w:r w:rsidR="00A9653F">
          <w:rPr>
            <w:webHidden/>
          </w:rPr>
          <w:tab/>
        </w:r>
        <w:r w:rsidR="00A9653F">
          <w:rPr>
            <w:webHidden/>
          </w:rPr>
          <w:fldChar w:fldCharType="begin"/>
        </w:r>
        <w:r w:rsidR="00A9653F">
          <w:rPr>
            <w:webHidden/>
          </w:rPr>
          <w:instrText xml:space="preserve"> PAGEREF _Toc145632559 \h </w:instrText>
        </w:r>
        <w:r w:rsidR="00A9653F">
          <w:rPr>
            <w:webHidden/>
          </w:rPr>
        </w:r>
        <w:r w:rsidR="00A9653F">
          <w:rPr>
            <w:webHidden/>
          </w:rPr>
          <w:fldChar w:fldCharType="separate"/>
        </w:r>
        <w:r w:rsidR="00A9653F">
          <w:rPr>
            <w:webHidden/>
          </w:rPr>
          <w:t>12</w:t>
        </w:r>
        <w:r w:rsidR="00A9653F">
          <w:rPr>
            <w:webHidden/>
          </w:rPr>
          <w:fldChar w:fldCharType="end"/>
        </w:r>
      </w:hyperlink>
    </w:p>
    <w:p w14:paraId="723FE158" w14:textId="5B0BE987"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60" w:history="1">
        <w:r w:rsidR="00A9653F" w:rsidRPr="005A7C2B">
          <w:rPr>
            <w:rStyle w:val="Hyperlink"/>
          </w:rPr>
          <w:t>2.4.1.</w:t>
        </w:r>
        <w:r w:rsidR="00A9653F">
          <w:rPr>
            <w:rFonts w:asciiTheme="minorHAnsi" w:hAnsiTheme="minorHAnsi" w:cstheme="minorBidi"/>
            <w:kern w:val="2"/>
            <w:sz w:val="22"/>
            <w14:ligatures w14:val="standardContextual"/>
          </w:rPr>
          <w:tab/>
        </w:r>
        <w:r w:rsidR="00A9653F" w:rsidRPr="005A7C2B">
          <w:rPr>
            <w:rStyle w:val="Hyperlink"/>
          </w:rPr>
          <w:t>DS3231</w:t>
        </w:r>
        <w:r w:rsidR="00A9653F">
          <w:rPr>
            <w:webHidden/>
          </w:rPr>
          <w:tab/>
        </w:r>
        <w:r w:rsidR="00A9653F">
          <w:rPr>
            <w:webHidden/>
          </w:rPr>
          <w:fldChar w:fldCharType="begin"/>
        </w:r>
        <w:r w:rsidR="00A9653F">
          <w:rPr>
            <w:webHidden/>
          </w:rPr>
          <w:instrText xml:space="preserve"> PAGEREF _Toc145632560 \h </w:instrText>
        </w:r>
        <w:r w:rsidR="00A9653F">
          <w:rPr>
            <w:webHidden/>
          </w:rPr>
        </w:r>
        <w:r w:rsidR="00A9653F">
          <w:rPr>
            <w:webHidden/>
          </w:rPr>
          <w:fldChar w:fldCharType="separate"/>
        </w:r>
        <w:r w:rsidR="00A9653F">
          <w:rPr>
            <w:webHidden/>
          </w:rPr>
          <w:t>12</w:t>
        </w:r>
        <w:r w:rsidR="00A9653F">
          <w:rPr>
            <w:webHidden/>
          </w:rPr>
          <w:fldChar w:fldCharType="end"/>
        </w:r>
      </w:hyperlink>
    </w:p>
    <w:p w14:paraId="17B4EAED" w14:textId="76C878C9"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61" w:history="1">
        <w:r w:rsidR="00A9653F" w:rsidRPr="005A7C2B">
          <w:rPr>
            <w:rStyle w:val="Hyperlink"/>
          </w:rPr>
          <w:t>2.4.2.</w:t>
        </w:r>
        <w:r w:rsidR="00A9653F">
          <w:rPr>
            <w:rFonts w:asciiTheme="minorHAnsi" w:hAnsiTheme="minorHAnsi" w:cstheme="minorBidi"/>
            <w:kern w:val="2"/>
            <w:sz w:val="22"/>
            <w14:ligatures w14:val="standardContextual"/>
          </w:rPr>
          <w:tab/>
        </w:r>
        <w:r w:rsidR="00A9653F" w:rsidRPr="005A7C2B">
          <w:rPr>
            <w:rStyle w:val="Hyperlink"/>
          </w:rPr>
          <w:t>microSD Card</w:t>
        </w:r>
        <w:r w:rsidR="00A9653F">
          <w:rPr>
            <w:webHidden/>
          </w:rPr>
          <w:tab/>
        </w:r>
        <w:r w:rsidR="00A9653F">
          <w:rPr>
            <w:webHidden/>
          </w:rPr>
          <w:fldChar w:fldCharType="begin"/>
        </w:r>
        <w:r w:rsidR="00A9653F">
          <w:rPr>
            <w:webHidden/>
          </w:rPr>
          <w:instrText xml:space="preserve"> PAGEREF _Toc145632561 \h </w:instrText>
        </w:r>
        <w:r w:rsidR="00A9653F">
          <w:rPr>
            <w:webHidden/>
          </w:rPr>
        </w:r>
        <w:r w:rsidR="00A9653F">
          <w:rPr>
            <w:webHidden/>
          </w:rPr>
          <w:fldChar w:fldCharType="separate"/>
        </w:r>
        <w:r w:rsidR="00A9653F">
          <w:rPr>
            <w:webHidden/>
          </w:rPr>
          <w:t>13</w:t>
        </w:r>
        <w:r w:rsidR="00A9653F">
          <w:rPr>
            <w:webHidden/>
          </w:rPr>
          <w:fldChar w:fldCharType="end"/>
        </w:r>
      </w:hyperlink>
    </w:p>
    <w:p w14:paraId="12A5469D" w14:textId="58BCF71E"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62" w:history="1">
        <w:r w:rsidR="00A9653F" w:rsidRPr="005A7C2B">
          <w:rPr>
            <w:rStyle w:val="Hyperlink"/>
          </w:rPr>
          <w:t>2.4.3.</w:t>
        </w:r>
        <w:r w:rsidR="00A9653F">
          <w:rPr>
            <w:rFonts w:asciiTheme="minorHAnsi" w:hAnsiTheme="minorHAnsi" w:cstheme="minorBidi"/>
            <w:kern w:val="2"/>
            <w:sz w:val="22"/>
            <w14:ligatures w14:val="standardContextual"/>
          </w:rPr>
          <w:tab/>
        </w:r>
        <w:r w:rsidR="00A9653F" w:rsidRPr="005A7C2B">
          <w:rPr>
            <w:rStyle w:val="Hyperlink"/>
          </w:rPr>
          <w:t>Analogue Low-pass Filter (LPF)</w:t>
        </w:r>
        <w:r w:rsidR="00A9653F">
          <w:rPr>
            <w:webHidden/>
          </w:rPr>
          <w:tab/>
        </w:r>
        <w:r w:rsidR="00A9653F">
          <w:rPr>
            <w:webHidden/>
          </w:rPr>
          <w:fldChar w:fldCharType="begin"/>
        </w:r>
        <w:r w:rsidR="00A9653F">
          <w:rPr>
            <w:webHidden/>
          </w:rPr>
          <w:instrText xml:space="preserve"> PAGEREF _Toc145632562 \h </w:instrText>
        </w:r>
        <w:r w:rsidR="00A9653F">
          <w:rPr>
            <w:webHidden/>
          </w:rPr>
        </w:r>
        <w:r w:rsidR="00A9653F">
          <w:rPr>
            <w:webHidden/>
          </w:rPr>
          <w:fldChar w:fldCharType="separate"/>
        </w:r>
        <w:r w:rsidR="00A9653F">
          <w:rPr>
            <w:webHidden/>
          </w:rPr>
          <w:t>13</w:t>
        </w:r>
        <w:r w:rsidR="00A9653F">
          <w:rPr>
            <w:webHidden/>
          </w:rPr>
          <w:fldChar w:fldCharType="end"/>
        </w:r>
      </w:hyperlink>
    </w:p>
    <w:p w14:paraId="6992B792" w14:textId="57814860"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63" w:history="1">
        <w:r w:rsidR="00A9653F" w:rsidRPr="005A7C2B">
          <w:rPr>
            <w:rStyle w:val="Hyperlink"/>
          </w:rPr>
          <w:t>2.5.</w:t>
        </w:r>
        <w:r w:rsidR="00A9653F">
          <w:rPr>
            <w:rFonts w:asciiTheme="minorHAnsi" w:hAnsiTheme="minorHAnsi" w:cstheme="minorBidi"/>
            <w:kern w:val="2"/>
            <w:sz w:val="22"/>
            <w14:ligatures w14:val="standardContextual"/>
          </w:rPr>
          <w:tab/>
        </w:r>
        <w:r w:rsidR="00A9653F" w:rsidRPr="005A7C2B">
          <w:rPr>
            <w:rStyle w:val="Hyperlink"/>
          </w:rPr>
          <w:t>System Powering</w:t>
        </w:r>
        <w:r w:rsidR="00A9653F">
          <w:rPr>
            <w:webHidden/>
          </w:rPr>
          <w:tab/>
        </w:r>
        <w:r w:rsidR="00A9653F">
          <w:rPr>
            <w:webHidden/>
          </w:rPr>
          <w:fldChar w:fldCharType="begin"/>
        </w:r>
        <w:r w:rsidR="00A9653F">
          <w:rPr>
            <w:webHidden/>
          </w:rPr>
          <w:instrText xml:space="preserve"> PAGEREF _Toc145632563 \h </w:instrText>
        </w:r>
        <w:r w:rsidR="00A9653F">
          <w:rPr>
            <w:webHidden/>
          </w:rPr>
        </w:r>
        <w:r w:rsidR="00A9653F">
          <w:rPr>
            <w:webHidden/>
          </w:rPr>
          <w:fldChar w:fldCharType="separate"/>
        </w:r>
        <w:r w:rsidR="00A9653F">
          <w:rPr>
            <w:webHidden/>
          </w:rPr>
          <w:t>16</w:t>
        </w:r>
        <w:r w:rsidR="00A9653F">
          <w:rPr>
            <w:webHidden/>
          </w:rPr>
          <w:fldChar w:fldCharType="end"/>
        </w:r>
      </w:hyperlink>
    </w:p>
    <w:p w14:paraId="3C994145" w14:textId="30DC2FE1"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64" w:history="1">
        <w:r w:rsidR="00A9653F" w:rsidRPr="005A7C2B">
          <w:rPr>
            <w:rStyle w:val="Hyperlink"/>
          </w:rPr>
          <w:t>2.6.</w:t>
        </w:r>
        <w:r w:rsidR="00A9653F">
          <w:rPr>
            <w:rFonts w:asciiTheme="minorHAnsi" w:hAnsiTheme="minorHAnsi" w:cstheme="minorBidi"/>
            <w:kern w:val="2"/>
            <w:sz w:val="22"/>
            <w14:ligatures w14:val="standardContextual"/>
          </w:rPr>
          <w:tab/>
        </w:r>
        <w:r w:rsidR="00A9653F" w:rsidRPr="005A7C2B">
          <w:rPr>
            <w:rStyle w:val="Hyperlink"/>
          </w:rPr>
          <w:t>Server</w:t>
        </w:r>
        <w:r w:rsidR="00A9653F">
          <w:rPr>
            <w:webHidden/>
          </w:rPr>
          <w:tab/>
        </w:r>
        <w:r w:rsidR="00A9653F">
          <w:rPr>
            <w:webHidden/>
          </w:rPr>
          <w:fldChar w:fldCharType="begin"/>
        </w:r>
        <w:r w:rsidR="00A9653F">
          <w:rPr>
            <w:webHidden/>
          </w:rPr>
          <w:instrText xml:space="preserve"> PAGEREF _Toc145632564 \h </w:instrText>
        </w:r>
        <w:r w:rsidR="00A9653F">
          <w:rPr>
            <w:webHidden/>
          </w:rPr>
        </w:r>
        <w:r w:rsidR="00A9653F">
          <w:rPr>
            <w:webHidden/>
          </w:rPr>
          <w:fldChar w:fldCharType="separate"/>
        </w:r>
        <w:r w:rsidR="00A9653F">
          <w:rPr>
            <w:webHidden/>
          </w:rPr>
          <w:t>16</w:t>
        </w:r>
        <w:r w:rsidR="00A9653F">
          <w:rPr>
            <w:webHidden/>
          </w:rPr>
          <w:fldChar w:fldCharType="end"/>
        </w:r>
      </w:hyperlink>
    </w:p>
    <w:p w14:paraId="5E69B6C0" w14:textId="1792A196" w:rsidR="00A9653F" w:rsidRDefault="00464CA6">
      <w:pPr>
        <w:pStyle w:val="TOC1"/>
        <w:tabs>
          <w:tab w:val="left" w:pos="440"/>
          <w:tab w:val="right" w:leader="dot" w:pos="9628"/>
        </w:tabs>
        <w:rPr>
          <w:rFonts w:asciiTheme="minorHAnsi" w:hAnsiTheme="minorHAnsi" w:cstheme="minorBidi"/>
          <w:kern w:val="2"/>
          <w:sz w:val="22"/>
          <w14:ligatures w14:val="standardContextual"/>
        </w:rPr>
      </w:pPr>
      <w:hyperlink w:anchor="_Toc145632565" w:history="1">
        <w:r w:rsidR="00A9653F" w:rsidRPr="005A7C2B">
          <w:rPr>
            <w:rStyle w:val="Hyperlink"/>
          </w:rPr>
          <w:t>3.</w:t>
        </w:r>
        <w:r w:rsidR="00A9653F">
          <w:rPr>
            <w:rFonts w:asciiTheme="minorHAnsi" w:hAnsiTheme="minorHAnsi" w:cstheme="minorBidi"/>
            <w:kern w:val="2"/>
            <w:sz w:val="22"/>
            <w14:ligatures w14:val="standardContextual"/>
          </w:rPr>
          <w:tab/>
        </w:r>
        <w:r w:rsidR="00A9653F" w:rsidRPr="005A7C2B">
          <w:rPr>
            <w:rStyle w:val="Hyperlink"/>
          </w:rPr>
          <w:t>Implementation</w:t>
        </w:r>
        <w:r w:rsidR="00A9653F">
          <w:rPr>
            <w:webHidden/>
          </w:rPr>
          <w:tab/>
        </w:r>
        <w:r w:rsidR="00A9653F">
          <w:rPr>
            <w:webHidden/>
          </w:rPr>
          <w:fldChar w:fldCharType="begin"/>
        </w:r>
        <w:r w:rsidR="00A9653F">
          <w:rPr>
            <w:webHidden/>
          </w:rPr>
          <w:instrText xml:space="preserve"> PAGEREF _Toc145632565 \h </w:instrText>
        </w:r>
        <w:r w:rsidR="00A9653F">
          <w:rPr>
            <w:webHidden/>
          </w:rPr>
        </w:r>
        <w:r w:rsidR="00A9653F">
          <w:rPr>
            <w:webHidden/>
          </w:rPr>
          <w:fldChar w:fldCharType="separate"/>
        </w:r>
        <w:r w:rsidR="00A9653F">
          <w:rPr>
            <w:webHidden/>
          </w:rPr>
          <w:t>18</w:t>
        </w:r>
        <w:r w:rsidR="00A9653F">
          <w:rPr>
            <w:webHidden/>
          </w:rPr>
          <w:fldChar w:fldCharType="end"/>
        </w:r>
      </w:hyperlink>
    </w:p>
    <w:p w14:paraId="1894D6EB" w14:textId="7037171F"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66" w:history="1">
        <w:r w:rsidR="00A9653F" w:rsidRPr="005A7C2B">
          <w:rPr>
            <w:rStyle w:val="Hyperlink"/>
          </w:rPr>
          <w:t>3.1.</w:t>
        </w:r>
        <w:r w:rsidR="00A9653F">
          <w:rPr>
            <w:rFonts w:asciiTheme="minorHAnsi" w:hAnsiTheme="minorHAnsi" w:cstheme="minorBidi"/>
            <w:kern w:val="2"/>
            <w:sz w:val="22"/>
            <w14:ligatures w14:val="standardContextual"/>
          </w:rPr>
          <w:tab/>
        </w:r>
        <w:r w:rsidR="00A9653F" w:rsidRPr="005A7C2B">
          <w:rPr>
            <w:rStyle w:val="Hyperlink"/>
          </w:rPr>
          <w:t>STM32F103C8T6 Microcontroller</w:t>
        </w:r>
        <w:r w:rsidR="00A9653F">
          <w:rPr>
            <w:webHidden/>
          </w:rPr>
          <w:tab/>
        </w:r>
        <w:r w:rsidR="00A9653F">
          <w:rPr>
            <w:webHidden/>
          </w:rPr>
          <w:fldChar w:fldCharType="begin"/>
        </w:r>
        <w:r w:rsidR="00A9653F">
          <w:rPr>
            <w:webHidden/>
          </w:rPr>
          <w:instrText xml:space="preserve"> PAGEREF _Toc145632566 \h </w:instrText>
        </w:r>
        <w:r w:rsidR="00A9653F">
          <w:rPr>
            <w:webHidden/>
          </w:rPr>
        </w:r>
        <w:r w:rsidR="00A9653F">
          <w:rPr>
            <w:webHidden/>
          </w:rPr>
          <w:fldChar w:fldCharType="separate"/>
        </w:r>
        <w:r w:rsidR="00A9653F">
          <w:rPr>
            <w:webHidden/>
          </w:rPr>
          <w:t>18</w:t>
        </w:r>
        <w:r w:rsidR="00A9653F">
          <w:rPr>
            <w:webHidden/>
          </w:rPr>
          <w:fldChar w:fldCharType="end"/>
        </w:r>
      </w:hyperlink>
    </w:p>
    <w:p w14:paraId="2105AFD1" w14:textId="28CF73A7"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67" w:history="1">
        <w:r w:rsidR="00A9653F" w:rsidRPr="005A7C2B">
          <w:rPr>
            <w:rStyle w:val="Hyperlink"/>
          </w:rPr>
          <w:t>3.2.</w:t>
        </w:r>
        <w:r w:rsidR="00A9653F">
          <w:rPr>
            <w:rFonts w:asciiTheme="minorHAnsi" w:hAnsiTheme="minorHAnsi" w:cstheme="minorBidi"/>
            <w:kern w:val="2"/>
            <w:sz w:val="22"/>
            <w14:ligatures w14:val="standardContextual"/>
          </w:rPr>
          <w:tab/>
        </w:r>
        <w:r w:rsidR="00A9653F" w:rsidRPr="005A7C2B">
          <w:rPr>
            <w:rStyle w:val="Hyperlink"/>
          </w:rPr>
          <w:t>Sensor units</w:t>
        </w:r>
        <w:r w:rsidR="00A9653F">
          <w:rPr>
            <w:webHidden/>
          </w:rPr>
          <w:tab/>
        </w:r>
        <w:r w:rsidR="00A9653F">
          <w:rPr>
            <w:webHidden/>
          </w:rPr>
          <w:fldChar w:fldCharType="begin"/>
        </w:r>
        <w:r w:rsidR="00A9653F">
          <w:rPr>
            <w:webHidden/>
          </w:rPr>
          <w:instrText xml:space="preserve"> PAGEREF _Toc145632567 \h </w:instrText>
        </w:r>
        <w:r w:rsidR="00A9653F">
          <w:rPr>
            <w:webHidden/>
          </w:rPr>
        </w:r>
        <w:r w:rsidR="00A9653F">
          <w:rPr>
            <w:webHidden/>
          </w:rPr>
          <w:fldChar w:fldCharType="separate"/>
        </w:r>
        <w:r w:rsidR="00A9653F">
          <w:rPr>
            <w:webHidden/>
          </w:rPr>
          <w:t>21</w:t>
        </w:r>
        <w:r w:rsidR="00A9653F">
          <w:rPr>
            <w:webHidden/>
          </w:rPr>
          <w:fldChar w:fldCharType="end"/>
        </w:r>
      </w:hyperlink>
    </w:p>
    <w:p w14:paraId="7236B279" w14:textId="03167BBF"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68" w:history="1">
        <w:r w:rsidR="00A9653F" w:rsidRPr="005A7C2B">
          <w:rPr>
            <w:rStyle w:val="Hyperlink"/>
          </w:rPr>
          <w:t>3.2.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68 \h </w:instrText>
        </w:r>
        <w:r w:rsidR="00A9653F">
          <w:rPr>
            <w:webHidden/>
          </w:rPr>
        </w:r>
        <w:r w:rsidR="00A9653F">
          <w:rPr>
            <w:webHidden/>
          </w:rPr>
          <w:fldChar w:fldCharType="separate"/>
        </w:r>
        <w:r w:rsidR="00A9653F">
          <w:rPr>
            <w:webHidden/>
          </w:rPr>
          <w:t>21</w:t>
        </w:r>
        <w:r w:rsidR="00A9653F">
          <w:rPr>
            <w:webHidden/>
          </w:rPr>
          <w:fldChar w:fldCharType="end"/>
        </w:r>
      </w:hyperlink>
    </w:p>
    <w:p w14:paraId="3769CC16" w14:textId="41F3756A"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69" w:history="1">
        <w:r w:rsidR="00A9653F" w:rsidRPr="005A7C2B">
          <w:rPr>
            <w:rStyle w:val="Hyperlink"/>
          </w:rPr>
          <w:t>3.2.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69 \h </w:instrText>
        </w:r>
        <w:r w:rsidR="00A9653F">
          <w:rPr>
            <w:webHidden/>
          </w:rPr>
        </w:r>
        <w:r w:rsidR="00A9653F">
          <w:rPr>
            <w:webHidden/>
          </w:rPr>
          <w:fldChar w:fldCharType="separate"/>
        </w:r>
        <w:r w:rsidR="00A9653F">
          <w:rPr>
            <w:webHidden/>
          </w:rPr>
          <w:t>25</w:t>
        </w:r>
        <w:r w:rsidR="00A9653F">
          <w:rPr>
            <w:webHidden/>
          </w:rPr>
          <w:fldChar w:fldCharType="end"/>
        </w:r>
      </w:hyperlink>
    </w:p>
    <w:p w14:paraId="70C732D8" w14:textId="5C7D3D05"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70" w:history="1">
        <w:r w:rsidR="00A9653F" w:rsidRPr="005A7C2B">
          <w:rPr>
            <w:rStyle w:val="Hyperlink"/>
          </w:rPr>
          <w:t>3.2.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70 \h </w:instrText>
        </w:r>
        <w:r w:rsidR="00A9653F">
          <w:rPr>
            <w:webHidden/>
          </w:rPr>
        </w:r>
        <w:r w:rsidR="00A9653F">
          <w:rPr>
            <w:webHidden/>
          </w:rPr>
          <w:fldChar w:fldCharType="separate"/>
        </w:r>
        <w:r w:rsidR="00A9653F">
          <w:rPr>
            <w:webHidden/>
          </w:rPr>
          <w:t>35</w:t>
        </w:r>
        <w:r w:rsidR="00A9653F">
          <w:rPr>
            <w:webHidden/>
          </w:rPr>
          <w:fldChar w:fldCharType="end"/>
        </w:r>
      </w:hyperlink>
    </w:p>
    <w:p w14:paraId="24F673EB" w14:textId="63295F12"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71" w:history="1">
        <w:r w:rsidR="00A9653F" w:rsidRPr="005A7C2B">
          <w:rPr>
            <w:rStyle w:val="Hyperlink"/>
          </w:rPr>
          <w:t>3.2.4.</w:t>
        </w:r>
        <w:r w:rsidR="00A9653F">
          <w:rPr>
            <w:rFonts w:asciiTheme="minorHAnsi" w:hAnsiTheme="minorHAnsi" w:cstheme="minorBidi"/>
            <w:kern w:val="2"/>
            <w:sz w:val="22"/>
            <w14:ligatures w14:val="standardContextual"/>
          </w:rPr>
          <w:tab/>
        </w:r>
        <w:r w:rsidR="00A9653F" w:rsidRPr="005A7C2B">
          <w:rPr>
            <w:rStyle w:val="Hyperlink"/>
          </w:rPr>
          <w:t>BME280</w:t>
        </w:r>
        <w:r w:rsidR="00A9653F">
          <w:rPr>
            <w:webHidden/>
          </w:rPr>
          <w:tab/>
        </w:r>
        <w:r w:rsidR="00A9653F">
          <w:rPr>
            <w:webHidden/>
          </w:rPr>
          <w:fldChar w:fldCharType="begin"/>
        </w:r>
        <w:r w:rsidR="00A9653F">
          <w:rPr>
            <w:webHidden/>
          </w:rPr>
          <w:instrText xml:space="preserve"> PAGEREF _Toc145632571 \h </w:instrText>
        </w:r>
        <w:r w:rsidR="00A9653F">
          <w:rPr>
            <w:webHidden/>
          </w:rPr>
        </w:r>
        <w:r w:rsidR="00A9653F">
          <w:rPr>
            <w:webHidden/>
          </w:rPr>
          <w:fldChar w:fldCharType="separate"/>
        </w:r>
        <w:r w:rsidR="00A9653F">
          <w:rPr>
            <w:webHidden/>
          </w:rPr>
          <w:t>36</w:t>
        </w:r>
        <w:r w:rsidR="00A9653F">
          <w:rPr>
            <w:webHidden/>
          </w:rPr>
          <w:fldChar w:fldCharType="end"/>
        </w:r>
      </w:hyperlink>
    </w:p>
    <w:p w14:paraId="1DC9C422" w14:textId="7C9D5566"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72" w:history="1">
        <w:r w:rsidR="00A9653F" w:rsidRPr="005A7C2B">
          <w:rPr>
            <w:rStyle w:val="Hyperlink"/>
          </w:rPr>
          <w:t>3.2.5.</w:t>
        </w:r>
        <w:r w:rsidR="00A9653F">
          <w:rPr>
            <w:rFonts w:asciiTheme="minorHAnsi" w:hAnsiTheme="minorHAnsi" w:cstheme="minorBidi"/>
            <w:kern w:val="2"/>
            <w:sz w:val="22"/>
            <w14:ligatures w14:val="standardContextual"/>
          </w:rPr>
          <w:tab/>
        </w:r>
        <w:r w:rsidR="00A9653F" w:rsidRPr="005A7C2B">
          <w:rPr>
            <w:rStyle w:val="Hyperlink"/>
          </w:rPr>
          <w:t>DS18B20</w:t>
        </w:r>
        <w:r w:rsidR="00A9653F">
          <w:rPr>
            <w:webHidden/>
          </w:rPr>
          <w:tab/>
        </w:r>
        <w:r w:rsidR="00A9653F">
          <w:rPr>
            <w:webHidden/>
          </w:rPr>
          <w:fldChar w:fldCharType="begin"/>
        </w:r>
        <w:r w:rsidR="00A9653F">
          <w:rPr>
            <w:webHidden/>
          </w:rPr>
          <w:instrText xml:space="preserve"> PAGEREF _Toc145632572 \h </w:instrText>
        </w:r>
        <w:r w:rsidR="00A9653F">
          <w:rPr>
            <w:webHidden/>
          </w:rPr>
        </w:r>
        <w:r w:rsidR="00A9653F">
          <w:rPr>
            <w:webHidden/>
          </w:rPr>
          <w:fldChar w:fldCharType="separate"/>
        </w:r>
        <w:r w:rsidR="00A9653F">
          <w:rPr>
            <w:webHidden/>
          </w:rPr>
          <w:t>38</w:t>
        </w:r>
        <w:r w:rsidR="00A9653F">
          <w:rPr>
            <w:webHidden/>
          </w:rPr>
          <w:fldChar w:fldCharType="end"/>
        </w:r>
      </w:hyperlink>
    </w:p>
    <w:p w14:paraId="607603F2" w14:textId="2C442153"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73" w:history="1">
        <w:r w:rsidR="00A9653F" w:rsidRPr="005A7C2B">
          <w:rPr>
            <w:rStyle w:val="Hyperlink"/>
          </w:rPr>
          <w:t>3.3.</w:t>
        </w:r>
        <w:r w:rsidR="00A9653F">
          <w:rPr>
            <w:rFonts w:asciiTheme="minorHAnsi" w:hAnsiTheme="minorHAnsi" w:cstheme="minorBidi"/>
            <w:kern w:val="2"/>
            <w:sz w:val="22"/>
            <w14:ligatures w14:val="standardContextual"/>
          </w:rPr>
          <w:tab/>
        </w:r>
        <w:r w:rsidR="00A9653F" w:rsidRPr="005A7C2B">
          <w:rPr>
            <w:rStyle w:val="Hyperlink"/>
          </w:rPr>
          <w:t>SX1278</w:t>
        </w:r>
        <w:r w:rsidR="00A9653F">
          <w:rPr>
            <w:webHidden/>
          </w:rPr>
          <w:tab/>
        </w:r>
        <w:r w:rsidR="00A9653F">
          <w:rPr>
            <w:webHidden/>
          </w:rPr>
          <w:fldChar w:fldCharType="begin"/>
        </w:r>
        <w:r w:rsidR="00A9653F">
          <w:rPr>
            <w:webHidden/>
          </w:rPr>
          <w:instrText xml:space="preserve"> PAGEREF _Toc145632573 \h </w:instrText>
        </w:r>
        <w:r w:rsidR="00A9653F">
          <w:rPr>
            <w:webHidden/>
          </w:rPr>
        </w:r>
        <w:r w:rsidR="00A9653F">
          <w:rPr>
            <w:webHidden/>
          </w:rPr>
          <w:fldChar w:fldCharType="separate"/>
        </w:r>
        <w:r w:rsidR="00A9653F">
          <w:rPr>
            <w:webHidden/>
          </w:rPr>
          <w:t>42</w:t>
        </w:r>
        <w:r w:rsidR="00A9653F">
          <w:rPr>
            <w:webHidden/>
          </w:rPr>
          <w:fldChar w:fldCharType="end"/>
        </w:r>
      </w:hyperlink>
    </w:p>
    <w:p w14:paraId="2A825294" w14:textId="3F906302"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74" w:history="1">
        <w:r w:rsidR="00A9653F" w:rsidRPr="005A7C2B">
          <w:rPr>
            <w:rStyle w:val="Hyperlink"/>
          </w:rPr>
          <w:t>3.4.</w:t>
        </w:r>
        <w:r w:rsidR="00A9653F">
          <w:rPr>
            <w:rFonts w:asciiTheme="minorHAnsi" w:hAnsiTheme="minorHAnsi" w:cstheme="minorBidi"/>
            <w:kern w:val="2"/>
            <w:sz w:val="22"/>
            <w14:ligatures w14:val="standardContextual"/>
          </w:rPr>
          <w:tab/>
        </w:r>
        <w:r w:rsidR="00A9653F" w:rsidRPr="005A7C2B">
          <w:rPr>
            <w:rStyle w:val="Hyperlink"/>
          </w:rPr>
          <w:t>Other Modules</w:t>
        </w:r>
        <w:r w:rsidR="00A9653F">
          <w:rPr>
            <w:webHidden/>
          </w:rPr>
          <w:tab/>
        </w:r>
        <w:r w:rsidR="00A9653F">
          <w:rPr>
            <w:webHidden/>
          </w:rPr>
          <w:fldChar w:fldCharType="begin"/>
        </w:r>
        <w:r w:rsidR="00A9653F">
          <w:rPr>
            <w:webHidden/>
          </w:rPr>
          <w:instrText xml:space="preserve"> PAGEREF _Toc145632574 \h </w:instrText>
        </w:r>
        <w:r w:rsidR="00A9653F">
          <w:rPr>
            <w:webHidden/>
          </w:rPr>
        </w:r>
        <w:r w:rsidR="00A9653F">
          <w:rPr>
            <w:webHidden/>
          </w:rPr>
          <w:fldChar w:fldCharType="separate"/>
        </w:r>
        <w:r w:rsidR="00A9653F">
          <w:rPr>
            <w:webHidden/>
          </w:rPr>
          <w:t>42</w:t>
        </w:r>
        <w:r w:rsidR="00A9653F">
          <w:rPr>
            <w:webHidden/>
          </w:rPr>
          <w:fldChar w:fldCharType="end"/>
        </w:r>
      </w:hyperlink>
    </w:p>
    <w:p w14:paraId="64A6AE50" w14:textId="03CEB147"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75" w:history="1">
        <w:r w:rsidR="00A9653F" w:rsidRPr="005A7C2B">
          <w:rPr>
            <w:rStyle w:val="Hyperlink"/>
          </w:rPr>
          <w:t>3.4.1.</w:t>
        </w:r>
        <w:r w:rsidR="00A9653F">
          <w:rPr>
            <w:rFonts w:asciiTheme="minorHAnsi" w:hAnsiTheme="minorHAnsi" w:cstheme="minorBidi"/>
            <w:kern w:val="2"/>
            <w:sz w:val="22"/>
            <w14:ligatures w14:val="standardContextual"/>
          </w:rPr>
          <w:tab/>
        </w:r>
        <w:r w:rsidR="00A9653F" w:rsidRPr="005A7C2B">
          <w:rPr>
            <w:rStyle w:val="Hyperlink"/>
          </w:rPr>
          <w:t>DS3231SN</w:t>
        </w:r>
        <w:r w:rsidR="00A9653F">
          <w:rPr>
            <w:webHidden/>
          </w:rPr>
          <w:tab/>
        </w:r>
        <w:r w:rsidR="00A9653F">
          <w:rPr>
            <w:webHidden/>
          </w:rPr>
          <w:fldChar w:fldCharType="begin"/>
        </w:r>
        <w:r w:rsidR="00A9653F">
          <w:rPr>
            <w:webHidden/>
          </w:rPr>
          <w:instrText xml:space="preserve"> PAGEREF _Toc145632575 \h </w:instrText>
        </w:r>
        <w:r w:rsidR="00A9653F">
          <w:rPr>
            <w:webHidden/>
          </w:rPr>
        </w:r>
        <w:r w:rsidR="00A9653F">
          <w:rPr>
            <w:webHidden/>
          </w:rPr>
          <w:fldChar w:fldCharType="separate"/>
        </w:r>
        <w:r w:rsidR="00A9653F">
          <w:rPr>
            <w:webHidden/>
          </w:rPr>
          <w:t>42</w:t>
        </w:r>
        <w:r w:rsidR="00A9653F">
          <w:rPr>
            <w:webHidden/>
          </w:rPr>
          <w:fldChar w:fldCharType="end"/>
        </w:r>
      </w:hyperlink>
    </w:p>
    <w:p w14:paraId="697A15E4" w14:textId="5614F5BC" w:rsidR="00A9653F" w:rsidRDefault="00464CA6">
      <w:pPr>
        <w:pStyle w:val="TOC3"/>
        <w:tabs>
          <w:tab w:val="left" w:pos="1320"/>
          <w:tab w:val="right" w:leader="dot" w:pos="9628"/>
        </w:tabs>
        <w:rPr>
          <w:rFonts w:asciiTheme="minorHAnsi" w:hAnsiTheme="minorHAnsi" w:cstheme="minorBidi"/>
          <w:kern w:val="2"/>
          <w:sz w:val="22"/>
          <w14:ligatures w14:val="standardContextual"/>
        </w:rPr>
      </w:pPr>
      <w:hyperlink w:anchor="_Toc145632576" w:history="1">
        <w:r w:rsidR="00A9653F" w:rsidRPr="005A7C2B">
          <w:rPr>
            <w:rStyle w:val="Hyperlink"/>
          </w:rPr>
          <w:t>3.4.2.</w:t>
        </w:r>
        <w:r w:rsidR="00A9653F">
          <w:rPr>
            <w:rFonts w:asciiTheme="minorHAnsi" w:hAnsiTheme="minorHAnsi" w:cstheme="minorBidi"/>
            <w:kern w:val="2"/>
            <w:sz w:val="22"/>
            <w14:ligatures w14:val="standardContextual"/>
          </w:rPr>
          <w:tab/>
        </w:r>
        <w:r w:rsidR="00A9653F" w:rsidRPr="005A7C2B">
          <w:rPr>
            <w:rStyle w:val="Hyperlink"/>
          </w:rPr>
          <w:t>microSD Card</w:t>
        </w:r>
        <w:r w:rsidR="00A9653F">
          <w:rPr>
            <w:webHidden/>
          </w:rPr>
          <w:tab/>
        </w:r>
        <w:r w:rsidR="00A9653F">
          <w:rPr>
            <w:webHidden/>
          </w:rPr>
          <w:fldChar w:fldCharType="begin"/>
        </w:r>
        <w:r w:rsidR="00A9653F">
          <w:rPr>
            <w:webHidden/>
          </w:rPr>
          <w:instrText xml:space="preserve"> PAGEREF _Toc145632576 \h </w:instrText>
        </w:r>
        <w:r w:rsidR="00A9653F">
          <w:rPr>
            <w:webHidden/>
          </w:rPr>
        </w:r>
        <w:r w:rsidR="00A9653F">
          <w:rPr>
            <w:webHidden/>
          </w:rPr>
          <w:fldChar w:fldCharType="separate"/>
        </w:r>
        <w:r w:rsidR="00A9653F">
          <w:rPr>
            <w:webHidden/>
          </w:rPr>
          <w:t>43</w:t>
        </w:r>
        <w:r w:rsidR="00A9653F">
          <w:rPr>
            <w:webHidden/>
          </w:rPr>
          <w:fldChar w:fldCharType="end"/>
        </w:r>
      </w:hyperlink>
    </w:p>
    <w:p w14:paraId="0BA6BC13" w14:textId="7B2E1DD2"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77" w:history="1">
        <w:r w:rsidR="00A9653F" w:rsidRPr="005A7C2B">
          <w:rPr>
            <w:rStyle w:val="Hyperlink"/>
          </w:rPr>
          <w:t>3.5.</w:t>
        </w:r>
        <w:r w:rsidR="00A9653F">
          <w:rPr>
            <w:rFonts w:asciiTheme="minorHAnsi" w:hAnsiTheme="minorHAnsi" w:cstheme="minorBidi"/>
            <w:kern w:val="2"/>
            <w:sz w:val="22"/>
            <w14:ligatures w14:val="standardContextual"/>
          </w:rPr>
          <w:tab/>
        </w:r>
        <w:r w:rsidR="00A9653F" w:rsidRPr="005A7C2B">
          <w:rPr>
            <w:rStyle w:val="Hyperlink"/>
          </w:rPr>
          <w:t>System Powering</w:t>
        </w:r>
        <w:r w:rsidR="00A9653F">
          <w:rPr>
            <w:webHidden/>
          </w:rPr>
          <w:tab/>
        </w:r>
        <w:r w:rsidR="00A9653F">
          <w:rPr>
            <w:webHidden/>
          </w:rPr>
          <w:fldChar w:fldCharType="begin"/>
        </w:r>
        <w:r w:rsidR="00A9653F">
          <w:rPr>
            <w:webHidden/>
          </w:rPr>
          <w:instrText xml:space="preserve"> PAGEREF _Toc145632577 \h </w:instrText>
        </w:r>
        <w:r w:rsidR="00A9653F">
          <w:rPr>
            <w:webHidden/>
          </w:rPr>
        </w:r>
        <w:r w:rsidR="00A9653F">
          <w:rPr>
            <w:webHidden/>
          </w:rPr>
          <w:fldChar w:fldCharType="separate"/>
        </w:r>
        <w:r w:rsidR="00A9653F">
          <w:rPr>
            <w:webHidden/>
          </w:rPr>
          <w:t>43</w:t>
        </w:r>
        <w:r w:rsidR="00A9653F">
          <w:rPr>
            <w:webHidden/>
          </w:rPr>
          <w:fldChar w:fldCharType="end"/>
        </w:r>
      </w:hyperlink>
    </w:p>
    <w:p w14:paraId="1689DC21" w14:textId="4A13384C"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78" w:history="1">
        <w:r w:rsidR="00A9653F" w:rsidRPr="005A7C2B">
          <w:rPr>
            <w:rStyle w:val="Hyperlink"/>
          </w:rPr>
          <w:t>3.6.</w:t>
        </w:r>
        <w:r w:rsidR="00A9653F">
          <w:rPr>
            <w:rFonts w:asciiTheme="minorHAnsi" w:hAnsiTheme="minorHAnsi" w:cstheme="minorBidi"/>
            <w:kern w:val="2"/>
            <w:sz w:val="22"/>
            <w14:ligatures w14:val="standardContextual"/>
          </w:rPr>
          <w:tab/>
        </w:r>
        <w:r w:rsidR="00A9653F" w:rsidRPr="005A7C2B">
          <w:rPr>
            <w:rStyle w:val="Hyperlink"/>
          </w:rPr>
          <w:t>Gateway and Server</w:t>
        </w:r>
        <w:r w:rsidR="00A9653F">
          <w:rPr>
            <w:webHidden/>
          </w:rPr>
          <w:tab/>
        </w:r>
        <w:r w:rsidR="00A9653F">
          <w:rPr>
            <w:webHidden/>
          </w:rPr>
          <w:fldChar w:fldCharType="begin"/>
        </w:r>
        <w:r w:rsidR="00A9653F">
          <w:rPr>
            <w:webHidden/>
          </w:rPr>
          <w:instrText xml:space="preserve"> PAGEREF _Toc145632578 \h </w:instrText>
        </w:r>
        <w:r w:rsidR="00A9653F">
          <w:rPr>
            <w:webHidden/>
          </w:rPr>
        </w:r>
        <w:r w:rsidR="00A9653F">
          <w:rPr>
            <w:webHidden/>
          </w:rPr>
          <w:fldChar w:fldCharType="separate"/>
        </w:r>
        <w:r w:rsidR="00A9653F">
          <w:rPr>
            <w:webHidden/>
          </w:rPr>
          <w:t>45</w:t>
        </w:r>
        <w:r w:rsidR="00A9653F">
          <w:rPr>
            <w:webHidden/>
          </w:rPr>
          <w:fldChar w:fldCharType="end"/>
        </w:r>
      </w:hyperlink>
    </w:p>
    <w:p w14:paraId="41CE8C72" w14:textId="21BF8A0A" w:rsidR="00A9653F" w:rsidRDefault="00464CA6">
      <w:pPr>
        <w:pStyle w:val="TOC1"/>
        <w:tabs>
          <w:tab w:val="left" w:pos="440"/>
          <w:tab w:val="right" w:leader="dot" w:pos="9628"/>
        </w:tabs>
        <w:rPr>
          <w:rFonts w:asciiTheme="minorHAnsi" w:hAnsiTheme="minorHAnsi" w:cstheme="minorBidi"/>
          <w:kern w:val="2"/>
          <w:sz w:val="22"/>
          <w14:ligatures w14:val="standardContextual"/>
        </w:rPr>
      </w:pPr>
      <w:hyperlink w:anchor="_Toc145632579" w:history="1">
        <w:r w:rsidR="00A9653F" w:rsidRPr="005A7C2B">
          <w:rPr>
            <w:rStyle w:val="Hyperlink"/>
          </w:rPr>
          <w:t>4.</w:t>
        </w:r>
        <w:r w:rsidR="00A9653F">
          <w:rPr>
            <w:rFonts w:asciiTheme="minorHAnsi" w:hAnsiTheme="minorHAnsi" w:cstheme="minorBidi"/>
            <w:kern w:val="2"/>
            <w:sz w:val="22"/>
            <w14:ligatures w14:val="standardContextual"/>
          </w:rPr>
          <w:tab/>
        </w:r>
        <w:r w:rsidR="00A9653F" w:rsidRPr="005A7C2B">
          <w:rPr>
            <w:rStyle w:val="Hyperlink"/>
          </w:rPr>
          <w:t>Experimental Characterisation</w:t>
        </w:r>
        <w:r w:rsidR="00A9653F">
          <w:rPr>
            <w:webHidden/>
          </w:rPr>
          <w:tab/>
        </w:r>
        <w:r w:rsidR="00A9653F">
          <w:rPr>
            <w:webHidden/>
          </w:rPr>
          <w:fldChar w:fldCharType="begin"/>
        </w:r>
        <w:r w:rsidR="00A9653F">
          <w:rPr>
            <w:webHidden/>
          </w:rPr>
          <w:instrText xml:space="preserve"> PAGEREF _Toc145632579 \h </w:instrText>
        </w:r>
        <w:r w:rsidR="00A9653F">
          <w:rPr>
            <w:webHidden/>
          </w:rPr>
        </w:r>
        <w:r w:rsidR="00A9653F">
          <w:rPr>
            <w:webHidden/>
          </w:rPr>
          <w:fldChar w:fldCharType="separate"/>
        </w:r>
        <w:r w:rsidR="00A9653F">
          <w:rPr>
            <w:webHidden/>
          </w:rPr>
          <w:t>53</w:t>
        </w:r>
        <w:r w:rsidR="00A9653F">
          <w:rPr>
            <w:webHidden/>
          </w:rPr>
          <w:fldChar w:fldCharType="end"/>
        </w:r>
      </w:hyperlink>
    </w:p>
    <w:p w14:paraId="2BEEBC92" w14:textId="32243932"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0" w:history="1">
        <w:r w:rsidR="00A9653F" w:rsidRPr="005A7C2B">
          <w:rPr>
            <w:rStyle w:val="Hyperlink"/>
          </w:rPr>
          <w:t>4.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80 \h </w:instrText>
        </w:r>
        <w:r w:rsidR="00A9653F">
          <w:rPr>
            <w:webHidden/>
          </w:rPr>
        </w:r>
        <w:r w:rsidR="00A9653F">
          <w:rPr>
            <w:webHidden/>
          </w:rPr>
          <w:fldChar w:fldCharType="separate"/>
        </w:r>
        <w:r w:rsidR="00A9653F">
          <w:rPr>
            <w:webHidden/>
          </w:rPr>
          <w:t>53</w:t>
        </w:r>
        <w:r w:rsidR="00A9653F">
          <w:rPr>
            <w:webHidden/>
          </w:rPr>
          <w:fldChar w:fldCharType="end"/>
        </w:r>
      </w:hyperlink>
    </w:p>
    <w:p w14:paraId="00C4E7A3" w14:textId="1DF28907"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1" w:history="1">
        <w:r w:rsidR="00A9653F" w:rsidRPr="005A7C2B">
          <w:rPr>
            <w:rStyle w:val="Hyperlink"/>
          </w:rPr>
          <w:t>4.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81 \h </w:instrText>
        </w:r>
        <w:r w:rsidR="00A9653F">
          <w:rPr>
            <w:webHidden/>
          </w:rPr>
        </w:r>
        <w:r w:rsidR="00A9653F">
          <w:rPr>
            <w:webHidden/>
          </w:rPr>
          <w:fldChar w:fldCharType="separate"/>
        </w:r>
        <w:r w:rsidR="00A9653F">
          <w:rPr>
            <w:webHidden/>
          </w:rPr>
          <w:t>60</w:t>
        </w:r>
        <w:r w:rsidR="00A9653F">
          <w:rPr>
            <w:webHidden/>
          </w:rPr>
          <w:fldChar w:fldCharType="end"/>
        </w:r>
      </w:hyperlink>
    </w:p>
    <w:p w14:paraId="1CF70D57" w14:textId="45AD18B6"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2" w:history="1">
        <w:r w:rsidR="00A9653F" w:rsidRPr="005A7C2B">
          <w:rPr>
            <w:rStyle w:val="Hyperlink"/>
          </w:rPr>
          <w:t>4.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82 \h </w:instrText>
        </w:r>
        <w:r w:rsidR="00A9653F">
          <w:rPr>
            <w:webHidden/>
          </w:rPr>
        </w:r>
        <w:r w:rsidR="00A9653F">
          <w:rPr>
            <w:webHidden/>
          </w:rPr>
          <w:fldChar w:fldCharType="separate"/>
        </w:r>
        <w:r w:rsidR="00A9653F">
          <w:rPr>
            <w:webHidden/>
          </w:rPr>
          <w:t>66</w:t>
        </w:r>
        <w:r w:rsidR="00A9653F">
          <w:rPr>
            <w:webHidden/>
          </w:rPr>
          <w:fldChar w:fldCharType="end"/>
        </w:r>
      </w:hyperlink>
    </w:p>
    <w:p w14:paraId="4CC79421" w14:textId="7713D928"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3" w:history="1">
        <w:r w:rsidR="00A9653F" w:rsidRPr="005A7C2B">
          <w:rPr>
            <w:rStyle w:val="Hyperlink"/>
          </w:rPr>
          <w:t>4.4.</w:t>
        </w:r>
        <w:r w:rsidR="00A9653F">
          <w:rPr>
            <w:rFonts w:asciiTheme="minorHAnsi" w:hAnsiTheme="minorHAnsi" w:cstheme="minorBidi"/>
            <w:kern w:val="2"/>
            <w:sz w:val="22"/>
            <w14:ligatures w14:val="standardContextual"/>
          </w:rPr>
          <w:tab/>
        </w:r>
        <w:r w:rsidR="00A9653F" w:rsidRPr="005A7C2B">
          <w:rPr>
            <w:rStyle w:val="Hyperlink"/>
          </w:rPr>
          <w:t>Temperature Sensors</w:t>
        </w:r>
        <w:r w:rsidR="00A9653F">
          <w:rPr>
            <w:webHidden/>
          </w:rPr>
          <w:tab/>
        </w:r>
        <w:r w:rsidR="00A9653F">
          <w:rPr>
            <w:webHidden/>
          </w:rPr>
          <w:fldChar w:fldCharType="begin"/>
        </w:r>
        <w:r w:rsidR="00A9653F">
          <w:rPr>
            <w:webHidden/>
          </w:rPr>
          <w:instrText xml:space="preserve"> PAGEREF _Toc145632583 \h </w:instrText>
        </w:r>
        <w:r w:rsidR="00A9653F">
          <w:rPr>
            <w:webHidden/>
          </w:rPr>
        </w:r>
        <w:r w:rsidR="00A9653F">
          <w:rPr>
            <w:webHidden/>
          </w:rPr>
          <w:fldChar w:fldCharType="separate"/>
        </w:r>
        <w:r w:rsidR="00A9653F">
          <w:rPr>
            <w:webHidden/>
          </w:rPr>
          <w:t>66</w:t>
        </w:r>
        <w:r w:rsidR="00A9653F">
          <w:rPr>
            <w:webHidden/>
          </w:rPr>
          <w:fldChar w:fldCharType="end"/>
        </w:r>
      </w:hyperlink>
    </w:p>
    <w:p w14:paraId="1F8A8CF2" w14:textId="2F80A5EA"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4" w:history="1">
        <w:r w:rsidR="00A9653F" w:rsidRPr="005A7C2B">
          <w:rPr>
            <w:rStyle w:val="Hyperlink"/>
          </w:rPr>
          <w:t>4.5.</w:t>
        </w:r>
        <w:r w:rsidR="00A9653F">
          <w:rPr>
            <w:rFonts w:asciiTheme="minorHAnsi" w:hAnsiTheme="minorHAnsi" w:cstheme="minorBidi"/>
            <w:kern w:val="2"/>
            <w:sz w:val="22"/>
            <w14:ligatures w14:val="standardContextual"/>
          </w:rPr>
          <w:tab/>
        </w:r>
        <w:r w:rsidR="00A9653F" w:rsidRPr="005A7C2B">
          <w:rPr>
            <w:rStyle w:val="Hyperlink"/>
          </w:rPr>
          <w:t>Hygrometer – Barometer</w:t>
        </w:r>
        <w:r w:rsidR="00A9653F">
          <w:rPr>
            <w:webHidden/>
          </w:rPr>
          <w:tab/>
        </w:r>
        <w:r w:rsidR="00A9653F">
          <w:rPr>
            <w:webHidden/>
          </w:rPr>
          <w:fldChar w:fldCharType="begin"/>
        </w:r>
        <w:r w:rsidR="00A9653F">
          <w:rPr>
            <w:webHidden/>
          </w:rPr>
          <w:instrText xml:space="preserve"> PAGEREF _Toc145632584 \h </w:instrText>
        </w:r>
        <w:r w:rsidR="00A9653F">
          <w:rPr>
            <w:webHidden/>
          </w:rPr>
        </w:r>
        <w:r w:rsidR="00A9653F">
          <w:rPr>
            <w:webHidden/>
          </w:rPr>
          <w:fldChar w:fldCharType="separate"/>
        </w:r>
        <w:r w:rsidR="00A9653F">
          <w:rPr>
            <w:webHidden/>
          </w:rPr>
          <w:t>66</w:t>
        </w:r>
        <w:r w:rsidR="00A9653F">
          <w:rPr>
            <w:webHidden/>
          </w:rPr>
          <w:fldChar w:fldCharType="end"/>
        </w:r>
      </w:hyperlink>
    </w:p>
    <w:p w14:paraId="214DDEB5" w14:textId="4DB53309"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5" w:history="1">
        <w:r w:rsidR="00A9653F" w:rsidRPr="005A7C2B">
          <w:rPr>
            <w:rStyle w:val="Hyperlink"/>
          </w:rPr>
          <w:t>4.6.</w:t>
        </w:r>
        <w:r w:rsidR="00A9653F">
          <w:rPr>
            <w:rFonts w:asciiTheme="minorHAnsi" w:hAnsiTheme="minorHAnsi" w:cstheme="minorBidi"/>
            <w:kern w:val="2"/>
            <w:sz w:val="22"/>
            <w14:ligatures w14:val="standardContextual"/>
          </w:rPr>
          <w:tab/>
        </w:r>
        <w:r w:rsidR="00A9653F" w:rsidRPr="005A7C2B">
          <w:rPr>
            <w:rStyle w:val="Hyperlink"/>
          </w:rPr>
          <w:t>LoRa Connectivity – ThingSpeak</w:t>
        </w:r>
        <w:r w:rsidR="00A9653F">
          <w:rPr>
            <w:webHidden/>
          </w:rPr>
          <w:tab/>
        </w:r>
        <w:r w:rsidR="00A9653F">
          <w:rPr>
            <w:webHidden/>
          </w:rPr>
          <w:fldChar w:fldCharType="begin"/>
        </w:r>
        <w:r w:rsidR="00A9653F">
          <w:rPr>
            <w:webHidden/>
          </w:rPr>
          <w:instrText xml:space="preserve"> PAGEREF _Toc145632585 \h </w:instrText>
        </w:r>
        <w:r w:rsidR="00A9653F">
          <w:rPr>
            <w:webHidden/>
          </w:rPr>
        </w:r>
        <w:r w:rsidR="00A9653F">
          <w:rPr>
            <w:webHidden/>
          </w:rPr>
          <w:fldChar w:fldCharType="separate"/>
        </w:r>
        <w:r w:rsidR="00A9653F">
          <w:rPr>
            <w:webHidden/>
          </w:rPr>
          <w:t>66</w:t>
        </w:r>
        <w:r w:rsidR="00A9653F">
          <w:rPr>
            <w:webHidden/>
          </w:rPr>
          <w:fldChar w:fldCharType="end"/>
        </w:r>
      </w:hyperlink>
    </w:p>
    <w:p w14:paraId="43658179" w14:textId="5360C89A" w:rsidR="00A9653F" w:rsidRDefault="00464CA6">
      <w:pPr>
        <w:pStyle w:val="TOC2"/>
        <w:tabs>
          <w:tab w:val="left" w:pos="880"/>
          <w:tab w:val="right" w:leader="dot" w:pos="9628"/>
        </w:tabs>
        <w:rPr>
          <w:rFonts w:asciiTheme="minorHAnsi" w:hAnsiTheme="minorHAnsi" w:cstheme="minorBidi"/>
          <w:kern w:val="2"/>
          <w:sz w:val="22"/>
          <w14:ligatures w14:val="standardContextual"/>
        </w:rPr>
      </w:pPr>
      <w:hyperlink w:anchor="_Toc145632586" w:history="1">
        <w:r w:rsidR="00A9653F" w:rsidRPr="005A7C2B">
          <w:rPr>
            <w:rStyle w:val="Hyperlink"/>
          </w:rPr>
          <w:t>4.7.</w:t>
        </w:r>
        <w:r w:rsidR="00A9653F">
          <w:rPr>
            <w:rFonts w:asciiTheme="minorHAnsi" w:hAnsiTheme="minorHAnsi" w:cstheme="minorBidi"/>
            <w:kern w:val="2"/>
            <w:sz w:val="22"/>
            <w14:ligatures w14:val="standardContextual"/>
          </w:rPr>
          <w:tab/>
        </w:r>
        <w:r w:rsidR="00A9653F" w:rsidRPr="005A7C2B">
          <w:rPr>
            <w:rStyle w:val="Hyperlink"/>
          </w:rPr>
          <w:t>LoRa Range Test</w:t>
        </w:r>
        <w:r w:rsidR="00A9653F">
          <w:rPr>
            <w:webHidden/>
          </w:rPr>
          <w:tab/>
        </w:r>
        <w:r w:rsidR="00A9653F">
          <w:rPr>
            <w:webHidden/>
          </w:rPr>
          <w:fldChar w:fldCharType="begin"/>
        </w:r>
        <w:r w:rsidR="00A9653F">
          <w:rPr>
            <w:webHidden/>
          </w:rPr>
          <w:instrText xml:space="preserve"> PAGEREF _Toc145632586 \h </w:instrText>
        </w:r>
        <w:r w:rsidR="00A9653F">
          <w:rPr>
            <w:webHidden/>
          </w:rPr>
        </w:r>
        <w:r w:rsidR="00A9653F">
          <w:rPr>
            <w:webHidden/>
          </w:rPr>
          <w:fldChar w:fldCharType="separate"/>
        </w:r>
        <w:r w:rsidR="00A9653F">
          <w:rPr>
            <w:webHidden/>
          </w:rPr>
          <w:t>66</w:t>
        </w:r>
        <w:r w:rsidR="00A9653F">
          <w:rPr>
            <w:webHidden/>
          </w:rPr>
          <w:fldChar w:fldCharType="end"/>
        </w:r>
      </w:hyperlink>
    </w:p>
    <w:p w14:paraId="2824CFE2" w14:textId="45AE2E66" w:rsidR="00A9653F" w:rsidRDefault="00464CA6">
      <w:pPr>
        <w:pStyle w:val="TOC1"/>
        <w:tabs>
          <w:tab w:val="left" w:pos="440"/>
          <w:tab w:val="right" w:leader="dot" w:pos="9628"/>
        </w:tabs>
        <w:rPr>
          <w:rFonts w:asciiTheme="minorHAnsi" w:hAnsiTheme="minorHAnsi" w:cstheme="minorBidi"/>
          <w:kern w:val="2"/>
          <w:sz w:val="22"/>
          <w14:ligatures w14:val="standardContextual"/>
        </w:rPr>
      </w:pPr>
      <w:hyperlink w:anchor="_Toc145632587" w:history="1">
        <w:r w:rsidR="00A9653F" w:rsidRPr="005A7C2B">
          <w:rPr>
            <w:rStyle w:val="Hyperlink"/>
          </w:rPr>
          <w:t>5.</w:t>
        </w:r>
        <w:r w:rsidR="00A9653F">
          <w:rPr>
            <w:rFonts w:asciiTheme="minorHAnsi" w:hAnsiTheme="minorHAnsi" w:cstheme="minorBidi"/>
            <w:kern w:val="2"/>
            <w:sz w:val="22"/>
            <w14:ligatures w14:val="standardContextual"/>
          </w:rPr>
          <w:tab/>
        </w:r>
        <w:r w:rsidR="00A9653F" w:rsidRPr="005A7C2B">
          <w:rPr>
            <w:rStyle w:val="Hyperlink"/>
          </w:rPr>
          <w:t>Conclusion and Future Work</w:t>
        </w:r>
        <w:r w:rsidR="00A9653F">
          <w:rPr>
            <w:webHidden/>
          </w:rPr>
          <w:tab/>
        </w:r>
        <w:r w:rsidR="00A9653F">
          <w:rPr>
            <w:webHidden/>
          </w:rPr>
          <w:fldChar w:fldCharType="begin"/>
        </w:r>
        <w:r w:rsidR="00A9653F">
          <w:rPr>
            <w:webHidden/>
          </w:rPr>
          <w:instrText xml:space="preserve"> PAGEREF _Toc145632587 \h </w:instrText>
        </w:r>
        <w:r w:rsidR="00A9653F">
          <w:rPr>
            <w:webHidden/>
          </w:rPr>
        </w:r>
        <w:r w:rsidR="00A9653F">
          <w:rPr>
            <w:webHidden/>
          </w:rPr>
          <w:fldChar w:fldCharType="separate"/>
        </w:r>
        <w:r w:rsidR="00A9653F">
          <w:rPr>
            <w:webHidden/>
          </w:rPr>
          <w:t>70</w:t>
        </w:r>
        <w:r w:rsidR="00A9653F">
          <w:rPr>
            <w:webHidden/>
          </w:rPr>
          <w:fldChar w:fldCharType="end"/>
        </w:r>
      </w:hyperlink>
    </w:p>
    <w:p w14:paraId="2747CB2C" w14:textId="36E200EE"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88" w:history="1">
        <w:r w:rsidR="00A9653F" w:rsidRPr="005A7C2B">
          <w:rPr>
            <w:rStyle w:val="Hyperlink"/>
          </w:rPr>
          <w:t>APPENDIX A. HAL and DMA Configuration Functions for ADC</w:t>
        </w:r>
        <w:r w:rsidR="00A9653F">
          <w:rPr>
            <w:webHidden/>
          </w:rPr>
          <w:tab/>
        </w:r>
        <w:r w:rsidR="00A9653F">
          <w:rPr>
            <w:webHidden/>
          </w:rPr>
          <w:fldChar w:fldCharType="begin"/>
        </w:r>
        <w:r w:rsidR="00A9653F">
          <w:rPr>
            <w:webHidden/>
          </w:rPr>
          <w:instrText xml:space="preserve"> PAGEREF _Toc145632588 \h </w:instrText>
        </w:r>
        <w:r w:rsidR="00A9653F">
          <w:rPr>
            <w:webHidden/>
          </w:rPr>
        </w:r>
        <w:r w:rsidR="00A9653F">
          <w:rPr>
            <w:webHidden/>
          </w:rPr>
          <w:fldChar w:fldCharType="separate"/>
        </w:r>
        <w:r w:rsidR="00A9653F">
          <w:rPr>
            <w:webHidden/>
          </w:rPr>
          <w:t>x</w:t>
        </w:r>
        <w:r w:rsidR="00A9653F">
          <w:rPr>
            <w:webHidden/>
          </w:rPr>
          <w:fldChar w:fldCharType="end"/>
        </w:r>
      </w:hyperlink>
    </w:p>
    <w:p w14:paraId="084A280F" w14:textId="5605D586"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89" w:history="1">
        <w:r w:rsidR="00A9653F" w:rsidRPr="005A7C2B">
          <w:rPr>
            <w:rStyle w:val="Hyperlink"/>
          </w:rPr>
          <w:t>APPENDIX B. CA3140EZ Voltage Buffer Test Result</w:t>
        </w:r>
        <w:r w:rsidR="00A9653F">
          <w:rPr>
            <w:webHidden/>
          </w:rPr>
          <w:tab/>
        </w:r>
        <w:r w:rsidR="00A9653F">
          <w:rPr>
            <w:webHidden/>
          </w:rPr>
          <w:fldChar w:fldCharType="begin"/>
        </w:r>
        <w:r w:rsidR="00A9653F">
          <w:rPr>
            <w:webHidden/>
          </w:rPr>
          <w:instrText xml:space="preserve"> PAGEREF _Toc145632589 \h </w:instrText>
        </w:r>
        <w:r w:rsidR="00A9653F">
          <w:rPr>
            <w:webHidden/>
          </w:rPr>
        </w:r>
        <w:r w:rsidR="00A9653F">
          <w:rPr>
            <w:webHidden/>
          </w:rPr>
          <w:fldChar w:fldCharType="separate"/>
        </w:r>
        <w:r w:rsidR="00A9653F">
          <w:rPr>
            <w:webHidden/>
          </w:rPr>
          <w:t>xiv</w:t>
        </w:r>
        <w:r w:rsidR="00A9653F">
          <w:rPr>
            <w:webHidden/>
          </w:rPr>
          <w:fldChar w:fldCharType="end"/>
        </w:r>
      </w:hyperlink>
    </w:p>
    <w:p w14:paraId="1FEF8F75" w14:textId="1D2F3446"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90" w:history="1">
        <w:r w:rsidR="00A9653F" w:rsidRPr="005A7C2B">
          <w:rPr>
            <w:rStyle w:val="Hyperlink"/>
          </w:rPr>
          <w:t>APPENDIX C. Op-Amp Pick-up Test for Voltage Buffer at 3.3-V Power Supply</w:t>
        </w:r>
        <w:r w:rsidR="00A9653F">
          <w:rPr>
            <w:webHidden/>
          </w:rPr>
          <w:tab/>
        </w:r>
        <w:r w:rsidR="00A9653F">
          <w:rPr>
            <w:webHidden/>
          </w:rPr>
          <w:fldChar w:fldCharType="begin"/>
        </w:r>
        <w:r w:rsidR="00A9653F">
          <w:rPr>
            <w:webHidden/>
          </w:rPr>
          <w:instrText xml:space="preserve"> PAGEREF _Toc145632590 \h </w:instrText>
        </w:r>
        <w:r w:rsidR="00A9653F">
          <w:rPr>
            <w:webHidden/>
          </w:rPr>
        </w:r>
        <w:r w:rsidR="00A9653F">
          <w:rPr>
            <w:webHidden/>
          </w:rPr>
          <w:fldChar w:fldCharType="separate"/>
        </w:r>
        <w:r w:rsidR="00A9653F">
          <w:rPr>
            <w:webHidden/>
          </w:rPr>
          <w:t>xvii</w:t>
        </w:r>
        <w:r w:rsidR="00A9653F">
          <w:rPr>
            <w:webHidden/>
          </w:rPr>
          <w:fldChar w:fldCharType="end"/>
        </w:r>
      </w:hyperlink>
    </w:p>
    <w:p w14:paraId="445F4456" w14:textId="5C6A44D4"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91" w:history="1">
        <w:r w:rsidR="00A9653F" w:rsidRPr="005A7C2B">
          <w:rPr>
            <w:rStyle w:val="Hyperlink"/>
          </w:rPr>
          <w:t>APPENDIX D. Wind Vane Test Result for Circuitry of Figure 3</w:t>
        </w:r>
        <w:r w:rsidR="00A9653F" w:rsidRPr="005A7C2B">
          <w:rPr>
            <w:rStyle w:val="Hyperlink"/>
          </w:rPr>
          <w:noBreakHyphen/>
          <w:t>14</w:t>
        </w:r>
        <w:r w:rsidR="00A9653F">
          <w:rPr>
            <w:webHidden/>
          </w:rPr>
          <w:tab/>
        </w:r>
        <w:r w:rsidR="00A9653F">
          <w:rPr>
            <w:webHidden/>
          </w:rPr>
          <w:fldChar w:fldCharType="begin"/>
        </w:r>
        <w:r w:rsidR="00A9653F">
          <w:rPr>
            <w:webHidden/>
          </w:rPr>
          <w:instrText xml:space="preserve"> PAGEREF _Toc145632591 \h </w:instrText>
        </w:r>
        <w:r w:rsidR="00A9653F">
          <w:rPr>
            <w:webHidden/>
          </w:rPr>
        </w:r>
        <w:r w:rsidR="00A9653F">
          <w:rPr>
            <w:webHidden/>
          </w:rPr>
          <w:fldChar w:fldCharType="separate"/>
        </w:r>
        <w:r w:rsidR="00A9653F">
          <w:rPr>
            <w:webHidden/>
          </w:rPr>
          <w:t>xx</w:t>
        </w:r>
        <w:r w:rsidR="00A9653F">
          <w:rPr>
            <w:webHidden/>
          </w:rPr>
          <w:fldChar w:fldCharType="end"/>
        </w:r>
      </w:hyperlink>
    </w:p>
    <w:p w14:paraId="15CD6000" w14:textId="0D4049EC"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92" w:history="1">
        <w:r w:rsidR="00A9653F" w:rsidRPr="005A7C2B">
          <w:rPr>
            <w:rStyle w:val="Hyperlink"/>
          </w:rPr>
          <w:t>APPENDIX F. LoRa Range Test – Gateway’s Log</w:t>
        </w:r>
        <w:r w:rsidR="00A9653F">
          <w:rPr>
            <w:webHidden/>
          </w:rPr>
          <w:tab/>
        </w:r>
        <w:r w:rsidR="00A9653F">
          <w:rPr>
            <w:webHidden/>
          </w:rPr>
          <w:fldChar w:fldCharType="begin"/>
        </w:r>
        <w:r w:rsidR="00A9653F">
          <w:rPr>
            <w:webHidden/>
          </w:rPr>
          <w:instrText xml:space="preserve"> PAGEREF _Toc145632592 \h </w:instrText>
        </w:r>
        <w:r w:rsidR="00A9653F">
          <w:rPr>
            <w:webHidden/>
          </w:rPr>
        </w:r>
        <w:r w:rsidR="00A9653F">
          <w:rPr>
            <w:webHidden/>
          </w:rPr>
          <w:fldChar w:fldCharType="separate"/>
        </w:r>
        <w:r w:rsidR="00A9653F">
          <w:rPr>
            <w:webHidden/>
          </w:rPr>
          <w:t>xxviii</w:t>
        </w:r>
        <w:r w:rsidR="00A9653F">
          <w:rPr>
            <w:webHidden/>
          </w:rPr>
          <w:fldChar w:fldCharType="end"/>
        </w:r>
      </w:hyperlink>
    </w:p>
    <w:p w14:paraId="02E8A1CB" w14:textId="4E489DA6" w:rsidR="00A9653F" w:rsidRDefault="00464CA6">
      <w:pPr>
        <w:pStyle w:val="TOC1"/>
        <w:tabs>
          <w:tab w:val="right" w:leader="dot" w:pos="9628"/>
        </w:tabs>
        <w:rPr>
          <w:rFonts w:asciiTheme="minorHAnsi" w:hAnsiTheme="minorHAnsi" w:cstheme="minorBidi"/>
          <w:kern w:val="2"/>
          <w:sz w:val="22"/>
          <w14:ligatures w14:val="standardContextual"/>
        </w:rPr>
      </w:pPr>
      <w:hyperlink w:anchor="_Toc145632593" w:history="1">
        <w:r w:rsidR="00A9653F" w:rsidRPr="005A7C2B">
          <w:rPr>
            <w:rStyle w:val="Hyperlink"/>
          </w:rPr>
          <w:t>REFERENCES</w:t>
        </w:r>
        <w:r w:rsidR="00A9653F">
          <w:rPr>
            <w:webHidden/>
          </w:rPr>
          <w:tab/>
        </w:r>
        <w:r w:rsidR="00A9653F">
          <w:rPr>
            <w:webHidden/>
          </w:rPr>
          <w:fldChar w:fldCharType="begin"/>
        </w:r>
        <w:r w:rsidR="00A9653F">
          <w:rPr>
            <w:webHidden/>
          </w:rPr>
          <w:instrText xml:space="preserve"> PAGEREF _Toc145632593 \h </w:instrText>
        </w:r>
        <w:r w:rsidR="00A9653F">
          <w:rPr>
            <w:webHidden/>
          </w:rPr>
        </w:r>
        <w:r w:rsidR="00A9653F">
          <w:rPr>
            <w:webHidden/>
          </w:rPr>
          <w:fldChar w:fldCharType="separate"/>
        </w:r>
        <w:r w:rsidR="00A9653F">
          <w:rPr>
            <w:webHidden/>
          </w:rPr>
          <w:t>xxxiii</w:t>
        </w:r>
        <w:r w:rsidR="00A9653F">
          <w:rPr>
            <w:webHidden/>
          </w:rPr>
          <w:fldChar w:fldCharType="end"/>
        </w:r>
      </w:hyperlink>
    </w:p>
    <w:p w14:paraId="7ABF5431" w14:textId="3193884B"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683659">
      <w:pPr>
        <w:pStyle w:val="Heading1"/>
      </w:pPr>
      <w:bookmarkStart w:id="4" w:name="_Toc145632543"/>
      <w:r w:rsidRPr="00806AA7">
        <w:lastRenderedPageBreak/>
        <w:t>LIST OF FIGURES</w:t>
      </w:r>
      <w:bookmarkEnd w:id="4"/>
    </w:p>
    <w:p w14:paraId="324D5088" w14:textId="77777777" w:rsidR="006A1FFC" w:rsidRPr="00806AA7" w:rsidRDefault="006A1FFC" w:rsidP="006A1FFC"/>
    <w:p w14:paraId="24E3027C" w14:textId="04A154E1" w:rsidR="0065721D"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632668" w:history="1">
        <w:r w:rsidR="0065721D" w:rsidRPr="00355D23">
          <w:rPr>
            <w:rStyle w:val="Hyperlink"/>
          </w:rPr>
          <w:t>Figure 2</w:t>
        </w:r>
        <w:r w:rsidR="0065721D" w:rsidRPr="00355D23">
          <w:rPr>
            <w:rStyle w:val="Hyperlink"/>
          </w:rPr>
          <w:noBreakHyphen/>
          <w:t>1. The STM32F103C8T6-based Blue Pill board in the project</w:t>
        </w:r>
        <w:r w:rsidR="0065721D">
          <w:rPr>
            <w:webHidden/>
          </w:rPr>
          <w:tab/>
        </w:r>
        <w:r w:rsidR="0065721D">
          <w:rPr>
            <w:webHidden/>
          </w:rPr>
          <w:fldChar w:fldCharType="begin"/>
        </w:r>
        <w:r w:rsidR="0065721D">
          <w:rPr>
            <w:webHidden/>
          </w:rPr>
          <w:instrText xml:space="preserve"> PAGEREF _Toc145632668 \h </w:instrText>
        </w:r>
        <w:r w:rsidR="0065721D">
          <w:rPr>
            <w:webHidden/>
          </w:rPr>
        </w:r>
        <w:r w:rsidR="0065721D">
          <w:rPr>
            <w:webHidden/>
          </w:rPr>
          <w:fldChar w:fldCharType="separate"/>
        </w:r>
        <w:r w:rsidR="0065721D">
          <w:rPr>
            <w:webHidden/>
          </w:rPr>
          <w:t>2</w:t>
        </w:r>
        <w:r w:rsidR="0065721D">
          <w:rPr>
            <w:webHidden/>
          </w:rPr>
          <w:fldChar w:fldCharType="end"/>
        </w:r>
      </w:hyperlink>
    </w:p>
    <w:p w14:paraId="33E31E52" w14:textId="37353EC1"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0065721D" w:rsidRPr="00355D23">
          <w:rPr>
            <w:rStyle w:val="Hyperlink"/>
          </w:rPr>
          <w:t>Figure 2</w:t>
        </w:r>
        <w:r w:rsidR="0065721D" w:rsidRPr="00355D23">
          <w:rPr>
            <w:rStyle w:val="Hyperlink"/>
          </w:rPr>
          <w:noBreakHyphen/>
          <w:t>2. The counterfeit read as an STM32F103 Medium Density device with a 128-KB Flash memory</w:t>
        </w:r>
        <w:r w:rsidR="0065721D">
          <w:rPr>
            <w:webHidden/>
          </w:rPr>
          <w:tab/>
        </w:r>
        <w:r w:rsidR="0065721D">
          <w:rPr>
            <w:webHidden/>
          </w:rPr>
          <w:fldChar w:fldCharType="begin"/>
        </w:r>
        <w:r w:rsidR="0065721D">
          <w:rPr>
            <w:webHidden/>
          </w:rPr>
          <w:instrText xml:space="preserve"> PAGEREF _Toc145632669 \h </w:instrText>
        </w:r>
        <w:r w:rsidR="0065721D">
          <w:rPr>
            <w:webHidden/>
          </w:rPr>
        </w:r>
        <w:r w:rsidR="0065721D">
          <w:rPr>
            <w:webHidden/>
          </w:rPr>
          <w:fldChar w:fldCharType="separate"/>
        </w:r>
        <w:r w:rsidR="0065721D">
          <w:rPr>
            <w:webHidden/>
          </w:rPr>
          <w:t>3</w:t>
        </w:r>
        <w:r w:rsidR="0065721D">
          <w:rPr>
            <w:webHidden/>
          </w:rPr>
          <w:fldChar w:fldCharType="end"/>
        </w:r>
      </w:hyperlink>
    </w:p>
    <w:p w14:paraId="2B0F1060" w14:textId="44261DEC"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0065721D" w:rsidRPr="00355D23">
          <w:rPr>
            <w:rStyle w:val="Hyperlink"/>
          </w:rPr>
          <w:t>Figure 2</w:t>
        </w:r>
        <w:r w:rsidR="0065721D" w:rsidRPr="00355D23">
          <w:rPr>
            <w:rStyle w:val="Hyperlink"/>
          </w:rPr>
          <w:noBreakHyphen/>
          <w:t>3. The three-cup anemometer [1]</w:t>
        </w:r>
        <w:r w:rsidR="0065721D">
          <w:rPr>
            <w:webHidden/>
          </w:rPr>
          <w:tab/>
        </w:r>
        <w:r w:rsidR="0065721D">
          <w:rPr>
            <w:webHidden/>
          </w:rPr>
          <w:fldChar w:fldCharType="begin"/>
        </w:r>
        <w:r w:rsidR="0065721D">
          <w:rPr>
            <w:webHidden/>
          </w:rPr>
          <w:instrText xml:space="preserve"> PAGEREF _Toc145632670 \h </w:instrText>
        </w:r>
        <w:r w:rsidR="0065721D">
          <w:rPr>
            <w:webHidden/>
          </w:rPr>
        </w:r>
        <w:r w:rsidR="0065721D">
          <w:rPr>
            <w:webHidden/>
          </w:rPr>
          <w:fldChar w:fldCharType="separate"/>
        </w:r>
        <w:r w:rsidR="0065721D">
          <w:rPr>
            <w:webHidden/>
          </w:rPr>
          <w:t>4</w:t>
        </w:r>
        <w:r w:rsidR="0065721D">
          <w:rPr>
            <w:webHidden/>
          </w:rPr>
          <w:fldChar w:fldCharType="end"/>
        </w:r>
      </w:hyperlink>
    </w:p>
    <w:p w14:paraId="7BF3EB84" w14:textId="026A1E97"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0065721D" w:rsidRPr="00355D23">
          <w:rPr>
            <w:rStyle w:val="Hyperlink"/>
          </w:rPr>
          <w:t>Figure 2</w:t>
        </w:r>
        <w:r w:rsidR="0065721D" w:rsidRPr="00355D23">
          <w:rPr>
            <w:rStyle w:val="Hyperlink"/>
          </w:rPr>
          <w:noBreakHyphen/>
          <w:t>4. “The internal reed switch of the anemometer” [1]</w:t>
        </w:r>
        <w:r w:rsidR="0065721D">
          <w:rPr>
            <w:webHidden/>
          </w:rPr>
          <w:tab/>
        </w:r>
        <w:r w:rsidR="0065721D">
          <w:rPr>
            <w:webHidden/>
          </w:rPr>
          <w:fldChar w:fldCharType="begin"/>
        </w:r>
        <w:r w:rsidR="0065721D">
          <w:rPr>
            <w:webHidden/>
          </w:rPr>
          <w:instrText xml:space="preserve"> PAGEREF _Toc145632671 \h </w:instrText>
        </w:r>
        <w:r w:rsidR="0065721D">
          <w:rPr>
            <w:webHidden/>
          </w:rPr>
        </w:r>
        <w:r w:rsidR="0065721D">
          <w:rPr>
            <w:webHidden/>
          </w:rPr>
          <w:fldChar w:fldCharType="separate"/>
        </w:r>
        <w:r w:rsidR="0065721D">
          <w:rPr>
            <w:webHidden/>
          </w:rPr>
          <w:t>4</w:t>
        </w:r>
        <w:r w:rsidR="0065721D">
          <w:rPr>
            <w:webHidden/>
          </w:rPr>
          <w:fldChar w:fldCharType="end"/>
        </w:r>
      </w:hyperlink>
    </w:p>
    <w:p w14:paraId="579F3371" w14:textId="310E110D"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0065721D" w:rsidRPr="00355D23">
          <w:rPr>
            <w:rStyle w:val="Hyperlink"/>
          </w:rPr>
          <w:t>Figure 2</w:t>
        </w:r>
        <w:r w:rsidR="0065721D" w:rsidRPr="00355D23">
          <w:rPr>
            <w:rStyle w:val="Hyperlink"/>
          </w:rPr>
          <w:noBreakHyphen/>
          <w:t>5. The wind vane [1]</w:t>
        </w:r>
        <w:r w:rsidR="0065721D">
          <w:rPr>
            <w:webHidden/>
          </w:rPr>
          <w:tab/>
        </w:r>
        <w:r w:rsidR="0065721D">
          <w:rPr>
            <w:webHidden/>
          </w:rPr>
          <w:fldChar w:fldCharType="begin"/>
        </w:r>
        <w:r w:rsidR="0065721D">
          <w:rPr>
            <w:webHidden/>
          </w:rPr>
          <w:instrText xml:space="preserve"> PAGEREF _Toc145632672 \h </w:instrText>
        </w:r>
        <w:r w:rsidR="0065721D">
          <w:rPr>
            <w:webHidden/>
          </w:rPr>
        </w:r>
        <w:r w:rsidR="0065721D">
          <w:rPr>
            <w:webHidden/>
          </w:rPr>
          <w:fldChar w:fldCharType="separate"/>
        </w:r>
        <w:r w:rsidR="0065721D">
          <w:rPr>
            <w:webHidden/>
          </w:rPr>
          <w:t>5</w:t>
        </w:r>
        <w:r w:rsidR="0065721D">
          <w:rPr>
            <w:webHidden/>
          </w:rPr>
          <w:fldChar w:fldCharType="end"/>
        </w:r>
      </w:hyperlink>
    </w:p>
    <w:p w14:paraId="11856612" w14:textId="19DCCA4F"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0065721D" w:rsidRPr="00355D23">
          <w:rPr>
            <w:rStyle w:val="Hyperlink"/>
          </w:rPr>
          <w:t>Figure 2</w:t>
        </w:r>
        <w:r w:rsidR="0065721D" w:rsidRPr="00355D23">
          <w:rPr>
            <w:rStyle w:val="Hyperlink"/>
          </w:rPr>
          <w:noBreakHyphen/>
          <w:t>6. Electrical circuit of the wind vane [1]</w:t>
        </w:r>
        <w:r w:rsidR="0065721D">
          <w:rPr>
            <w:webHidden/>
          </w:rPr>
          <w:tab/>
        </w:r>
        <w:r w:rsidR="0065721D">
          <w:rPr>
            <w:webHidden/>
          </w:rPr>
          <w:fldChar w:fldCharType="begin"/>
        </w:r>
        <w:r w:rsidR="0065721D">
          <w:rPr>
            <w:webHidden/>
          </w:rPr>
          <w:instrText xml:space="preserve"> PAGEREF _Toc145632673 \h </w:instrText>
        </w:r>
        <w:r w:rsidR="0065721D">
          <w:rPr>
            <w:webHidden/>
          </w:rPr>
        </w:r>
        <w:r w:rsidR="0065721D">
          <w:rPr>
            <w:webHidden/>
          </w:rPr>
          <w:fldChar w:fldCharType="separate"/>
        </w:r>
        <w:r w:rsidR="0065721D">
          <w:rPr>
            <w:webHidden/>
          </w:rPr>
          <w:t>5</w:t>
        </w:r>
        <w:r w:rsidR="0065721D">
          <w:rPr>
            <w:webHidden/>
          </w:rPr>
          <w:fldChar w:fldCharType="end"/>
        </w:r>
      </w:hyperlink>
    </w:p>
    <w:p w14:paraId="45A98938" w14:textId="05CD910D"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0065721D" w:rsidRPr="00355D23">
          <w:rPr>
            <w:rStyle w:val="Hyperlink"/>
          </w:rPr>
          <w:t>Figure 2</w:t>
        </w:r>
        <w:r w:rsidR="0065721D" w:rsidRPr="00355D23">
          <w:rPr>
            <w:rStyle w:val="Hyperlink"/>
          </w:rPr>
          <w:noBreakHyphen/>
          <w:t>7. Examples of wind vane-reading circuits</w:t>
        </w:r>
        <w:r w:rsidR="0065721D">
          <w:rPr>
            <w:webHidden/>
          </w:rPr>
          <w:tab/>
        </w:r>
        <w:r w:rsidR="0065721D">
          <w:rPr>
            <w:webHidden/>
          </w:rPr>
          <w:fldChar w:fldCharType="begin"/>
        </w:r>
        <w:r w:rsidR="0065721D">
          <w:rPr>
            <w:webHidden/>
          </w:rPr>
          <w:instrText xml:space="preserve"> PAGEREF _Toc145632674 \h </w:instrText>
        </w:r>
        <w:r w:rsidR="0065721D">
          <w:rPr>
            <w:webHidden/>
          </w:rPr>
        </w:r>
        <w:r w:rsidR="0065721D">
          <w:rPr>
            <w:webHidden/>
          </w:rPr>
          <w:fldChar w:fldCharType="separate"/>
        </w:r>
        <w:r w:rsidR="0065721D">
          <w:rPr>
            <w:webHidden/>
          </w:rPr>
          <w:t>6</w:t>
        </w:r>
        <w:r w:rsidR="0065721D">
          <w:rPr>
            <w:webHidden/>
          </w:rPr>
          <w:fldChar w:fldCharType="end"/>
        </w:r>
      </w:hyperlink>
    </w:p>
    <w:p w14:paraId="14020A87" w14:textId="603BDD03"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0065721D" w:rsidRPr="00355D23">
          <w:rPr>
            <w:rStyle w:val="Hyperlink"/>
          </w:rPr>
          <w:t>Figure 2</w:t>
        </w:r>
        <w:r w:rsidR="0065721D" w:rsidRPr="00355D23">
          <w:rPr>
            <w:rStyle w:val="Hyperlink"/>
          </w:rPr>
          <w:noBreakHyphen/>
          <w:t>8. The structure of the rain gauge [1]</w:t>
        </w:r>
        <w:r w:rsidR="0065721D">
          <w:rPr>
            <w:webHidden/>
          </w:rPr>
          <w:tab/>
        </w:r>
        <w:r w:rsidR="0065721D">
          <w:rPr>
            <w:webHidden/>
          </w:rPr>
          <w:fldChar w:fldCharType="begin"/>
        </w:r>
        <w:r w:rsidR="0065721D">
          <w:rPr>
            <w:webHidden/>
          </w:rPr>
          <w:instrText xml:space="preserve"> PAGEREF _Toc145632675 \h </w:instrText>
        </w:r>
        <w:r w:rsidR="0065721D">
          <w:rPr>
            <w:webHidden/>
          </w:rPr>
        </w:r>
        <w:r w:rsidR="0065721D">
          <w:rPr>
            <w:webHidden/>
          </w:rPr>
          <w:fldChar w:fldCharType="separate"/>
        </w:r>
        <w:r w:rsidR="0065721D">
          <w:rPr>
            <w:webHidden/>
          </w:rPr>
          <w:t>7</w:t>
        </w:r>
        <w:r w:rsidR="0065721D">
          <w:rPr>
            <w:webHidden/>
          </w:rPr>
          <w:fldChar w:fldCharType="end"/>
        </w:r>
      </w:hyperlink>
    </w:p>
    <w:p w14:paraId="2D5AA713" w14:textId="47188C3E"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0065721D" w:rsidRPr="00355D23">
          <w:rPr>
            <w:rStyle w:val="Hyperlink"/>
          </w:rPr>
          <w:t>Figure 2</w:t>
        </w:r>
        <w:r w:rsidR="0065721D" w:rsidRPr="00355D23">
          <w:rPr>
            <w:rStyle w:val="Hyperlink"/>
          </w:rPr>
          <w:noBreakHyphen/>
          <w:t>9. Rain gauge’s reed switch on a PCB upon removal of base chassis cover cap</w:t>
        </w:r>
        <w:r w:rsidR="0065721D" w:rsidRPr="00355D23">
          <w:rPr>
            <w:rStyle w:val="Hyperlink"/>
            <w:rFonts w:cs="Times New Roman"/>
          </w:rPr>
          <w:t xml:space="preserve"> [1]</w:t>
        </w:r>
        <w:r w:rsidR="0065721D">
          <w:rPr>
            <w:webHidden/>
          </w:rPr>
          <w:tab/>
        </w:r>
        <w:r w:rsidR="0065721D">
          <w:rPr>
            <w:webHidden/>
          </w:rPr>
          <w:fldChar w:fldCharType="begin"/>
        </w:r>
        <w:r w:rsidR="0065721D">
          <w:rPr>
            <w:webHidden/>
          </w:rPr>
          <w:instrText xml:space="preserve"> PAGEREF _Toc145632676 \h </w:instrText>
        </w:r>
        <w:r w:rsidR="0065721D">
          <w:rPr>
            <w:webHidden/>
          </w:rPr>
        </w:r>
        <w:r w:rsidR="0065721D">
          <w:rPr>
            <w:webHidden/>
          </w:rPr>
          <w:fldChar w:fldCharType="separate"/>
        </w:r>
        <w:r w:rsidR="0065721D">
          <w:rPr>
            <w:webHidden/>
          </w:rPr>
          <w:t>7</w:t>
        </w:r>
        <w:r w:rsidR="0065721D">
          <w:rPr>
            <w:webHidden/>
          </w:rPr>
          <w:fldChar w:fldCharType="end"/>
        </w:r>
      </w:hyperlink>
    </w:p>
    <w:p w14:paraId="09C84911" w14:textId="4893E8C9"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0065721D" w:rsidRPr="00355D23">
          <w:rPr>
            <w:rStyle w:val="Hyperlink"/>
          </w:rPr>
          <w:t>Figure 2</w:t>
        </w:r>
        <w:r w:rsidR="0065721D" w:rsidRPr="00355D23">
          <w:rPr>
            <w:rStyle w:val="Hyperlink"/>
          </w:rPr>
          <w:noBreakHyphen/>
          <w:t>10. Orifice dimensions (in mm) of the funnel [1]</w:t>
        </w:r>
        <w:r w:rsidR="0065721D">
          <w:rPr>
            <w:webHidden/>
          </w:rPr>
          <w:tab/>
        </w:r>
        <w:r w:rsidR="0065721D">
          <w:rPr>
            <w:webHidden/>
          </w:rPr>
          <w:fldChar w:fldCharType="begin"/>
        </w:r>
        <w:r w:rsidR="0065721D">
          <w:rPr>
            <w:webHidden/>
          </w:rPr>
          <w:instrText xml:space="preserve"> PAGEREF _Toc145632677 \h </w:instrText>
        </w:r>
        <w:r w:rsidR="0065721D">
          <w:rPr>
            <w:webHidden/>
          </w:rPr>
        </w:r>
        <w:r w:rsidR="0065721D">
          <w:rPr>
            <w:webHidden/>
          </w:rPr>
          <w:fldChar w:fldCharType="separate"/>
        </w:r>
        <w:r w:rsidR="0065721D">
          <w:rPr>
            <w:webHidden/>
          </w:rPr>
          <w:t>7</w:t>
        </w:r>
        <w:r w:rsidR="0065721D">
          <w:rPr>
            <w:webHidden/>
          </w:rPr>
          <w:fldChar w:fldCharType="end"/>
        </w:r>
      </w:hyperlink>
    </w:p>
    <w:p w14:paraId="63A7B763" w14:textId="6F51DA02"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0065721D" w:rsidRPr="00355D23">
          <w:rPr>
            <w:rStyle w:val="Hyperlink"/>
          </w:rPr>
          <w:t>Figure 2</w:t>
        </w:r>
        <w:r w:rsidR="0065721D" w:rsidRPr="00355D23">
          <w:rPr>
            <w:rStyle w:val="Hyperlink"/>
          </w:rPr>
          <w:noBreakHyphen/>
          <w:t>11. Dimensions of a BME280 sensor [18]</w:t>
        </w:r>
        <w:r w:rsidR="0065721D">
          <w:rPr>
            <w:webHidden/>
          </w:rPr>
          <w:tab/>
        </w:r>
        <w:r w:rsidR="0065721D">
          <w:rPr>
            <w:webHidden/>
          </w:rPr>
          <w:fldChar w:fldCharType="begin"/>
        </w:r>
        <w:r w:rsidR="0065721D">
          <w:rPr>
            <w:webHidden/>
          </w:rPr>
          <w:instrText xml:space="preserve"> PAGEREF _Toc145632678 \h </w:instrText>
        </w:r>
        <w:r w:rsidR="0065721D">
          <w:rPr>
            <w:webHidden/>
          </w:rPr>
        </w:r>
        <w:r w:rsidR="0065721D">
          <w:rPr>
            <w:webHidden/>
          </w:rPr>
          <w:fldChar w:fldCharType="separate"/>
        </w:r>
        <w:r w:rsidR="0065721D">
          <w:rPr>
            <w:webHidden/>
          </w:rPr>
          <w:t>8</w:t>
        </w:r>
        <w:r w:rsidR="0065721D">
          <w:rPr>
            <w:webHidden/>
          </w:rPr>
          <w:fldChar w:fldCharType="end"/>
        </w:r>
      </w:hyperlink>
    </w:p>
    <w:p w14:paraId="3433433B" w14:textId="737A1C73"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0065721D" w:rsidRPr="00355D23">
          <w:rPr>
            <w:rStyle w:val="Hyperlink"/>
          </w:rPr>
          <w:t>Figure 2</w:t>
        </w:r>
        <w:r w:rsidR="0065721D" w:rsidRPr="00355D23">
          <w:rPr>
            <w:rStyle w:val="Hyperlink"/>
          </w:rPr>
          <w:noBreakHyphen/>
          <w:t>12. BME280 module with header strip [20]</w:t>
        </w:r>
        <w:r w:rsidR="0065721D">
          <w:rPr>
            <w:webHidden/>
          </w:rPr>
          <w:tab/>
        </w:r>
        <w:r w:rsidR="0065721D">
          <w:rPr>
            <w:webHidden/>
          </w:rPr>
          <w:fldChar w:fldCharType="begin"/>
        </w:r>
        <w:r w:rsidR="0065721D">
          <w:rPr>
            <w:webHidden/>
          </w:rPr>
          <w:instrText xml:space="preserve"> PAGEREF _Toc145632679 \h </w:instrText>
        </w:r>
        <w:r w:rsidR="0065721D">
          <w:rPr>
            <w:webHidden/>
          </w:rPr>
        </w:r>
        <w:r w:rsidR="0065721D">
          <w:rPr>
            <w:webHidden/>
          </w:rPr>
          <w:fldChar w:fldCharType="separate"/>
        </w:r>
        <w:r w:rsidR="0065721D">
          <w:rPr>
            <w:webHidden/>
          </w:rPr>
          <w:t>8</w:t>
        </w:r>
        <w:r w:rsidR="0065721D">
          <w:rPr>
            <w:webHidden/>
          </w:rPr>
          <w:fldChar w:fldCharType="end"/>
        </w:r>
      </w:hyperlink>
    </w:p>
    <w:p w14:paraId="2DA70859" w14:textId="6F5517B7"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0065721D" w:rsidRPr="00355D23">
          <w:rPr>
            <w:rStyle w:val="Hyperlink"/>
          </w:rPr>
          <w:t>Figure 2</w:t>
        </w:r>
        <w:r w:rsidR="0065721D" w:rsidRPr="00355D23">
          <w:rPr>
            <w:rStyle w:val="Hyperlink"/>
          </w:rPr>
          <w:noBreakHyphen/>
          <w:t>13. DS18B20 hardware</w:t>
        </w:r>
        <w:r w:rsidR="0065721D">
          <w:rPr>
            <w:webHidden/>
          </w:rPr>
          <w:tab/>
        </w:r>
        <w:r w:rsidR="0065721D">
          <w:rPr>
            <w:webHidden/>
          </w:rPr>
          <w:fldChar w:fldCharType="begin"/>
        </w:r>
        <w:r w:rsidR="0065721D">
          <w:rPr>
            <w:webHidden/>
          </w:rPr>
          <w:instrText xml:space="preserve"> PAGEREF _Toc145632680 \h </w:instrText>
        </w:r>
        <w:r w:rsidR="0065721D">
          <w:rPr>
            <w:webHidden/>
          </w:rPr>
        </w:r>
        <w:r w:rsidR="0065721D">
          <w:rPr>
            <w:webHidden/>
          </w:rPr>
          <w:fldChar w:fldCharType="separate"/>
        </w:r>
        <w:r w:rsidR="0065721D">
          <w:rPr>
            <w:webHidden/>
          </w:rPr>
          <w:t>10</w:t>
        </w:r>
        <w:r w:rsidR="0065721D">
          <w:rPr>
            <w:webHidden/>
          </w:rPr>
          <w:fldChar w:fldCharType="end"/>
        </w:r>
      </w:hyperlink>
    </w:p>
    <w:p w14:paraId="7BF816F8" w14:textId="439CB2A5"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0065721D" w:rsidRPr="00355D23">
          <w:rPr>
            <w:rStyle w:val="Hyperlink"/>
            <w:rFonts w:cs="Times New Roman"/>
          </w:rPr>
          <w:t>Figure 2</w:t>
        </w:r>
        <w:r w:rsidR="0065721D" w:rsidRPr="00355D23">
          <w:rPr>
            <w:rStyle w:val="Hyperlink"/>
            <w:rFonts w:cs="Times New Roman"/>
          </w:rPr>
          <w:noBreakHyphen/>
          <w:t xml:space="preserve">14. </w:t>
        </w:r>
        <w:r w:rsidR="0065721D" w:rsidRPr="00355D23">
          <w:rPr>
            <w:rStyle w:val="Hyperlink"/>
            <w:rFonts w:eastAsia="Times New Roman" w:cs="Times New Roman"/>
            <w:lang w:eastAsia="en-GB"/>
          </w:rPr>
          <w:t>Circuitry examples for communication with DS18B20 [1], [22]</w:t>
        </w:r>
        <w:r w:rsidR="0065721D">
          <w:rPr>
            <w:webHidden/>
          </w:rPr>
          <w:tab/>
        </w:r>
        <w:r w:rsidR="0065721D">
          <w:rPr>
            <w:webHidden/>
          </w:rPr>
          <w:fldChar w:fldCharType="begin"/>
        </w:r>
        <w:r w:rsidR="0065721D">
          <w:rPr>
            <w:webHidden/>
          </w:rPr>
          <w:instrText xml:space="preserve"> PAGEREF _Toc145632681 \h </w:instrText>
        </w:r>
        <w:r w:rsidR="0065721D">
          <w:rPr>
            <w:webHidden/>
          </w:rPr>
        </w:r>
        <w:r w:rsidR="0065721D">
          <w:rPr>
            <w:webHidden/>
          </w:rPr>
          <w:fldChar w:fldCharType="separate"/>
        </w:r>
        <w:r w:rsidR="0065721D">
          <w:rPr>
            <w:webHidden/>
          </w:rPr>
          <w:t>11</w:t>
        </w:r>
        <w:r w:rsidR="0065721D">
          <w:rPr>
            <w:webHidden/>
          </w:rPr>
          <w:fldChar w:fldCharType="end"/>
        </w:r>
      </w:hyperlink>
    </w:p>
    <w:p w14:paraId="779623B9" w14:textId="54D2165E"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0065721D" w:rsidRPr="00355D23">
          <w:rPr>
            <w:rStyle w:val="Hyperlink"/>
          </w:rPr>
          <w:t>Figure 2</w:t>
        </w:r>
        <w:r w:rsidR="0065721D" w:rsidRPr="00355D23">
          <w:rPr>
            <w:rStyle w:val="Hyperlink"/>
          </w:rPr>
          <w:noBreakHyphen/>
          <w:t>15. SX1278 LoRa module in test</w:t>
        </w:r>
        <w:r w:rsidR="0065721D">
          <w:rPr>
            <w:webHidden/>
          </w:rPr>
          <w:tab/>
        </w:r>
        <w:r w:rsidR="0065721D">
          <w:rPr>
            <w:webHidden/>
          </w:rPr>
          <w:fldChar w:fldCharType="begin"/>
        </w:r>
        <w:r w:rsidR="0065721D">
          <w:rPr>
            <w:webHidden/>
          </w:rPr>
          <w:instrText xml:space="preserve"> PAGEREF _Toc145632682 \h </w:instrText>
        </w:r>
        <w:r w:rsidR="0065721D">
          <w:rPr>
            <w:webHidden/>
          </w:rPr>
        </w:r>
        <w:r w:rsidR="0065721D">
          <w:rPr>
            <w:webHidden/>
          </w:rPr>
          <w:fldChar w:fldCharType="separate"/>
        </w:r>
        <w:r w:rsidR="0065721D">
          <w:rPr>
            <w:webHidden/>
          </w:rPr>
          <w:t>12</w:t>
        </w:r>
        <w:r w:rsidR="0065721D">
          <w:rPr>
            <w:webHidden/>
          </w:rPr>
          <w:fldChar w:fldCharType="end"/>
        </w:r>
      </w:hyperlink>
    </w:p>
    <w:p w14:paraId="55E56552" w14:textId="5F6F81D0"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0065721D" w:rsidRPr="00355D23">
          <w:rPr>
            <w:rStyle w:val="Hyperlink"/>
          </w:rPr>
          <w:t>Figure 2</w:t>
        </w:r>
        <w:r w:rsidR="0065721D" w:rsidRPr="00355D23">
          <w:rPr>
            <w:rStyle w:val="Hyperlink"/>
          </w:rPr>
          <w:noBreakHyphen/>
          <w:t>16. DS3231SN pinout module</w:t>
        </w:r>
        <w:r w:rsidR="0065721D">
          <w:rPr>
            <w:webHidden/>
          </w:rPr>
          <w:tab/>
        </w:r>
        <w:r w:rsidR="0065721D">
          <w:rPr>
            <w:webHidden/>
          </w:rPr>
          <w:fldChar w:fldCharType="begin"/>
        </w:r>
        <w:r w:rsidR="0065721D">
          <w:rPr>
            <w:webHidden/>
          </w:rPr>
          <w:instrText xml:space="preserve"> PAGEREF _Toc145632683 \h </w:instrText>
        </w:r>
        <w:r w:rsidR="0065721D">
          <w:rPr>
            <w:webHidden/>
          </w:rPr>
        </w:r>
        <w:r w:rsidR="0065721D">
          <w:rPr>
            <w:webHidden/>
          </w:rPr>
          <w:fldChar w:fldCharType="separate"/>
        </w:r>
        <w:r w:rsidR="0065721D">
          <w:rPr>
            <w:webHidden/>
          </w:rPr>
          <w:t>13</w:t>
        </w:r>
        <w:r w:rsidR="0065721D">
          <w:rPr>
            <w:webHidden/>
          </w:rPr>
          <w:fldChar w:fldCharType="end"/>
        </w:r>
      </w:hyperlink>
    </w:p>
    <w:p w14:paraId="5C6CD108" w14:textId="10809732"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0065721D" w:rsidRPr="00355D23">
          <w:rPr>
            <w:rStyle w:val="Hyperlink"/>
          </w:rPr>
          <w:t>Figure 2</w:t>
        </w:r>
        <w:r w:rsidR="0065721D" w:rsidRPr="00355D23">
          <w:rPr>
            <w:rStyle w:val="Hyperlink"/>
          </w:rPr>
          <w:noBreakHyphen/>
          <w:t>17. Passive first-order RC LPF circuit</w:t>
        </w:r>
        <w:r w:rsidR="0065721D">
          <w:rPr>
            <w:webHidden/>
          </w:rPr>
          <w:tab/>
        </w:r>
        <w:r w:rsidR="0065721D">
          <w:rPr>
            <w:webHidden/>
          </w:rPr>
          <w:fldChar w:fldCharType="begin"/>
        </w:r>
        <w:r w:rsidR="0065721D">
          <w:rPr>
            <w:webHidden/>
          </w:rPr>
          <w:instrText xml:space="preserve"> PAGEREF _Toc145632684 \h </w:instrText>
        </w:r>
        <w:r w:rsidR="0065721D">
          <w:rPr>
            <w:webHidden/>
          </w:rPr>
        </w:r>
        <w:r w:rsidR="0065721D">
          <w:rPr>
            <w:webHidden/>
          </w:rPr>
          <w:fldChar w:fldCharType="separate"/>
        </w:r>
        <w:r w:rsidR="0065721D">
          <w:rPr>
            <w:webHidden/>
          </w:rPr>
          <w:t>14</w:t>
        </w:r>
        <w:r w:rsidR="0065721D">
          <w:rPr>
            <w:webHidden/>
          </w:rPr>
          <w:fldChar w:fldCharType="end"/>
        </w:r>
      </w:hyperlink>
    </w:p>
    <w:p w14:paraId="559BFC5E" w14:textId="60740EC8"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0065721D" w:rsidRPr="00355D23">
          <w:rPr>
            <w:rStyle w:val="Hyperlink"/>
            <w:rFonts w:cs="Times New Roman"/>
          </w:rPr>
          <w:t>Figure 2</w:t>
        </w:r>
        <w:r w:rsidR="0065721D" w:rsidRPr="00355D23">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65721D" w:rsidRPr="00355D23">
          <w:rPr>
            <w:rStyle w:val="Hyperlink"/>
            <w:rFonts w:cs="Times New Roman"/>
          </w:rPr>
          <w:t xml:space="preserve"> and </w:t>
        </w:r>
        <m:oMath>
          <m:r>
            <m:rPr>
              <m:sty m:val="p"/>
            </m:rPr>
            <w:rPr>
              <w:rStyle w:val="Hyperlink"/>
              <w:rFonts w:ascii="Cambria Math" w:hAnsi="Cambria Math" w:cs="Times New Roman"/>
            </w:rPr>
            <m:t>C = 100 nF</m:t>
          </m:r>
        </m:oMath>
        <w:r w:rsidR="0065721D" w:rsidRPr="00355D23">
          <w:rPr>
            <w:rStyle w:val="Hyperlink"/>
            <w:rFonts w:cs="Times New Roman"/>
          </w:rPr>
          <w:t xml:space="preserve"> under simulation [1]</w:t>
        </w:r>
        <w:r w:rsidR="0065721D">
          <w:rPr>
            <w:webHidden/>
          </w:rPr>
          <w:tab/>
        </w:r>
        <w:r w:rsidR="0065721D">
          <w:rPr>
            <w:webHidden/>
          </w:rPr>
          <w:fldChar w:fldCharType="begin"/>
        </w:r>
        <w:r w:rsidR="0065721D">
          <w:rPr>
            <w:webHidden/>
          </w:rPr>
          <w:instrText xml:space="preserve"> PAGEREF _Toc145632685 \h </w:instrText>
        </w:r>
        <w:r w:rsidR="0065721D">
          <w:rPr>
            <w:webHidden/>
          </w:rPr>
        </w:r>
        <w:r w:rsidR="0065721D">
          <w:rPr>
            <w:webHidden/>
          </w:rPr>
          <w:fldChar w:fldCharType="separate"/>
        </w:r>
        <w:r w:rsidR="0065721D">
          <w:rPr>
            <w:webHidden/>
          </w:rPr>
          <w:t>15</w:t>
        </w:r>
        <w:r w:rsidR="0065721D">
          <w:rPr>
            <w:webHidden/>
          </w:rPr>
          <w:fldChar w:fldCharType="end"/>
        </w:r>
      </w:hyperlink>
    </w:p>
    <w:p w14:paraId="5C2D8188" w14:textId="74211808"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0065721D" w:rsidRPr="00355D23">
          <w:rPr>
            <w:rStyle w:val="Hyperlink"/>
          </w:rPr>
          <w:t>Figure 2</w:t>
        </w:r>
        <w:r w:rsidR="0065721D" w:rsidRPr="00355D23">
          <w:rPr>
            <w:rStyle w:val="Hyperlink"/>
          </w:rPr>
          <w:noBreakHyphen/>
          <w:t>19. Concept of the solar powering system</w:t>
        </w:r>
        <w:r w:rsidR="0065721D">
          <w:rPr>
            <w:webHidden/>
          </w:rPr>
          <w:tab/>
        </w:r>
        <w:r w:rsidR="0065721D">
          <w:rPr>
            <w:webHidden/>
          </w:rPr>
          <w:fldChar w:fldCharType="begin"/>
        </w:r>
        <w:r w:rsidR="0065721D">
          <w:rPr>
            <w:webHidden/>
          </w:rPr>
          <w:instrText xml:space="preserve"> PAGEREF _Toc145632686 \h </w:instrText>
        </w:r>
        <w:r w:rsidR="0065721D">
          <w:rPr>
            <w:webHidden/>
          </w:rPr>
        </w:r>
        <w:r w:rsidR="0065721D">
          <w:rPr>
            <w:webHidden/>
          </w:rPr>
          <w:fldChar w:fldCharType="separate"/>
        </w:r>
        <w:r w:rsidR="0065721D">
          <w:rPr>
            <w:webHidden/>
          </w:rPr>
          <w:t>16</w:t>
        </w:r>
        <w:r w:rsidR="0065721D">
          <w:rPr>
            <w:webHidden/>
          </w:rPr>
          <w:fldChar w:fldCharType="end"/>
        </w:r>
      </w:hyperlink>
    </w:p>
    <w:p w14:paraId="58CF2103" w14:textId="09475301"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0065721D" w:rsidRPr="00355D23">
          <w:rPr>
            <w:rStyle w:val="Hyperlink"/>
          </w:rPr>
          <w:t>Figure 2</w:t>
        </w:r>
        <w:r w:rsidR="0065721D" w:rsidRPr="00355D23">
          <w:rPr>
            <w:rStyle w:val="Hyperlink"/>
          </w:rPr>
          <w:noBreakHyphen/>
          <w:t>20. The nodeMCU ESP8266 used at the server side of the project [1]</w:t>
        </w:r>
        <w:r w:rsidR="0065721D">
          <w:rPr>
            <w:webHidden/>
          </w:rPr>
          <w:tab/>
        </w:r>
        <w:r w:rsidR="0065721D">
          <w:rPr>
            <w:webHidden/>
          </w:rPr>
          <w:fldChar w:fldCharType="begin"/>
        </w:r>
        <w:r w:rsidR="0065721D">
          <w:rPr>
            <w:webHidden/>
          </w:rPr>
          <w:instrText xml:space="preserve"> PAGEREF _Toc145632687 \h </w:instrText>
        </w:r>
        <w:r w:rsidR="0065721D">
          <w:rPr>
            <w:webHidden/>
          </w:rPr>
        </w:r>
        <w:r w:rsidR="0065721D">
          <w:rPr>
            <w:webHidden/>
          </w:rPr>
          <w:fldChar w:fldCharType="separate"/>
        </w:r>
        <w:r w:rsidR="0065721D">
          <w:rPr>
            <w:webHidden/>
          </w:rPr>
          <w:t>17</w:t>
        </w:r>
        <w:r w:rsidR="0065721D">
          <w:rPr>
            <w:webHidden/>
          </w:rPr>
          <w:fldChar w:fldCharType="end"/>
        </w:r>
      </w:hyperlink>
    </w:p>
    <w:p w14:paraId="1D324B6E" w14:textId="4B285959"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0065721D" w:rsidRPr="00355D23">
          <w:rPr>
            <w:rStyle w:val="Hyperlink"/>
          </w:rPr>
          <w:t>Figure 3</w:t>
        </w:r>
        <w:r w:rsidR="0065721D" w:rsidRPr="00355D23">
          <w:rPr>
            <w:rStyle w:val="Hyperlink"/>
          </w:rPr>
          <w:noBreakHyphen/>
          <w:t>1. The schematic of the STM32F103C8T6-housed Blue Pill board [7]</w:t>
        </w:r>
        <w:r w:rsidR="0065721D">
          <w:rPr>
            <w:webHidden/>
          </w:rPr>
          <w:tab/>
        </w:r>
        <w:r w:rsidR="0065721D">
          <w:rPr>
            <w:webHidden/>
          </w:rPr>
          <w:fldChar w:fldCharType="begin"/>
        </w:r>
        <w:r w:rsidR="0065721D">
          <w:rPr>
            <w:webHidden/>
          </w:rPr>
          <w:instrText xml:space="preserve"> PAGEREF _Toc145632688 \h </w:instrText>
        </w:r>
        <w:r w:rsidR="0065721D">
          <w:rPr>
            <w:webHidden/>
          </w:rPr>
        </w:r>
        <w:r w:rsidR="0065721D">
          <w:rPr>
            <w:webHidden/>
          </w:rPr>
          <w:fldChar w:fldCharType="separate"/>
        </w:r>
        <w:r w:rsidR="0065721D">
          <w:rPr>
            <w:webHidden/>
          </w:rPr>
          <w:t>19</w:t>
        </w:r>
        <w:r w:rsidR="0065721D">
          <w:rPr>
            <w:webHidden/>
          </w:rPr>
          <w:fldChar w:fldCharType="end"/>
        </w:r>
      </w:hyperlink>
    </w:p>
    <w:p w14:paraId="2D847E8C" w14:textId="2DA1F6A9"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0065721D" w:rsidRPr="00355D23">
          <w:rPr>
            <w:rStyle w:val="Hyperlink"/>
          </w:rPr>
          <w:t>Figure 3</w:t>
        </w:r>
        <w:r w:rsidR="0065721D" w:rsidRPr="00355D23">
          <w:rPr>
            <w:rStyle w:val="Hyperlink"/>
          </w:rPr>
          <w:noBreakHyphen/>
          <w:t>2. Simplified Blue Pill schematic with removed unused parts</w:t>
        </w:r>
        <w:r w:rsidR="0065721D">
          <w:rPr>
            <w:webHidden/>
          </w:rPr>
          <w:tab/>
        </w:r>
        <w:r w:rsidR="0065721D">
          <w:rPr>
            <w:webHidden/>
          </w:rPr>
          <w:fldChar w:fldCharType="begin"/>
        </w:r>
        <w:r w:rsidR="0065721D">
          <w:rPr>
            <w:webHidden/>
          </w:rPr>
          <w:instrText xml:space="preserve"> PAGEREF _Toc145632689 \h </w:instrText>
        </w:r>
        <w:r w:rsidR="0065721D">
          <w:rPr>
            <w:webHidden/>
          </w:rPr>
        </w:r>
        <w:r w:rsidR="0065721D">
          <w:rPr>
            <w:webHidden/>
          </w:rPr>
          <w:fldChar w:fldCharType="separate"/>
        </w:r>
        <w:r w:rsidR="0065721D">
          <w:rPr>
            <w:webHidden/>
          </w:rPr>
          <w:t>20</w:t>
        </w:r>
        <w:r w:rsidR="0065721D">
          <w:rPr>
            <w:webHidden/>
          </w:rPr>
          <w:fldChar w:fldCharType="end"/>
        </w:r>
      </w:hyperlink>
    </w:p>
    <w:p w14:paraId="4EF7948E" w14:textId="0A801D1A"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0065721D" w:rsidRPr="00355D23">
          <w:rPr>
            <w:rStyle w:val="Hyperlink"/>
          </w:rPr>
          <w:t>Figure 3</w:t>
        </w:r>
        <w:r w:rsidR="0065721D" w:rsidRPr="00355D23">
          <w:rPr>
            <w:rStyle w:val="Hyperlink"/>
          </w:rPr>
          <w:noBreakHyphen/>
          <w:t>3. Bus connections with the Blue Pill board</w:t>
        </w:r>
        <w:r w:rsidR="0065721D">
          <w:rPr>
            <w:webHidden/>
          </w:rPr>
          <w:tab/>
        </w:r>
        <w:r w:rsidR="0065721D">
          <w:rPr>
            <w:webHidden/>
          </w:rPr>
          <w:fldChar w:fldCharType="begin"/>
        </w:r>
        <w:r w:rsidR="0065721D">
          <w:rPr>
            <w:webHidden/>
          </w:rPr>
          <w:instrText xml:space="preserve"> PAGEREF _Toc145632690 \h </w:instrText>
        </w:r>
        <w:r w:rsidR="0065721D">
          <w:rPr>
            <w:webHidden/>
          </w:rPr>
        </w:r>
        <w:r w:rsidR="0065721D">
          <w:rPr>
            <w:webHidden/>
          </w:rPr>
          <w:fldChar w:fldCharType="separate"/>
        </w:r>
        <w:r w:rsidR="0065721D">
          <w:rPr>
            <w:webHidden/>
          </w:rPr>
          <w:t>21</w:t>
        </w:r>
        <w:r w:rsidR="0065721D">
          <w:rPr>
            <w:webHidden/>
          </w:rPr>
          <w:fldChar w:fldCharType="end"/>
        </w:r>
      </w:hyperlink>
    </w:p>
    <w:p w14:paraId="0B0AE14F" w14:textId="21C360D2"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0065721D" w:rsidRPr="00355D23">
          <w:rPr>
            <w:rStyle w:val="Hyperlink"/>
          </w:rPr>
          <w:t>Figure 3</w:t>
        </w:r>
        <w:r w:rsidR="0065721D" w:rsidRPr="00355D23">
          <w:rPr>
            <w:rStyle w:val="Hyperlink"/>
          </w:rPr>
          <w:noBreakHyphen/>
          <w:t>4. Circuitry for testing the anemometer in ideal conditions</w:t>
        </w:r>
        <w:r w:rsidR="0065721D">
          <w:rPr>
            <w:webHidden/>
          </w:rPr>
          <w:tab/>
        </w:r>
        <w:r w:rsidR="0065721D">
          <w:rPr>
            <w:webHidden/>
          </w:rPr>
          <w:fldChar w:fldCharType="begin"/>
        </w:r>
        <w:r w:rsidR="0065721D">
          <w:rPr>
            <w:webHidden/>
          </w:rPr>
          <w:instrText xml:space="preserve"> PAGEREF _Toc145632691 \h </w:instrText>
        </w:r>
        <w:r w:rsidR="0065721D">
          <w:rPr>
            <w:webHidden/>
          </w:rPr>
        </w:r>
        <w:r w:rsidR="0065721D">
          <w:rPr>
            <w:webHidden/>
          </w:rPr>
          <w:fldChar w:fldCharType="separate"/>
        </w:r>
        <w:r w:rsidR="0065721D">
          <w:rPr>
            <w:webHidden/>
          </w:rPr>
          <w:t>22</w:t>
        </w:r>
        <w:r w:rsidR="0065721D">
          <w:rPr>
            <w:webHidden/>
          </w:rPr>
          <w:fldChar w:fldCharType="end"/>
        </w:r>
      </w:hyperlink>
    </w:p>
    <w:p w14:paraId="3B723F62" w14:textId="0B4D3471"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0065721D" w:rsidRPr="00355D23">
          <w:rPr>
            <w:rStyle w:val="Hyperlink"/>
          </w:rPr>
          <w:t>Figure 3</w:t>
        </w:r>
        <w:r w:rsidR="0065721D" w:rsidRPr="00355D23">
          <w:rPr>
            <w:rStyle w:val="Hyperlink"/>
          </w:rPr>
          <w:noBreakHyphen/>
          <w:t>5. “An instance of noise spikes captured in an oscilloscope” [1]</w:t>
        </w:r>
        <w:r w:rsidR="0065721D">
          <w:rPr>
            <w:webHidden/>
          </w:rPr>
          <w:tab/>
        </w:r>
        <w:r w:rsidR="0065721D">
          <w:rPr>
            <w:webHidden/>
          </w:rPr>
          <w:fldChar w:fldCharType="begin"/>
        </w:r>
        <w:r w:rsidR="0065721D">
          <w:rPr>
            <w:webHidden/>
          </w:rPr>
          <w:instrText xml:space="preserve"> PAGEREF _Toc145632692 \h </w:instrText>
        </w:r>
        <w:r w:rsidR="0065721D">
          <w:rPr>
            <w:webHidden/>
          </w:rPr>
        </w:r>
        <w:r w:rsidR="0065721D">
          <w:rPr>
            <w:webHidden/>
          </w:rPr>
          <w:fldChar w:fldCharType="separate"/>
        </w:r>
        <w:r w:rsidR="0065721D">
          <w:rPr>
            <w:webHidden/>
          </w:rPr>
          <w:t>22</w:t>
        </w:r>
        <w:r w:rsidR="0065721D">
          <w:rPr>
            <w:webHidden/>
          </w:rPr>
          <w:fldChar w:fldCharType="end"/>
        </w:r>
      </w:hyperlink>
    </w:p>
    <w:p w14:paraId="28F66879" w14:textId="55744C30"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0065721D" w:rsidRPr="00355D23">
          <w:rPr>
            <w:rStyle w:val="Hyperlink"/>
          </w:rPr>
          <w:t>Figure 3</w:t>
        </w:r>
        <w:r w:rsidR="0065721D" w:rsidRPr="00355D23">
          <w:rPr>
            <w:rStyle w:val="Hyperlink"/>
          </w:rPr>
          <w:noBreakHyphen/>
          <w:t>6. Bypass capacitor test circuitry using the reed switch from the anemometer</w:t>
        </w:r>
        <w:r w:rsidR="0065721D">
          <w:rPr>
            <w:webHidden/>
          </w:rPr>
          <w:tab/>
        </w:r>
        <w:r w:rsidR="0065721D">
          <w:rPr>
            <w:webHidden/>
          </w:rPr>
          <w:fldChar w:fldCharType="begin"/>
        </w:r>
        <w:r w:rsidR="0065721D">
          <w:rPr>
            <w:webHidden/>
          </w:rPr>
          <w:instrText xml:space="preserve"> PAGEREF _Toc145632693 \h </w:instrText>
        </w:r>
        <w:r w:rsidR="0065721D">
          <w:rPr>
            <w:webHidden/>
          </w:rPr>
        </w:r>
        <w:r w:rsidR="0065721D">
          <w:rPr>
            <w:webHidden/>
          </w:rPr>
          <w:fldChar w:fldCharType="separate"/>
        </w:r>
        <w:r w:rsidR="0065721D">
          <w:rPr>
            <w:webHidden/>
          </w:rPr>
          <w:t>23</w:t>
        </w:r>
        <w:r w:rsidR="0065721D">
          <w:rPr>
            <w:webHidden/>
          </w:rPr>
          <w:fldChar w:fldCharType="end"/>
        </w:r>
      </w:hyperlink>
    </w:p>
    <w:p w14:paraId="1012A395" w14:textId="3A99AF25"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0065721D" w:rsidRPr="00355D23">
          <w:rPr>
            <w:rStyle w:val="Hyperlink"/>
          </w:rPr>
          <w:t>Figure 3</w:t>
        </w:r>
        <w:r w:rsidR="0065721D" w:rsidRPr="00355D23">
          <w:rPr>
            <w:rStyle w:val="Hyperlink"/>
          </w:rPr>
          <w:noBreakHyphen/>
          <w:t>7. Reed switch debounced by the 68-nF bypass capacitor</w:t>
        </w:r>
        <w:r w:rsidR="0065721D">
          <w:rPr>
            <w:webHidden/>
          </w:rPr>
          <w:tab/>
        </w:r>
        <w:r w:rsidR="0065721D">
          <w:rPr>
            <w:webHidden/>
          </w:rPr>
          <w:fldChar w:fldCharType="begin"/>
        </w:r>
        <w:r w:rsidR="0065721D">
          <w:rPr>
            <w:webHidden/>
          </w:rPr>
          <w:instrText xml:space="preserve"> PAGEREF _Toc145632694 \h </w:instrText>
        </w:r>
        <w:r w:rsidR="0065721D">
          <w:rPr>
            <w:webHidden/>
          </w:rPr>
        </w:r>
        <w:r w:rsidR="0065721D">
          <w:rPr>
            <w:webHidden/>
          </w:rPr>
          <w:fldChar w:fldCharType="separate"/>
        </w:r>
        <w:r w:rsidR="0065721D">
          <w:rPr>
            <w:webHidden/>
          </w:rPr>
          <w:t>24</w:t>
        </w:r>
        <w:r w:rsidR="0065721D">
          <w:rPr>
            <w:webHidden/>
          </w:rPr>
          <w:fldChar w:fldCharType="end"/>
        </w:r>
      </w:hyperlink>
    </w:p>
    <w:p w14:paraId="361A3264" w14:textId="0FA2DAF0"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0065721D" w:rsidRPr="00355D23">
          <w:rPr>
            <w:rStyle w:val="Hyperlink"/>
          </w:rPr>
          <w:t>Figure 3</w:t>
        </w:r>
        <w:r w:rsidR="0065721D" w:rsidRPr="00355D23">
          <w:rPr>
            <w:rStyle w:val="Hyperlink"/>
          </w:rPr>
          <w:noBreakHyphen/>
          <w:t>8. Circuitry for interfacing with the anemometer</w:t>
        </w:r>
        <w:r w:rsidR="0065721D">
          <w:rPr>
            <w:webHidden/>
          </w:rPr>
          <w:tab/>
        </w:r>
        <w:r w:rsidR="0065721D">
          <w:rPr>
            <w:webHidden/>
          </w:rPr>
          <w:fldChar w:fldCharType="begin"/>
        </w:r>
        <w:r w:rsidR="0065721D">
          <w:rPr>
            <w:webHidden/>
          </w:rPr>
          <w:instrText xml:space="preserve"> PAGEREF _Toc145632695 \h </w:instrText>
        </w:r>
        <w:r w:rsidR="0065721D">
          <w:rPr>
            <w:webHidden/>
          </w:rPr>
        </w:r>
        <w:r w:rsidR="0065721D">
          <w:rPr>
            <w:webHidden/>
          </w:rPr>
          <w:fldChar w:fldCharType="separate"/>
        </w:r>
        <w:r w:rsidR="0065721D">
          <w:rPr>
            <w:webHidden/>
          </w:rPr>
          <w:t>24</w:t>
        </w:r>
        <w:r w:rsidR="0065721D">
          <w:rPr>
            <w:webHidden/>
          </w:rPr>
          <w:fldChar w:fldCharType="end"/>
        </w:r>
      </w:hyperlink>
    </w:p>
    <w:p w14:paraId="260C0710" w14:textId="1B4F070C"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0065721D" w:rsidRPr="00355D23">
          <w:rPr>
            <w:rStyle w:val="Hyperlink"/>
          </w:rPr>
          <w:t>Figure 3</w:t>
        </w:r>
        <w:r w:rsidR="0065721D" w:rsidRPr="00355D23">
          <w:rPr>
            <w:rStyle w:val="Hyperlink"/>
          </w:rPr>
          <w:noBreakHyphen/>
          <w:t>9. Anemometer setup routine and interrupt service routine upon input event</w:t>
        </w:r>
        <w:r w:rsidR="0065721D">
          <w:rPr>
            <w:webHidden/>
          </w:rPr>
          <w:tab/>
        </w:r>
        <w:r w:rsidR="0065721D">
          <w:rPr>
            <w:webHidden/>
          </w:rPr>
          <w:fldChar w:fldCharType="begin"/>
        </w:r>
        <w:r w:rsidR="0065721D">
          <w:rPr>
            <w:webHidden/>
          </w:rPr>
          <w:instrText xml:space="preserve"> PAGEREF _Toc145632696 \h </w:instrText>
        </w:r>
        <w:r w:rsidR="0065721D">
          <w:rPr>
            <w:webHidden/>
          </w:rPr>
        </w:r>
        <w:r w:rsidR="0065721D">
          <w:rPr>
            <w:webHidden/>
          </w:rPr>
          <w:fldChar w:fldCharType="separate"/>
        </w:r>
        <w:r w:rsidR="0065721D">
          <w:rPr>
            <w:webHidden/>
          </w:rPr>
          <w:t>25</w:t>
        </w:r>
        <w:r w:rsidR="0065721D">
          <w:rPr>
            <w:webHidden/>
          </w:rPr>
          <w:fldChar w:fldCharType="end"/>
        </w:r>
      </w:hyperlink>
    </w:p>
    <w:p w14:paraId="3677B765" w14:textId="384368BD"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0065721D" w:rsidRPr="00355D23">
          <w:rPr>
            <w:rStyle w:val="Hyperlink"/>
          </w:rPr>
          <w:t>Figure 3</w:t>
        </w:r>
        <w:r w:rsidR="0065721D" w:rsidRPr="00355D23">
          <w:rPr>
            <w:rStyle w:val="Hyperlink"/>
          </w:rPr>
          <w:noBreakHyphen/>
          <w:t>10. Voltage divider circuitry with ADC module</w:t>
        </w:r>
        <w:r w:rsidR="0065721D">
          <w:rPr>
            <w:webHidden/>
          </w:rPr>
          <w:tab/>
        </w:r>
        <w:r w:rsidR="0065721D">
          <w:rPr>
            <w:webHidden/>
          </w:rPr>
          <w:fldChar w:fldCharType="begin"/>
        </w:r>
        <w:r w:rsidR="0065721D">
          <w:rPr>
            <w:webHidden/>
          </w:rPr>
          <w:instrText xml:space="preserve"> PAGEREF _Toc145632697 \h </w:instrText>
        </w:r>
        <w:r w:rsidR="0065721D">
          <w:rPr>
            <w:webHidden/>
          </w:rPr>
        </w:r>
        <w:r w:rsidR="0065721D">
          <w:rPr>
            <w:webHidden/>
          </w:rPr>
          <w:fldChar w:fldCharType="separate"/>
        </w:r>
        <w:r w:rsidR="0065721D">
          <w:rPr>
            <w:webHidden/>
          </w:rPr>
          <w:t>26</w:t>
        </w:r>
        <w:r w:rsidR="0065721D">
          <w:rPr>
            <w:webHidden/>
          </w:rPr>
          <w:fldChar w:fldCharType="end"/>
        </w:r>
      </w:hyperlink>
    </w:p>
    <w:p w14:paraId="29C37B94" w14:textId="7FEE5B77"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0065721D" w:rsidRPr="00355D23">
          <w:rPr>
            <w:rStyle w:val="Hyperlink"/>
          </w:rPr>
          <w:t>Figure 3</w:t>
        </w:r>
        <w:r w:rsidR="0065721D" w:rsidRPr="00355D23">
          <w:rPr>
            <w:rStyle w:val="Hyperlink"/>
          </w:rPr>
          <w:noBreakHyphen/>
          <w:t>11. Derivation of the Norton equivalent of the voltage divider</w:t>
        </w:r>
        <w:r w:rsidR="0065721D">
          <w:rPr>
            <w:webHidden/>
          </w:rPr>
          <w:tab/>
        </w:r>
        <w:r w:rsidR="0065721D">
          <w:rPr>
            <w:webHidden/>
          </w:rPr>
          <w:fldChar w:fldCharType="begin"/>
        </w:r>
        <w:r w:rsidR="0065721D">
          <w:rPr>
            <w:webHidden/>
          </w:rPr>
          <w:instrText xml:space="preserve"> PAGEREF _Toc145632698 \h </w:instrText>
        </w:r>
        <w:r w:rsidR="0065721D">
          <w:rPr>
            <w:webHidden/>
          </w:rPr>
        </w:r>
        <w:r w:rsidR="0065721D">
          <w:rPr>
            <w:webHidden/>
          </w:rPr>
          <w:fldChar w:fldCharType="separate"/>
        </w:r>
        <w:r w:rsidR="0065721D">
          <w:rPr>
            <w:webHidden/>
          </w:rPr>
          <w:t>27</w:t>
        </w:r>
        <w:r w:rsidR="0065721D">
          <w:rPr>
            <w:webHidden/>
          </w:rPr>
          <w:fldChar w:fldCharType="end"/>
        </w:r>
      </w:hyperlink>
    </w:p>
    <w:p w14:paraId="4B68A718" w14:textId="0ED52C46"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0065721D" w:rsidRPr="00355D23">
          <w:rPr>
            <w:rStyle w:val="Hyperlink"/>
          </w:rPr>
          <w:t>Figure 3</w:t>
        </w:r>
        <w:r w:rsidR="0065721D" w:rsidRPr="00355D23">
          <w:rPr>
            <w:rStyle w:val="Hyperlink"/>
          </w:rPr>
          <w:noBreakHyphen/>
          <w:t>12. An instance of R</w:t>
        </w:r>
        <w:r w:rsidR="0065721D" w:rsidRPr="00355D23">
          <w:rPr>
            <w:rStyle w:val="Hyperlink"/>
            <w:vertAlign w:val="subscript"/>
          </w:rPr>
          <w:t>external</w:t>
        </w:r>
        <w:r w:rsidR="0065721D" w:rsidRPr="00355D23">
          <w:rPr>
            <w:rStyle w:val="Hyperlink"/>
          </w:rPr>
          <w:t xml:space="preserve"> = 3.0kΩ input to the voltage step-calculating sheet</w:t>
        </w:r>
        <w:r w:rsidR="0065721D">
          <w:rPr>
            <w:webHidden/>
          </w:rPr>
          <w:tab/>
        </w:r>
        <w:r w:rsidR="0065721D">
          <w:rPr>
            <w:webHidden/>
          </w:rPr>
          <w:fldChar w:fldCharType="begin"/>
        </w:r>
        <w:r w:rsidR="0065721D">
          <w:rPr>
            <w:webHidden/>
          </w:rPr>
          <w:instrText xml:space="preserve"> PAGEREF _Toc145632699 \h </w:instrText>
        </w:r>
        <w:r w:rsidR="0065721D">
          <w:rPr>
            <w:webHidden/>
          </w:rPr>
        </w:r>
        <w:r w:rsidR="0065721D">
          <w:rPr>
            <w:webHidden/>
          </w:rPr>
          <w:fldChar w:fldCharType="separate"/>
        </w:r>
        <w:r w:rsidR="0065721D">
          <w:rPr>
            <w:webHidden/>
          </w:rPr>
          <w:t>28</w:t>
        </w:r>
        <w:r w:rsidR="0065721D">
          <w:rPr>
            <w:webHidden/>
          </w:rPr>
          <w:fldChar w:fldCharType="end"/>
        </w:r>
      </w:hyperlink>
    </w:p>
    <w:p w14:paraId="08DF24C1" w14:textId="63CC00F2"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0065721D" w:rsidRPr="00355D23">
          <w:rPr>
            <w:rStyle w:val="Hyperlink"/>
          </w:rPr>
          <w:t>Figure 3</w:t>
        </w:r>
        <w:r w:rsidR="0065721D" w:rsidRPr="00355D23">
          <w:rPr>
            <w:rStyle w:val="Hyperlink"/>
          </w:rPr>
          <w:noBreakHyphen/>
          <w:t>13. “A noise instance captured during a test on the wind vane” [1]</w:t>
        </w:r>
        <w:r w:rsidR="0065721D">
          <w:rPr>
            <w:webHidden/>
          </w:rPr>
          <w:tab/>
        </w:r>
        <w:r w:rsidR="0065721D">
          <w:rPr>
            <w:webHidden/>
          </w:rPr>
          <w:fldChar w:fldCharType="begin"/>
        </w:r>
        <w:r w:rsidR="0065721D">
          <w:rPr>
            <w:webHidden/>
          </w:rPr>
          <w:instrText xml:space="preserve"> PAGEREF _Toc145632700 \h </w:instrText>
        </w:r>
        <w:r w:rsidR="0065721D">
          <w:rPr>
            <w:webHidden/>
          </w:rPr>
        </w:r>
        <w:r w:rsidR="0065721D">
          <w:rPr>
            <w:webHidden/>
          </w:rPr>
          <w:fldChar w:fldCharType="separate"/>
        </w:r>
        <w:r w:rsidR="0065721D">
          <w:rPr>
            <w:webHidden/>
          </w:rPr>
          <w:t>29</w:t>
        </w:r>
        <w:r w:rsidR="0065721D">
          <w:rPr>
            <w:webHidden/>
          </w:rPr>
          <w:fldChar w:fldCharType="end"/>
        </w:r>
      </w:hyperlink>
    </w:p>
    <w:p w14:paraId="7391BC34" w14:textId="4E756AFC"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0065721D" w:rsidRPr="00355D23">
          <w:rPr>
            <w:rStyle w:val="Hyperlink"/>
          </w:rPr>
          <w:t>Figure 3</w:t>
        </w:r>
        <w:r w:rsidR="0065721D" w:rsidRPr="00355D23">
          <w:rPr>
            <w:rStyle w:val="Hyperlink"/>
          </w:rPr>
          <w:noBreakHyphen/>
          <w:t>14. Circuitry for reading the wind vane</w:t>
        </w:r>
        <w:r w:rsidR="0065721D">
          <w:rPr>
            <w:webHidden/>
          </w:rPr>
          <w:tab/>
        </w:r>
        <w:r w:rsidR="0065721D">
          <w:rPr>
            <w:webHidden/>
          </w:rPr>
          <w:fldChar w:fldCharType="begin"/>
        </w:r>
        <w:r w:rsidR="0065721D">
          <w:rPr>
            <w:webHidden/>
          </w:rPr>
          <w:instrText xml:space="preserve"> PAGEREF _Toc145632701 \h </w:instrText>
        </w:r>
        <w:r w:rsidR="0065721D">
          <w:rPr>
            <w:webHidden/>
          </w:rPr>
        </w:r>
        <w:r w:rsidR="0065721D">
          <w:rPr>
            <w:webHidden/>
          </w:rPr>
          <w:fldChar w:fldCharType="separate"/>
        </w:r>
        <w:r w:rsidR="0065721D">
          <w:rPr>
            <w:webHidden/>
          </w:rPr>
          <w:t>30</w:t>
        </w:r>
        <w:r w:rsidR="0065721D">
          <w:rPr>
            <w:webHidden/>
          </w:rPr>
          <w:fldChar w:fldCharType="end"/>
        </w:r>
      </w:hyperlink>
    </w:p>
    <w:p w14:paraId="38EE0AA8" w14:textId="7634EA5D"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0065721D" w:rsidRPr="00355D23">
          <w:rPr>
            <w:rStyle w:val="Hyperlink"/>
          </w:rPr>
          <w:t>Figure 3</w:t>
        </w:r>
        <w:r w:rsidR="0065721D" w:rsidRPr="00355D23">
          <w:rPr>
            <w:rStyle w:val="Hyperlink"/>
          </w:rPr>
          <w:noBreakHyphen/>
          <w:t>15. Frequency response of the active 11.587-kHz RC LPF</w:t>
        </w:r>
        <w:r w:rsidR="0065721D">
          <w:rPr>
            <w:webHidden/>
          </w:rPr>
          <w:tab/>
        </w:r>
        <w:r w:rsidR="0065721D">
          <w:rPr>
            <w:webHidden/>
          </w:rPr>
          <w:fldChar w:fldCharType="begin"/>
        </w:r>
        <w:r w:rsidR="0065721D">
          <w:rPr>
            <w:webHidden/>
          </w:rPr>
          <w:instrText xml:space="preserve"> PAGEREF _Toc145632702 \h </w:instrText>
        </w:r>
        <w:r w:rsidR="0065721D">
          <w:rPr>
            <w:webHidden/>
          </w:rPr>
        </w:r>
        <w:r w:rsidR="0065721D">
          <w:rPr>
            <w:webHidden/>
          </w:rPr>
          <w:fldChar w:fldCharType="separate"/>
        </w:r>
        <w:r w:rsidR="0065721D">
          <w:rPr>
            <w:webHidden/>
          </w:rPr>
          <w:t>31</w:t>
        </w:r>
        <w:r w:rsidR="0065721D">
          <w:rPr>
            <w:webHidden/>
          </w:rPr>
          <w:fldChar w:fldCharType="end"/>
        </w:r>
      </w:hyperlink>
    </w:p>
    <w:p w14:paraId="1F1B9AF0" w14:textId="6054092B"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0065721D" w:rsidRPr="00355D23">
          <w:rPr>
            <w:rStyle w:val="Hyperlink"/>
          </w:rPr>
          <w:t>Figure 3</w:t>
        </w:r>
        <w:r w:rsidR="0065721D" w:rsidRPr="00355D23">
          <w:rPr>
            <w:rStyle w:val="Hyperlink"/>
          </w:rPr>
          <w:noBreakHyphen/>
          <w:t>16. Step response of the active 11.587-kHz RC LPF</w:t>
        </w:r>
        <w:r w:rsidR="0065721D">
          <w:rPr>
            <w:webHidden/>
          </w:rPr>
          <w:tab/>
        </w:r>
        <w:r w:rsidR="0065721D">
          <w:rPr>
            <w:webHidden/>
          </w:rPr>
          <w:fldChar w:fldCharType="begin"/>
        </w:r>
        <w:r w:rsidR="0065721D">
          <w:rPr>
            <w:webHidden/>
          </w:rPr>
          <w:instrText xml:space="preserve"> PAGEREF _Toc145632703 \h </w:instrText>
        </w:r>
        <w:r w:rsidR="0065721D">
          <w:rPr>
            <w:webHidden/>
          </w:rPr>
        </w:r>
        <w:r w:rsidR="0065721D">
          <w:rPr>
            <w:webHidden/>
          </w:rPr>
          <w:fldChar w:fldCharType="separate"/>
        </w:r>
        <w:r w:rsidR="0065721D">
          <w:rPr>
            <w:webHidden/>
          </w:rPr>
          <w:t>32</w:t>
        </w:r>
        <w:r w:rsidR="0065721D">
          <w:rPr>
            <w:webHidden/>
          </w:rPr>
          <w:fldChar w:fldCharType="end"/>
        </w:r>
      </w:hyperlink>
    </w:p>
    <w:p w14:paraId="01139CBE" w14:textId="4B382569"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0065721D" w:rsidRPr="00355D23">
          <w:rPr>
            <w:rStyle w:val="Hyperlink"/>
          </w:rPr>
          <w:t>Figure 3</w:t>
        </w:r>
        <w:r w:rsidR="0065721D" w:rsidRPr="00355D23">
          <w:rPr>
            <w:rStyle w:val="Hyperlink"/>
          </w:rPr>
          <w:noBreakHyphen/>
          <w:t>17. Circuitry for interfacing with the rain gauge</w:t>
        </w:r>
        <w:r w:rsidR="0065721D">
          <w:rPr>
            <w:webHidden/>
          </w:rPr>
          <w:tab/>
        </w:r>
        <w:r w:rsidR="0065721D">
          <w:rPr>
            <w:webHidden/>
          </w:rPr>
          <w:fldChar w:fldCharType="begin"/>
        </w:r>
        <w:r w:rsidR="0065721D">
          <w:rPr>
            <w:webHidden/>
          </w:rPr>
          <w:instrText xml:space="preserve"> PAGEREF _Toc145632704 \h </w:instrText>
        </w:r>
        <w:r w:rsidR="0065721D">
          <w:rPr>
            <w:webHidden/>
          </w:rPr>
        </w:r>
        <w:r w:rsidR="0065721D">
          <w:rPr>
            <w:webHidden/>
          </w:rPr>
          <w:fldChar w:fldCharType="separate"/>
        </w:r>
        <w:r w:rsidR="0065721D">
          <w:rPr>
            <w:webHidden/>
          </w:rPr>
          <w:t>35</w:t>
        </w:r>
        <w:r w:rsidR="0065721D">
          <w:rPr>
            <w:webHidden/>
          </w:rPr>
          <w:fldChar w:fldCharType="end"/>
        </w:r>
      </w:hyperlink>
    </w:p>
    <w:p w14:paraId="6870D74C" w14:textId="72FDE50E"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0065721D" w:rsidRPr="00355D23">
          <w:rPr>
            <w:rStyle w:val="Hyperlink"/>
          </w:rPr>
          <w:t>Figure 3</w:t>
        </w:r>
        <w:r w:rsidR="0065721D" w:rsidRPr="00355D23">
          <w:rPr>
            <w:rStyle w:val="Hyperlink"/>
          </w:rPr>
          <w:noBreakHyphen/>
          <w:t>18. Anemometer setup routine and interrupt service routine upon input event</w:t>
        </w:r>
        <w:r w:rsidR="0065721D">
          <w:rPr>
            <w:webHidden/>
          </w:rPr>
          <w:tab/>
        </w:r>
        <w:r w:rsidR="0065721D">
          <w:rPr>
            <w:webHidden/>
          </w:rPr>
          <w:fldChar w:fldCharType="begin"/>
        </w:r>
        <w:r w:rsidR="0065721D">
          <w:rPr>
            <w:webHidden/>
          </w:rPr>
          <w:instrText xml:space="preserve"> PAGEREF _Toc145632705 \h </w:instrText>
        </w:r>
        <w:r w:rsidR="0065721D">
          <w:rPr>
            <w:webHidden/>
          </w:rPr>
        </w:r>
        <w:r w:rsidR="0065721D">
          <w:rPr>
            <w:webHidden/>
          </w:rPr>
          <w:fldChar w:fldCharType="separate"/>
        </w:r>
        <w:r w:rsidR="0065721D">
          <w:rPr>
            <w:webHidden/>
          </w:rPr>
          <w:t>36</w:t>
        </w:r>
        <w:r w:rsidR="0065721D">
          <w:rPr>
            <w:webHidden/>
          </w:rPr>
          <w:fldChar w:fldCharType="end"/>
        </w:r>
      </w:hyperlink>
    </w:p>
    <w:p w14:paraId="4C007A3E" w14:textId="057A1F6F"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0065721D" w:rsidRPr="00355D23">
          <w:rPr>
            <w:rStyle w:val="Hyperlink"/>
          </w:rPr>
          <w:t>Figure 3</w:t>
        </w:r>
        <w:r w:rsidR="0065721D" w:rsidRPr="00355D23">
          <w:rPr>
            <w:rStyle w:val="Hyperlink"/>
          </w:rPr>
          <w:noBreakHyphen/>
          <w:t>19. BME280 setup for the I</w:t>
        </w:r>
        <w:r w:rsidR="0065721D" w:rsidRPr="00355D23">
          <w:rPr>
            <w:rStyle w:val="Hyperlink"/>
            <w:vertAlign w:val="superscript"/>
          </w:rPr>
          <w:t>2</w:t>
        </w:r>
        <w:r w:rsidR="0065721D" w:rsidRPr="00355D23">
          <w:rPr>
            <w:rStyle w:val="Hyperlink"/>
          </w:rPr>
          <w:t>C protocol</w:t>
        </w:r>
        <w:r w:rsidR="0065721D">
          <w:rPr>
            <w:webHidden/>
          </w:rPr>
          <w:tab/>
        </w:r>
        <w:r w:rsidR="0065721D">
          <w:rPr>
            <w:webHidden/>
          </w:rPr>
          <w:fldChar w:fldCharType="begin"/>
        </w:r>
        <w:r w:rsidR="0065721D">
          <w:rPr>
            <w:webHidden/>
          </w:rPr>
          <w:instrText xml:space="preserve"> PAGEREF _Toc145632706 \h </w:instrText>
        </w:r>
        <w:r w:rsidR="0065721D">
          <w:rPr>
            <w:webHidden/>
          </w:rPr>
        </w:r>
        <w:r w:rsidR="0065721D">
          <w:rPr>
            <w:webHidden/>
          </w:rPr>
          <w:fldChar w:fldCharType="separate"/>
        </w:r>
        <w:r w:rsidR="0065721D">
          <w:rPr>
            <w:webHidden/>
          </w:rPr>
          <w:t>37</w:t>
        </w:r>
        <w:r w:rsidR="0065721D">
          <w:rPr>
            <w:webHidden/>
          </w:rPr>
          <w:fldChar w:fldCharType="end"/>
        </w:r>
      </w:hyperlink>
    </w:p>
    <w:p w14:paraId="495E7696" w14:textId="38A708C3"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0065721D" w:rsidRPr="00355D23">
          <w:rPr>
            <w:rStyle w:val="Hyperlink"/>
          </w:rPr>
          <w:t>Figure 3</w:t>
        </w:r>
        <w:r w:rsidR="0065721D" w:rsidRPr="00355D23">
          <w:rPr>
            <w:rStyle w:val="Hyperlink"/>
          </w:rPr>
          <w:noBreakHyphen/>
          <w:t>20. The concept of a DS18B20 powered via an external power supply V</w:t>
        </w:r>
        <w:r w:rsidR="0065721D" w:rsidRPr="00355D23">
          <w:rPr>
            <w:rStyle w:val="Hyperlink"/>
            <w:vertAlign w:val="subscript"/>
          </w:rPr>
          <w:t>P</w:t>
        </w:r>
        <w:r w:rsidR="0065721D">
          <w:rPr>
            <w:webHidden/>
          </w:rPr>
          <w:tab/>
        </w:r>
        <w:r w:rsidR="0065721D">
          <w:rPr>
            <w:webHidden/>
          </w:rPr>
          <w:fldChar w:fldCharType="begin"/>
        </w:r>
        <w:r w:rsidR="0065721D">
          <w:rPr>
            <w:webHidden/>
          </w:rPr>
          <w:instrText xml:space="preserve"> PAGEREF _Toc145632707 \h </w:instrText>
        </w:r>
        <w:r w:rsidR="0065721D">
          <w:rPr>
            <w:webHidden/>
          </w:rPr>
        </w:r>
        <w:r w:rsidR="0065721D">
          <w:rPr>
            <w:webHidden/>
          </w:rPr>
          <w:fldChar w:fldCharType="separate"/>
        </w:r>
        <w:r w:rsidR="0065721D">
          <w:rPr>
            <w:webHidden/>
          </w:rPr>
          <w:t>38</w:t>
        </w:r>
        <w:r w:rsidR="0065721D">
          <w:rPr>
            <w:webHidden/>
          </w:rPr>
          <w:fldChar w:fldCharType="end"/>
        </w:r>
      </w:hyperlink>
    </w:p>
    <w:p w14:paraId="47F83F12" w14:textId="5C771A35"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0065721D" w:rsidRPr="00355D23">
          <w:rPr>
            <w:rStyle w:val="Hyperlink"/>
          </w:rPr>
          <w:t>Figure 3</w:t>
        </w:r>
        <w:r w:rsidR="0065721D" w:rsidRPr="00355D23">
          <w:rPr>
            <w:rStyle w:val="Hyperlink"/>
          </w:rPr>
          <w:noBreakHyphen/>
          <w:t>21. Final circuitry for interfacing the DS18B20 with the microcontroller</w:t>
        </w:r>
        <w:r w:rsidR="0065721D">
          <w:rPr>
            <w:webHidden/>
          </w:rPr>
          <w:tab/>
        </w:r>
        <w:r w:rsidR="0065721D">
          <w:rPr>
            <w:webHidden/>
          </w:rPr>
          <w:fldChar w:fldCharType="begin"/>
        </w:r>
        <w:r w:rsidR="0065721D">
          <w:rPr>
            <w:webHidden/>
          </w:rPr>
          <w:instrText xml:space="preserve"> PAGEREF _Toc145632708 \h </w:instrText>
        </w:r>
        <w:r w:rsidR="0065721D">
          <w:rPr>
            <w:webHidden/>
          </w:rPr>
        </w:r>
        <w:r w:rsidR="0065721D">
          <w:rPr>
            <w:webHidden/>
          </w:rPr>
          <w:fldChar w:fldCharType="separate"/>
        </w:r>
        <w:r w:rsidR="0065721D">
          <w:rPr>
            <w:webHidden/>
          </w:rPr>
          <w:t>39</w:t>
        </w:r>
        <w:r w:rsidR="0065721D">
          <w:rPr>
            <w:webHidden/>
          </w:rPr>
          <w:fldChar w:fldCharType="end"/>
        </w:r>
      </w:hyperlink>
    </w:p>
    <w:p w14:paraId="19986291" w14:textId="7D405899"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0065721D" w:rsidRPr="00355D23">
          <w:rPr>
            <w:rStyle w:val="Hyperlink"/>
          </w:rPr>
          <w:t>Figure 3</w:t>
        </w:r>
        <w:r w:rsidR="0065721D" w:rsidRPr="00355D23">
          <w:rPr>
            <w:rStyle w:val="Hyperlink"/>
          </w:rPr>
          <w:noBreakHyphen/>
          <w:t>22. Setup and reading routines for DS18B20</w:t>
        </w:r>
        <w:r w:rsidR="0065721D">
          <w:rPr>
            <w:webHidden/>
          </w:rPr>
          <w:tab/>
        </w:r>
        <w:r w:rsidR="0065721D">
          <w:rPr>
            <w:webHidden/>
          </w:rPr>
          <w:fldChar w:fldCharType="begin"/>
        </w:r>
        <w:r w:rsidR="0065721D">
          <w:rPr>
            <w:webHidden/>
          </w:rPr>
          <w:instrText xml:space="preserve"> PAGEREF _Toc145632709 \h </w:instrText>
        </w:r>
        <w:r w:rsidR="0065721D">
          <w:rPr>
            <w:webHidden/>
          </w:rPr>
        </w:r>
        <w:r w:rsidR="0065721D">
          <w:rPr>
            <w:webHidden/>
          </w:rPr>
          <w:fldChar w:fldCharType="separate"/>
        </w:r>
        <w:r w:rsidR="0065721D">
          <w:rPr>
            <w:webHidden/>
          </w:rPr>
          <w:t>41</w:t>
        </w:r>
        <w:r w:rsidR="0065721D">
          <w:rPr>
            <w:webHidden/>
          </w:rPr>
          <w:fldChar w:fldCharType="end"/>
        </w:r>
      </w:hyperlink>
    </w:p>
    <w:p w14:paraId="060A2407" w14:textId="1D9C84C6"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0065721D" w:rsidRPr="00355D23">
          <w:rPr>
            <w:rStyle w:val="Hyperlink"/>
          </w:rPr>
          <w:t>Figure 3</w:t>
        </w:r>
        <w:r w:rsidR="0065721D" w:rsidRPr="00355D23">
          <w:rPr>
            <w:rStyle w:val="Hyperlink"/>
          </w:rPr>
          <w:noBreakHyphen/>
          <w:t>23. Hardware setup for SX1278 LoRa module</w:t>
        </w:r>
        <w:r w:rsidR="0065721D">
          <w:rPr>
            <w:webHidden/>
          </w:rPr>
          <w:tab/>
        </w:r>
        <w:r w:rsidR="0065721D">
          <w:rPr>
            <w:webHidden/>
          </w:rPr>
          <w:fldChar w:fldCharType="begin"/>
        </w:r>
        <w:r w:rsidR="0065721D">
          <w:rPr>
            <w:webHidden/>
          </w:rPr>
          <w:instrText xml:space="preserve"> PAGEREF _Toc145632710 \h </w:instrText>
        </w:r>
        <w:r w:rsidR="0065721D">
          <w:rPr>
            <w:webHidden/>
          </w:rPr>
        </w:r>
        <w:r w:rsidR="0065721D">
          <w:rPr>
            <w:webHidden/>
          </w:rPr>
          <w:fldChar w:fldCharType="separate"/>
        </w:r>
        <w:r w:rsidR="0065721D">
          <w:rPr>
            <w:webHidden/>
          </w:rPr>
          <w:t>42</w:t>
        </w:r>
        <w:r w:rsidR="0065721D">
          <w:rPr>
            <w:webHidden/>
          </w:rPr>
          <w:fldChar w:fldCharType="end"/>
        </w:r>
      </w:hyperlink>
    </w:p>
    <w:p w14:paraId="4E14E1BB" w14:textId="5236B598"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0065721D" w:rsidRPr="00355D23">
          <w:rPr>
            <w:rStyle w:val="Hyperlink"/>
          </w:rPr>
          <w:t>Figure 3</w:t>
        </w:r>
        <w:r w:rsidR="0065721D" w:rsidRPr="00355D23">
          <w:rPr>
            <w:rStyle w:val="Hyperlink"/>
          </w:rPr>
          <w:noBreakHyphen/>
          <w:t>24. Hardware setup with the DS3231SN RTC module</w:t>
        </w:r>
        <w:r w:rsidR="0065721D">
          <w:rPr>
            <w:webHidden/>
          </w:rPr>
          <w:tab/>
        </w:r>
        <w:r w:rsidR="0065721D">
          <w:rPr>
            <w:webHidden/>
          </w:rPr>
          <w:fldChar w:fldCharType="begin"/>
        </w:r>
        <w:r w:rsidR="0065721D">
          <w:rPr>
            <w:webHidden/>
          </w:rPr>
          <w:instrText xml:space="preserve"> PAGEREF _Toc145632711 \h </w:instrText>
        </w:r>
        <w:r w:rsidR="0065721D">
          <w:rPr>
            <w:webHidden/>
          </w:rPr>
        </w:r>
        <w:r w:rsidR="0065721D">
          <w:rPr>
            <w:webHidden/>
          </w:rPr>
          <w:fldChar w:fldCharType="separate"/>
        </w:r>
        <w:r w:rsidR="0065721D">
          <w:rPr>
            <w:webHidden/>
          </w:rPr>
          <w:t>43</w:t>
        </w:r>
        <w:r w:rsidR="0065721D">
          <w:rPr>
            <w:webHidden/>
          </w:rPr>
          <w:fldChar w:fldCharType="end"/>
        </w:r>
      </w:hyperlink>
    </w:p>
    <w:p w14:paraId="12249DD3" w14:textId="3440F4EB"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0065721D" w:rsidRPr="00355D23">
          <w:rPr>
            <w:rStyle w:val="Hyperlink"/>
          </w:rPr>
          <w:t>Figure 3</w:t>
        </w:r>
        <w:r w:rsidR="0065721D" w:rsidRPr="00355D23">
          <w:rPr>
            <w:rStyle w:val="Hyperlink"/>
          </w:rPr>
          <w:noBreakHyphen/>
          <w:t>25. Block diagram of the system powering circuitry</w:t>
        </w:r>
        <w:r w:rsidR="0065721D">
          <w:rPr>
            <w:webHidden/>
          </w:rPr>
          <w:tab/>
        </w:r>
        <w:r w:rsidR="0065721D">
          <w:rPr>
            <w:webHidden/>
          </w:rPr>
          <w:fldChar w:fldCharType="begin"/>
        </w:r>
        <w:r w:rsidR="0065721D">
          <w:rPr>
            <w:webHidden/>
          </w:rPr>
          <w:instrText xml:space="preserve"> PAGEREF _Toc145632712 \h </w:instrText>
        </w:r>
        <w:r w:rsidR="0065721D">
          <w:rPr>
            <w:webHidden/>
          </w:rPr>
        </w:r>
        <w:r w:rsidR="0065721D">
          <w:rPr>
            <w:webHidden/>
          </w:rPr>
          <w:fldChar w:fldCharType="separate"/>
        </w:r>
        <w:r w:rsidR="0065721D">
          <w:rPr>
            <w:webHidden/>
          </w:rPr>
          <w:t>44</w:t>
        </w:r>
        <w:r w:rsidR="0065721D">
          <w:rPr>
            <w:webHidden/>
          </w:rPr>
          <w:fldChar w:fldCharType="end"/>
        </w:r>
      </w:hyperlink>
    </w:p>
    <w:p w14:paraId="21C767CB" w14:textId="0435498E"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0065721D" w:rsidRPr="00355D23">
          <w:rPr>
            <w:rStyle w:val="Hyperlink"/>
          </w:rPr>
          <w:t>Figure 3</w:t>
        </w:r>
        <w:r w:rsidR="0065721D" w:rsidRPr="00355D23">
          <w:rPr>
            <w:rStyle w:val="Hyperlink"/>
          </w:rPr>
          <w:noBreakHyphen/>
          <w:t>26. Hardware setup for the gateway</w:t>
        </w:r>
        <w:r w:rsidR="0065721D">
          <w:rPr>
            <w:webHidden/>
          </w:rPr>
          <w:tab/>
        </w:r>
        <w:r w:rsidR="0065721D">
          <w:rPr>
            <w:webHidden/>
          </w:rPr>
          <w:fldChar w:fldCharType="begin"/>
        </w:r>
        <w:r w:rsidR="0065721D">
          <w:rPr>
            <w:webHidden/>
          </w:rPr>
          <w:instrText xml:space="preserve"> PAGEREF _Toc145632713 \h </w:instrText>
        </w:r>
        <w:r w:rsidR="0065721D">
          <w:rPr>
            <w:webHidden/>
          </w:rPr>
        </w:r>
        <w:r w:rsidR="0065721D">
          <w:rPr>
            <w:webHidden/>
          </w:rPr>
          <w:fldChar w:fldCharType="separate"/>
        </w:r>
        <w:r w:rsidR="0065721D">
          <w:rPr>
            <w:webHidden/>
          </w:rPr>
          <w:t>46</w:t>
        </w:r>
        <w:r w:rsidR="0065721D">
          <w:rPr>
            <w:webHidden/>
          </w:rPr>
          <w:fldChar w:fldCharType="end"/>
        </w:r>
      </w:hyperlink>
    </w:p>
    <w:p w14:paraId="79E59CCD" w14:textId="66CF88CD"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0065721D" w:rsidRPr="00355D23">
          <w:rPr>
            <w:rStyle w:val="Hyperlink"/>
          </w:rPr>
          <w:t>Figure 3</w:t>
        </w:r>
        <w:r w:rsidR="0065721D" w:rsidRPr="00355D23">
          <w:rPr>
            <w:rStyle w:val="Hyperlink"/>
          </w:rPr>
          <w:noBreakHyphen/>
          <w:t>27. ThingSpeak channel’s “API Keys” tab</w:t>
        </w:r>
        <w:r w:rsidR="0065721D">
          <w:rPr>
            <w:webHidden/>
          </w:rPr>
          <w:tab/>
        </w:r>
        <w:r w:rsidR="0065721D">
          <w:rPr>
            <w:webHidden/>
          </w:rPr>
          <w:fldChar w:fldCharType="begin"/>
        </w:r>
        <w:r w:rsidR="0065721D">
          <w:rPr>
            <w:webHidden/>
          </w:rPr>
          <w:instrText xml:space="preserve"> PAGEREF _Toc145632714 \h </w:instrText>
        </w:r>
        <w:r w:rsidR="0065721D">
          <w:rPr>
            <w:webHidden/>
          </w:rPr>
        </w:r>
        <w:r w:rsidR="0065721D">
          <w:rPr>
            <w:webHidden/>
          </w:rPr>
          <w:fldChar w:fldCharType="separate"/>
        </w:r>
        <w:r w:rsidR="0065721D">
          <w:rPr>
            <w:webHidden/>
          </w:rPr>
          <w:t>48</w:t>
        </w:r>
        <w:r w:rsidR="0065721D">
          <w:rPr>
            <w:webHidden/>
          </w:rPr>
          <w:fldChar w:fldCharType="end"/>
        </w:r>
      </w:hyperlink>
    </w:p>
    <w:p w14:paraId="78BD5E4E" w14:textId="51455D73"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0065721D" w:rsidRPr="00355D23">
          <w:rPr>
            <w:rStyle w:val="Hyperlink"/>
          </w:rPr>
          <w:t>Figure 3</w:t>
        </w:r>
        <w:r w:rsidR="0065721D" w:rsidRPr="00355D23">
          <w:rPr>
            <w:rStyle w:val="Hyperlink"/>
          </w:rPr>
          <w:noBreakHyphen/>
          <w:t>28. Gateway setup and loop routines</w:t>
        </w:r>
        <w:r w:rsidR="0065721D">
          <w:rPr>
            <w:webHidden/>
          </w:rPr>
          <w:tab/>
        </w:r>
        <w:r w:rsidR="0065721D">
          <w:rPr>
            <w:webHidden/>
          </w:rPr>
          <w:fldChar w:fldCharType="begin"/>
        </w:r>
        <w:r w:rsidR="0065721D">
          <w:rPr>
            <w:webHidden/>
          </w:rPr>
          <w:instrText xml:space="preserve"> PAGEREF _Toc145632715 \h </w:instrText>
        </w:r>
        <w:r w:rsidR="0065721D">
          <w:rPr>
            <w:webHidden/>
          </w:rPr>
        </w:r>
        <w:r w:rsidR="0065721D">
          <w:rPr>
            <w:webHidden/>
          </w:rPr>
          <w:fldChar w:fldCharType="separate"/>
        </w:r>
        <w:r w:rsidR="0065721D">
          <w:rPr>
            <w:webHidden/>
          </w:rPr>
          <w:t>50</w:t>
        </w:r>
        <w:r w:rsidR="0065721D">
          <w:rPr>
            <w:webHidden/>
          </w:rPr>
          <w:fldChar w:fldCharType="end"/>
        </w:r>
      </w:hyperlink>
    </w:p>
    <w:p w14:paraId="13D7BDAA" w14:textId="2A499EB7"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0065721D" w:rsidRPr="00355D23">
          <w:rPr>
            <w:rStyle w:val="Hyperlink"/>
          </w:rPr>
          <w:t>Figure 4</w:t>
        </w:r>
        <w:r w:rsidR="0065721D" w:rsidRPr="00355D23">
          <w:rPr>
            <w:rStyle w:val="Hyperlink"/>
          </w:rPr>
          <w:noBreakHyphen/>
          <w:t>1. Axial Fan Module MFP107 by TecQuipment [64]</w:t>
        </w:r>
        <w:r w:rsidR="0065721D">
          <w:rPr>
            <w:webHidden/>
          </w:rPr>
          <w:tab/>
        </w:r>
        <w:r w:rsidR="0065721D">
          <w:rPr>
            <w:webHidden/>
          </w:rPr>
          <w:fldChar w:fldCharType="begin"/>
        </w:r>
        <w:r w:rsidR="0065721D">
          <w:rPr>
            <w:webHidden/>
          </w:rPr>
          <w:instrText xml:space="preserve"> PAGEREF _Toc145632716 \h </w:instrText>
        </w:r>
        <w:r w:rsidR="0065721D">
          <w:rPr>
            <w:webHidden/>
          </w:rPr>
        </w:r>
        <w:r w:rsidR="0065721D">
          <w:rPr>
            <w:webHidden/>
          </w:rPr>
          <w:fldChar w:fldCharType="separate"/>
        </w:r>
        <w:r w:rsidR="0065721D">
          <w:rPr>
            <w:webHidden/>
          </w:rPr>
          <w:t>53</w:t>
        </w:r>
        <w:r w:rsidR="0065721D">
          <w:rPr>
            <w:webHidden/>
          </w:rPr>
          <w:fldChar w:fldCharType="end"/>
        </w:r>
      </w:hyperlink>
    </w:p>
    <w:p w14:paraId="5693E8D1" w14:textId="22A1568B"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0065721D" w:rsidRPr="00355D23">
          <w:rPr>
            <w:rStyle w:val="Hyperlink"/>
          </w:rPr>
          <w:t>Figure 4</w:t>
        </w:r>
        <w:r w:rsidR="0065721D" w:rsidRPr="00355D23">
          <w:rPr>
            <w:rStyle w:val="Hyperlink"/>
          </w:rPr>
          <w:noBreakHyphen/>
          <w:t>2. Near-linear association  between the anemometer’s and the Axial Fan Module’s wind speeds</w:t>
        </w:r>
        <w:r w:rsidR="0065721D">
          <w:rPr>
            <w:webHidden/>
          </w:rPr>
          <w:tab/>
        </w:r>
        <w:r w:rsidR="0065721D">
          <w:rPr>
            <w:webHidden/>
          </w:rPr>
          <w:fldChar w:fldCharType="begin"/>
        </w:r>
        <w:r w:rsidR="0065721D">
          <w:rPr>
            <w:webHidden/>
          </w:rPr>
          <w:instrText xml:space="preserve"> PAGEREF _Toc145632717 \h </w:instrText>
        </w:r>
        <w:r w:rsidR="0065721D">
          <w:rPr>
            <w:webHidden/>
          </w:rPr>
        </w:r>
        <w:r w:rsidR="0065721D">
          <w:rPr>
            <w:webHidden/>
          </w:rPr>
          <w:fldChar w:fldCharType="separate"/>
        </w:r>
        <w:r w:rsidR="0065721D">
          <w:rPr>
            <w:webHidden/>
          </w:rPr>
          <w:t>55</w:t>
        </w:r>
        <w:r w:rsidR="0065721D">
          <w:rPr>
            <w:webHidden/>
          </w:rPr>
          <w:fldChar w:fldCharType="end"/>
        </w:r>
      </w:hyperlink>
    </w:p>
    <w:p w14:paraId="03576D66" w14:textId="4A5E95D2"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0065721D" w:rsidRPr="00355D23">
          <w:rPr>
            <w:rStyle w:val="Hyperlink"/>
          </w:rPr>
          <w:t>Figure 4</w:t>
        </w:r>
        <w:r w:rsidR="0065721D" w:rsidRPr="00355D23">
          <w:rPr>
            <w:rStyle w:val="Hyperlink"/>
          </w:rPr>
          <w:noBreakHyphen/>
          <w:t>3. Wind speed factors by the read wind speed from the anemometer</w:t>
        </w:r>
        <w:r w:rsidR="0065721D">
          <w:rPr>
            <w:webHidden/>
          </w:rPr>
          <w:tab/>
        </w:r>
        <w:r w:rsidR="0065721D">
          <w:rPr>
            <w:webHidden/>
          </w:rPr>
          <w:fldChar w:fldCharType="begin"/>
        </w:r>
        <w:r w:rsidR="0065721D">
          <w:rPr>
            <w:webHidden/>
          </w:rPr>
          <w:instrText xml:space="preserve"> PAGEREF _Toc145632718 \h </w:instrText>
        </w:r>
        <w:r w:rsidR="0065721D">
          <w:rPr>
            <w:webHidden/>
          </w:rPr>
        </w:r>
        <w:r w:rsidR="0065721D">
          <w:rPr>
            <w:webHidden/>
          </w:rPr>
          <w:fldChar w:fldCharType="separate"/>
        </w:r>
        <w:r w:rsidR="0065721D">
          <w:rPr>
            <w:webHidden/>
          </w:rPr>
          <w:t>55</w:t>
        </w:r>
        <w:r w:rsidR="0065721D">
          <w:rPr>
            <w:webHidden/>
          </w:rPr>
          <w:fldChar w:fldCharType="end"/>
        </w:r>
      </w:hyperlink>
    </w:p>
    <w:p w14:paraId="4C0CA2DE" w14:textId="103A3AF0"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0065721D" w:rsidRPr="00355D23">
          <w:rPr>
            <w:rStyle w:val="Hyperlink"/>
          </w:rPr>
          <w:t>Figure 4</w:t>
        </w:r>
        <w:r w:rsidR="0065721D" w:rsidRPr="00355D23">
          <w:rPr>
            <w:rStyle w:val="Hyperlink"/>
          </w:rPr>
          <w:noBreakHyphen/>
          <w:t>4. Curve Fitting result for N = 1</w:t>
        </w:r>
        <w:r w:rsidR="0065721D">
          <w:rPr>
            <w:webHidden/>
          </w:rPr>
          <w:tab/>
        </w:r>
        <w:r w:rsidR="0065721D">
          <w:rPr>
            <w:webHidden/>
          </w:rPr>
          <w:fldChar w:fldCharType="begin"/>
        </w:r>
        <w:r w:rsidR="0065721D">
          <w:rPr>
            <w:webHidden/>
          </w:rPr>
          <w:instrText xml:space="preserve"> PAGEREF _Toc145632719 \h </w:instrText>
        </w:r>
        <w:r w:rsidR="0065721D">
          <w:rPr>
            <w:webHidden/>
          </w:rPr>
        </w:r>
        <w:r w:rsidR="0065721D">
          <w:rPr>
            <w:webHidden/>
          </w:rPr>
          <w:fldChar w:fldCharType="separate"/>
        </w:r>
        <w:r w:rsidR="0065721D">
          <w:rPr>
            <w:webHidden/>
          </w:rPr>
          <w:t>57</w:t>
        </w:r>
        <w:r w:rsidR="0065721D">
          <w:rPr>
            <w:webHidden/>
          </w:rPr>
          <w:fldChar w:fldCharType="end"/>
        </w:r>
      </w:hyperlink>
    </w:p>
    <w:p w14:paraId="1BD0FD10" w14:textId="5C08F3CB"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0065721D" w:rsidRPr="00355D23">
          <w:rPr>
            <w:rStyle w:val="Hyperlink"/>
          </w:rPr>
          <w:t>Figure 4</w:t>
        </w:r>
        <w:r w:rsidR="0065721D" w:rsidRPr="00355D23">
          <w:rPr>
            <w:rStyle w:val="Hyperlink"/>
          </w:rPr>
          <w:noBreakHyphen/>
          <w:t>5. Curve Fitting result for N = 2</w:t>
        </w:r>
        <w:r w:rsidR="0065721D">
          <w:rPr>
            <w:webHidden/>
          </w:rPr>
          <w:tab/>
        </w:r>
        <w:r w:rsidR="0065721D">
          <w:rPr>
            <w:webHidden/>
          </w:rPr>
          <w:fldChar w:fldCharType="begin"/>
        </w:r>
        <w:r w:rsidR="0065721D">
          <w:rPr>
            <w:webHidden/>
          </w:rPr>
          <w:instrText xml:space="preserve"> PAGEREF _Toc145632720 \h </w:instrText>
        </w:r>
        <w:r w:rsidR="0065721D">
          <w:rPr>
            <w:webHidden/>
          </w:rPr>
        </w:r>
        <w:r w:rsidR="0065721D">
          <w:rPr>
            <w:webHidden/>
          </w:rPr>
          <w:fldChar w:fldCharType="separate"/>
        </w:r>
        <w:r w:rsidR="0065721D">
          <w:rPr>
            <w:webHidden/>
          </w:rPr>
          <w:t>58</w:t>
        </w:r>
        <w:r w:rsidR="0065721D">
          <w:rPr>
            <w:webHidden/>
          </w:rPr>
          <w:fldChar w:fldCharType="end"/>
        </w:r>
      </w:hyperlink>
    </w:p>
    <w:p w14:paraId="3B88FD32" w14:textId="223398CD"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0065721D" w:rsidRPr="00355D23">
          <w:rPr>
            <w:rStyle w:val="Hyperlink"/>
          </w:rPr>
          <w:t>Figure 4</w:t>
        </w:r>
        <w:r w:rsidR="0065721D" w:rsidRPr="00355D23">
          <w:rPr>
            <w:rStyle w:val="Hyperlink"/>
          </w:rPr>
          <w:noBreakHyphen/>
          <w:t>6. Curve Fitting result for N = 3</w:t>
        </w:r>
        <w:r w:rsidR="0065721D">
          <w:rPr>
            <w:webHidden/>
          </w:rPr>
          <w:tab/>
        </w:r>
        <w:r w:rsidR="0065721D">
          <w:rPr>
            <w:webHidden/>
          </w:rPr>
          <w:fldChar w:fldCharType="begin"/>
        </w:r>
        <w:r w:rsidR="0065721D">
          <w:rPr>
            <w:webHidden/>
          </w:rPr>
          <w:instrText xml:space="preserve"> PAGEREF _Toc145632721 \h </w:instrText>
        </w:r>
        <w:r w:rsidR="0065721D">
          <w:rPr>
            <w:webHidden/>
          </w:rPr>
        </w:r>
        <w:r w:rsidR="0065721D">
          <w:rPr>
            <w:webHidden/>
          </w:rPr>
          <w:fldChar w:fldCharType="separate"/>
        </w:r>
        <w:r w:rsidR="0065721D">
          <w:rPr>
            <w:webHidden/>
          </w:rPr>
          <w:t>59</w:t>
        </w:r>
        <w:r w:rsidR="0065721D">
          <w:rPr>
            <w:webHidden/>
          </w:rPr>
          <w:fldChar w:fldCharType="end"/>
        </w:r>
      </w:hyperlink>
    </w:p>
    <w:p w14:paraId="11662B5A" w14:textId="63D69D54"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0065721D" w:rsidRPr="00355D23">
          <w:rPr>
            <w:rStyle w:val="Hyperlink"/>
          </w:rPr>
          <w:t>Figure 4</w:t>
        </w:r>
        <w:r w:rsidR="0065721D" w:rsidRPr="00355D23">
          <w:rPr>
            <w:rStyle w:val="Hyperlink"/>
          </w:rPr>
          <w:noBreakHyphen/>
          <w:t>7. Number of correct and bad readings when sampling from the voltage divider</w:t>
        </w:r>
        <w:r w:rsidR="0065721D">
          <w:rPr>
            <w:webHidden/>
          </w:rPr>
          <w:tab/>
        </w:r>
        <w:r w:rsidR="0065721D">
          <w:rPr>
            <w:webHidden/>
          </w:rPr>
          <w:fldChar w:fldCharType="begin"/>
        </w:r>
        <w:r w:rsidR="0065721D">
          <w:rPr>
            <w:webHidden/>
          </w:rPr>
          <w:instrText xml:space="preserve"> PAGEREF _Toc145632722 \h </w:instrText>
        </w:r>
        <w:r w:rsidR="0065721D">
          <w:rPr>
            <w:webHidden/>
          </w:rPr>
        </w:r>
        <w:r w:rsidR="0065721D">
          <w:rPr>
            <w:webHidden/>
          </w:rPr>
          <w:fldChar w:fldCharType="separate"/>
        </w:r>
        <w:r w:rsidR="0065721D">
          <w:rPr>
            <w:webHidden/>
          </w:rPr>
          <w:t>60</w:t>
        </w:r>
        <w:r w:rsidR="0065721D">
          <w:rPr>
            <w:webHidden/>
          </w:rPr>
          <w:fldChar w:fldCharType="end"/>
        </w:r>
      </w:hyperlink>
    </w:p>
    <w:p w14:paraId="1799DA6A" w14:textId="4ED5CD91"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0065721D" w:rsidRPr="00355D23">
          <w:rPr>
            <w:rStyle w:val="Hyperlink"/>
          </w:rPr>
          <w:t>Figure 4</w:t>
        </w:r>
        <w:r w:rsidR="0065721D" w:rsidRPr="00355D23">
          <w:rPr>
            <w:rStyle w:val="Hyperlink"/>
          </w:rPr>
          <w:noBreakHyphen/>
          <w:t>8. Number of correct and bad readings when sampling from the passive 11.587-kHz LPF</w:t>
        </w:r>
        <w:r w:rsidR="0065721D">
          <w:rPr>
            <w:webHidden/>
          </w:rPr>
          <w:tab/>
        </w:r>
        <w:r w:rsidR="0065721D">
          <w:rPr>
            <w:webHidden/>
          </w:rPr>
          <w:fldChar w:fldCharType="begin"/>
        </w:r>
        <w:r w:rsidR="0065721D">
          <w:rPr>
            <w:webHidden/>
          </w:rPr>
          <w:instrText xml:space="preserve"> PAGEREF _Toc145632723 \h </w:instrText>
        </w:r>
        <w:r w:rsidR="0065721D">
          <w:rPr>
            <w:webHidden/>
          </w:rPr>
        </w:r>
        <w:r w:rsidR="0065721D">
          <w:rPr>
            <w:webHidden/>
          </w:rPr>
          <w:fldChar w:fldCharType="separate"/>
        </w:r>
        <w:r w:rsidR="0065721D">
          <w:rPr>
            <w:webHidden/>
          </w:rPr>
          <w:t>62</w:t>
        </w:r>
        <w:r w:rsidR="0065721D">
          <w:rPr>
            <w:webHidden/>
          </w:rPr>
          <w:fldChar w:fldCharType="end"/>
        </w:r>
      </w:hyperlink>
    </w:p>
    <w:p w14:paraId="045CC943" w14:textId="2CD9DECC"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0065721D" w:rsidRPr="00355D23">
          <w:rPr>
            <w:rStyle w:val="Hyperlink"/>
          </w:rPr>
          <w:t>Figure 4</w:t>
        </w:r>
        <w:r w:rsidR="0065721D" w:rsidRPr="00355D23">
          <w:rPr>
            <w:rStyle w:val="Hyperlink"/>
          </w:rPr>
          <w:noBreakHyphen/>
          <w:t>9. Op-Amp setup for the voltage buffer test</w:t>
        </w:r>
        <w:r w:rsidR="0065721D">
          <w:rPr>
            <w:webHidden/>
          </w:rPr>
          <w:tab/>
        </w:r>
        <w:r w:rsidR="0065721D">
          <w:rPr>
            <w:webHidden/>
          </w:rPr>
          <w:fldChar w:fldCharType="begin"/>
        </w:r>
        <w:r w:rsidR="0065721D">
          <w:rPr>
            <w:webHidden/>
          </w:rPr>
          <w:instrText xml:space="preserve"> PAGEREF _Toc145632724 \h </w:instrText>
        </w:r>
        <w:r w:rsidR="0065721D">
          <w:rPr>
            <w:webHidden/>
          </w:rPr>
        </w:r>
        <w:r w:rsidR="0065721D">
          <w:rPr>
            <w:webHidden/>
          </w:rPr>
          <w:fldChar w:fldCharType="separate"/>
        </w:r>
        <w:r w:rsidR="0065721D">
          <w:rPr>
            <w:webHidden/>
          </w:rPr>
          <w:t>63</w:t>
        </w:r>
        <w:r w:rsidR="0065721D">
          <w:rPr>
            <w:webHidden/>
          </w:rPr>
          <w:fldChar w:fldCharType="end"/>
        </w:r>
      </w:hyperlink>
    </w:p>
    <w:p w14:paraId="76A1BE04" w14:textId="3E8593E4"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0065721D" w:rsidRPr="00355D23">
          <w:rPr>
            <w:rStyle w:val="Hyperlink"/>
          </w:rPr>
          <w:t>Figure 4</w:t>
        </w:r>
        <w:r w:rsidR="0065721D" w:rsidRPr="00355D23">
          <w:rPr>
            <w:rStyle w:val="Hyperlink"/>
          </w:rPr>
          <w:noBreakHyphen/>
          <w:t>10. Number of correct and bad readings when sampling from an active 11.587-kHz LPF using a CA3140EZ Op-Amp</w:t>
        </w:r>
        <w:r w:rsidR="0065721D">
          <w:rPr>
            <w:webHidden/>
          </w:rPr>
          <w:tab/>
        </w:r>
        <w:r w:rsidR="0065721D">
          <w:rPr>
            <w:webHidden/>
          </w:rPr>
          <w:fldChar w:fldCharType="begin"/>
        </w:r>
        <w:r w:rsidR="0065721D">
          <w:rPr>
            <w:webHidden/>
          </w:rPr>
          <w:instrText xml:space="preserve"> PAGEREF _Toc145632725 \h </w:instrText>
        </w:r>
        <w:r w:rsidR="0065721D">
          <w:rPr>
            <w:webHidden/>
          </w:rPr>
        </w:r>
        <w:r w:rsidR="0065721D">
          <w:rPr>
            <w:webHidden/>
          </w:rPr>
          <w:fldChar w:fldCharType="separate"/>
        </w:r>
        <w:r w:rsidR="0065721D">
          <w:rPr>
            <w:webHidden/>
          </w:rPr>
          <w:t>63</w:t>
        </w:r>
        <w:r w:rsidR="0065721D">
          <w:rPr>
            <w:webHidden/>
          </w:rPr>
          <w:fldChar w:fldCharType="end"/>
        </w:r>
      </w:hyperlink>
    </w:p>
    <w:p w14:paraId="3603A5E0" w14:textId="309E3941"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0065721D" w:rsidRPr="00355D23">
          <w:rPr>
            <w:rStyle w:val="Hyperlink"/>
          </w:rPr>
          <w:t>Figure 4</w:t>
        </w:r>
        <w:r w:rsidR="0065721D" w:rsidRPr="00355D23">
          <w:rPr>
            <w:rStyle w:val="Hyperlink"/>
          </w:rPr>
          <w:noBreakHyphen/>
          <w:t>11. Number of correct and bad readings when sampling from an active 11.587-kHz LPF using a MCP6002-I/P Op-Amp</w:t>
        </w:r>
        <w:r w:rsidR="0065721D">
          <w:rPr>
            <w:webHidden/>
          </w:rPr>
          <w:tab/>
        </w:r>
        <w:r w:rsidR="0065721D">
          <w:rPr>
            <w:webHidden/>
          </w:rPr>
          <w:fldChar w:fldCharType="begin"/>
        </w:r>
        <w:r w:rsidR="0065721D">
          <w:rPr>
            <w:webHidden/>
          </w:rPr>
          <w:instrText xml:space="preserve"> PAGEREF _Toc145632726 \h </w:instrText>
        </w:r>
        <w:r w:rsidR="0065721D">
          <w:rPr>
            <w:webHidden/>
          </w:rPr>
        </w:r>
        <w:r w:rsidR="0065721D">
          <w:rPr>
            <w:webHidden/>
          </w:rPr>
          <w:fldChar w:fldCharType="separate"/>
        </w:r>
        <w:r w:rsidR="0065721D">
          <w:rPr>
            <w:webHidden/>
          </w:rPr>
          <w:t>64</w:t>
        </w:r>
        <w:r w:rsidR="0065721D">
          <w:rPr>
            <w:webHidden/>
          </w:rPr>
          <w:fldChar w:fldCharType="end"/>
        </w:r>
      </w:hyperlink>
    </w:p>
    <w:p w14:paraId="44FF571E" w14:textId="1E861F88"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0065721D" w:rsidRPr="00355D23">
          <w:rPr>
            <w:rStyle w:val="Hyperlink"/>
          </w:rPr>
          <w:t>Figure 4</w:t>
        </w:r>
        <w:r w:rsidR="0065721D" w:rsidRPr="00355D23">
          <w:rPr>
            <w:rStyle w:val="Hyperlink"/>
          </w:rPr>
          <w:noBreakHyphen/>
          <w:t>12. Final wind vane test result from the exact circuitry as Figure 3</w:t>
        </w:r>
        <w:r w:rsidR="0065721D" w:rsidRPr="00355D23">
          <w:rPr>
            <w:rStyle w:val="Hyperlink"/>
          </w:rPr>
          <w:noBreakHyphen/>
          <w:t>14</w:t>
        </w:r>
        <w:r w:rsidR="0065721D">
          <w:rPr>
            <w:webHidden/>
          </w:rPr>
          <w:tab/>
        </w:r>
        <w:r w:rsidR="0065721D">
          <w:rPr>
            <w:webHidden/>
          </w:rPr>
          <w:fldChar w:fldCharType="begin"/>
        </w:r>
        <w:r w:rsidR="0065721D">
          <w:rPr>
            <w:webHidden/>
          </w:rPr>
          <w:instrText xml:space="preserve"> PAGEREF _Toc145632727 \h </w:instrText>
        </w:r>
        <w:r w:rsidR="0065721D">
          <w:rPr>
            <w:webHidden/>
          </w:rPr>
        </w:r>
        <w:r w:rsidR="0065721D">
          <w:rPr>
            <w:webHidden/>
          </w:rPr>
          <w:fldChar w:fldCharType="separate"/>
        </w:r>
        <w:r w:rsidR="0065721D">
          <w:rPr>
            <w:webHidden/>
          </w:rPr>
          <w:t>65</w:t>
        </w:r>
        <w:r w:rsidR="0065721D">
          <w:rPr>
            <w:webHidden/>
          </w:rPr>
          <w:fldChar w:fldCharType="end"/>
        </w:r>
      </w:hyperlink>
    </w:p>
    <w:p w14:paraId="12BE0473" w14:textId="6BBB982A"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0065721D" w:rsidRPr="00355D23">
          <w:rPr>
            <w:rStyle w:val="Hyperlink"/>
          </w:rPr>
          <w:t>Figure 4</w:t>
        </w:r>
        <w:r w:rsidR="0065721D" w:rsidRPr="00355D23">
          <w:rPr>
            <w:rStyle w:val="Hyperlink"/>
          </w:rPr>
          <w:noBreakHyphen/>
          <w:t>13. LoRa Range Test – logged locations of LoRa transmissions by the node</w:t>
        </w:r>
        <w:r w:rsidR="0065721D">
          <w:rPr>
            <w:webHidden/>
          </w:rPr>
          <w:tab/>
        </w:r>
        <w:r w:rsidR="0065721D">
          <w:rPr>
            <w:webHidden/>
          </w:rPr>
          <w:fldChar w:fldCharType="begin"/>
        </w:r>
        <w:r w:rsidR="0065721D">
          <w:rPr>
            <w:webHidden/>
          </w:rPr>
          <w:instrText xml:space="preserve"> PAGEREF _Toc145632728 \h </w:instrText>
        </w:r>
        <w:r w:rsidR="0065721D">
          <w:rPr>
            <w:webHidden/>
          </w:rPr>
        </w:r>
        <w:r w:rsidR="0065721D">
          <w:rPr>
            <w:webHidden/>
          </w:rPr>
          <w:fldChar w:fldCharType="separate"/>
        </w:r>
        <w:r w:rsidR="0065721D">
          <w:rPr>
            <w:webHidden/>
          </w:rPr>
          <w:t>67</w:t>
        </w:r>
        <w:r w:rsidR="0065721D">
          <w:rPr>
            <w:webHidden/>
          </w:rPr>
          <w:fldChar w:fldCharType="end"/>
        </w:r>
      </w:hyperlink>
    </w:p>
    <w:p w14:paraId="1EBD6E7F" w14:textId="303F3B73" w:rsidR="0065721D"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0065721D" w:rsidRPr="00355D23">
          <w:rPr>
            <w:rStyle w:val="Hyperlink"/>
          </w:rPr>
          <w:t>Figure 4</w:t>
        </w:r>
        <w:r w:rsidR="0065721D" w:rsidRPr="00355D23">
          <w:rPr>
            <w:rStyle w:val="Hyperlink"/>
          </w:rPr>
          <w:noBreakHyphen/>
          <w:t>14. RSSI and SNR of the gateway displayed on ThingSpeak</w:t>
        </w:r>
        <w:r w:rsidR="0065721D">
          <w:rPr>
            <w:webHidden/>
          </w:rPr>
          <w:tab/>
        </w:r>
        <w:r w:rsidR="0065721D">
          <w:rPr>
            <w:webHidden/>
          </w:rPr>
          <w:fldChar w:fldCharType="begin"/>
        </w:r>
        <w:r w:rsidR="0065721D">
          <w:rPr>
            <w:webHidden/>
          </w:rPr>
          <w:instrText xml:space="preserve"> PAGEREF _Toc145632729 \h </w:instrText>
        </w:r>
        <w:r w:rsidR="0065721D">
          <w:rPr>
            <w:webHidden/>
          </w:rPr>
        </w:r>
        <w:r w:rsidR="0065721D">
          <w:rPr>
            <w:webHidden/>
          </w:rPr>
          <w:fldChar w:fldCharType="separate"/>
        </w:r>
        <w:r w:rsidR="0065721D">
          <w:rPr>
            <w:webHidden/>
          </w:rPr>
          <w:t>69</w:t>
        </w:r>
        <w:r w:rsidR="0065721D">
          <w:rPr>
            <w:webHidden/>
          </w:rPr>
          <w:fldChar w:fldCharType="end"/>
        </w:r>
      </w:hyperlink>
    </w:p>
    <w:p w14:paraId="76C412C1" w14:textId="6444B2E2"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683659">
      <w:pPr>
        <w:pStyle w:val="Heading1"/>
      </w:pPr>
      <w:bookmarkStart w:id="5" w:name="_Toc145632544"/>
      <w:r w:rsidRPr="00806AA7">
        <w:lastRenderedPageBreak/>
        <w:t>LIST OF TABLES</w:t>
      </w:r>
      <w:bookmarkEnd w:id="5"/>
    </w:p>
    <w:p w14:paraId="28B9D588" w14:textId="77777777" w:rsidR="006A1FFC" w:rsidRPr="00806AA7" w:rsidRDefault="006A1FFC" w:rsidP="006A1FFC"/>
    <w:p w14:paraId="008E9E84" w14:textId="756238DF" w:rsidR="00A9653F"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632656" w:history="1">
        <w:r w:rsidR="00A9653F" w:rsidRPr="00353815">
          <w:rPr>
            <w:rStyle w:val="Hyperlink"/>
          </w:rPr>
          <w:t>Table 2</w:t>
        </w:r>
        <w:r w:rsidR="00A9653F" w:rsidRPr="00353815">
          <w:rPr>
            <w:rStyle w:val="Hyperlink"/>
          </w:rPr>
          <w:noBreakHyphen/>
          <w:t>1. Wind directions by resistor values [15]</w:t>
        </w:r>
        <w:r w:rsidR="00A9653F">
          <w:rPr>
            <w:webHidden/>
          </w:rPr>
          <w:tab/>
        </w:r>
        <w:r w:rsidR="00A9653F">
          <w:rPr>
            <w:webHidden/>
          </w:rPr>
          <w:fldChar w:fldCharType="begin"/>
        </w:r>
        <w:r w:rsidR="00A9653F">
          <w:rPr>
            <w:webHidden/>
          </w:rPr>
          <w:instrText xml:space="preserve"> PAGEREF _Toc145632656 \h </w:instrText>
        </w:r>
        <w:r w:rsidR="00A9653F">
          <w:rPr>
            <w:webHidden/>
          </w:rPr>
        </w:r>
        <w:r w:rsidR="00A9653F">
          <w:rPr>
            <w:webHidden/>
          </w:rPr>
          <w:fldChar w:fldCharType="separate"/>
        </w:r>
        <w:r w:rsidR="00A9653F">
          <w:rPr>
            <w:webHidden/>
          </w:rPr>
          <w:t>6</w:t>
        </w:r>
        <w:r w:rsidR="00A9653F">
          <w:rPr>
            <w:webHidden/>
          </w:rPr>
          <w:fldChar w:fldCharType="end"/>
        </w:r>
      </w:hyperlink>
    </w:p>
    <w:p w14:paraId="7A63F069" w14:textId="7D55E2EB"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353815">
          <w:rPr>
            <w:rStyle w:val="Hyperlink"/>
          </w:rPr>
          <w:t>Table 2</w:t>
        </w:r>
        <w:r w:rsidR="00A9653F" w:rsidRPr="00353815">
          <w:rPr>
            <w:rStyle w:val="Hyperlink"/>
          </w:rPr>
          <w:noBreakHyphen/>
          <w:t>2. BME280 setup parameters [19]</w:t>
        </w:r>
        <w:r w:rsidR="00A9653F">
          <w:rPr>
            <w:webHidden/>
          </w:rPr>
          <w:tab/>
        </w:r>
        <w:r w:rsidR="00A9653F">
          <w:rPr>
            <w:webHidden/>
          </w:rPr>
          <w:fldChar w:fldCharType="begin"/>
        </w:r>
        <w:r w:rsidR="00A9653F">
          <w:rPr>
            <w:webHidden/>
          </w:rPr>
          <w:instrText xml:space="preserve"> PAGEREF _Toc145632657 \h </w:instrText>
        </w:r>
        <w:r w:rsidR="00A9653F">
          <w:rPr>
            <w:webHidden/>
          </w:rPr>
        </w:r>
        <w:r w:rsidR="00A9653F">
          <w:rPr>
            <w:webHidden/>
          </w:rPr>
          <w:fldChar w:fldCharType="separate"/>
        </w:r>
        <w:r w:rsidR="00A9653F">
          <w:rPr>
            <w:webHidden/>
          </w:rPr>
          <w:t>9</w:t>
        </w:r>
        <w:r w:rsidR="00A9653F">
          <w:rPr>
            <w:webHidden/>
          </w:rPr>
          <w:fldChar w:fldCharType="end"/>
        </w:r>
      </w:hyperlink>
    </w:p>
    <w:p w14:paraId="670AF0C4" w14:textId="0A7C9C21"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353815">
          <w:rPr>
            <w:rStyle w:val="Hyperlink"/>
          </w:rPr>
          <w:t>Table 2</w:t>
        </w:r>
        <w:r w:rsidR="00A9653F" w:rsidRPr="00353815">
          <w:rPr>
            <w:rStyle w:val="Hyperlink"/>
          </w:rPr>
          <w:noBreakHyphen/>
          <w:t>3. Comparison of different wireless communication technologies for IoT in Vietnam [31]–[35]</w:t>
        </w:r>
        <w:r w:rsidR="00A9653F">
          <w:rPr>
            <w:webHidden/>
          </w:rPr>
          <w:tab/>
        </w:r>
        <w:r w:rsidR="00A9653F">
          <w:rPr>
            <w:webHidden/>
          </w:rPr>
          <w:fldChar w:fldCharType="begin"/>
        </w:r>
        <w:r w:rsidR="00A9653F">
          <w:rPr>
            <w:webHidden/>
          </w:rPr>
          <w:instrText xml:space="preserve"> PAGEREF _Toc145632658 \h </w:instrText>
        </w:r>
        <w:r w:rsidR="00A9653F">
          <w:rPr>
            <w:webHidden/>
          </w:rPr>
        </w:r>
        <w:r w:rsidR="00A9653F">
          <w:rPr>
            <w:webHidden/>
          </w:rPr>
          <w:fldChar w:fldCharType="separate"/>
        </w:r>
        <w:r w:rsidR="00A9653F">
          <w:rPr>
            <w:webHidden/>
          </w:rPr>
          <w:t>11</w:t>
        </w:r>
        <w:r w:rsidR="00A9653F">
          <w:rPr>
            <w:webHidden/>
          </w:rPr>
          <w:fldChar w:fldCharType="end"/>
        </w:r>
      </w:hyperlink>
    </w:p>
    <w:p w14:paraId="29C387EA" w14:textId="360B1D20"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353815">
          <w:rPr>
            <w:rStyle w:val="Hyperlink"/>
          </w:rPr>
          <w:t>Table 3</w:t>
        </w:r>
        <w:r w:rsidR="00A9653F" w:rsidRPr="00353815">
          <w:rPr>
            <w:rStyle w:val="Hyperlink"/>
          </w:rPr>
          <w:noBreakHyphen/>
          <w:t>1. Choosing bypass capacitor value based on available resistors from 30k</w:t>
        </w:r>
        <w:r w:rsidR="00A9653F" w:rsidRPr="00353815">
          <w:rPr>
            <w:rStyle w:val="Hyperlink"/>
            <w:rFonts w:cs="Times New Roman"/>
          </w:rPr>
          <w:t>Ω to 50</w:t>
        </w:r>
        <w:r w:rsidR="00A9653F" w:rsidRPr="00353815">
          <w:rPr>
            <w:rStyle w:val="Hyperlink"/>
          </w:rPr>
          <w:t>k</w:t>
        </w:r>
        <w:r w:rsidR="00A9653F" w:rsidRPr="00353815">
          <w:rPr>
            <w:rStyle w:val="Hyperlink"/>
            <w:rFonts w:cs="Times New Roman"/>
          </w:rPr>
          <w:t>Ω</w:t>
        </w:r>
        <w:r w:rsidR="00A9653F">
          <w:rPr>
            <w:webHidden/>
          </w:rPr>
          <w:tab/>
        </w:r>
        <w:r w:rsidR="00A9653F">
          <w:rPr>
            <w:webHidden/>
          </w:rPr>
          <w:fldChar w:fldCharType="begin"/>
        </w:r>
        <w:r w:rsidR="00A9653F">
          <w:rPr>
            <w:webHidden/>
          </w:rPr>
          <w:instrText xml:space="preserve"> PAGEREF _Toc145632659 \h </w:instrText>
        </w:r>
        <w:r w:rsidR="00A9653F">
          <w:rPr>
            <w:webHidden/>
          </w:rPr>
        </w:r>
        <w:r w:rsidR="00A9653F">
          <w:rPr>
            <w:webHidden/>
          </w:rPr>
          <w:fldChar w:fldCharType="separate"/>
        </w:r>
        <w:r w:rsidR="00A9653F">
          <w:rPr>
            <w:webHidden/>
          </w:rPr>
          <w:t>23</w:t>
        </w:r>
        <w:r w:rsidR="00A9653F">
          <w:rPr>
            <w:webHidden/>
          </w:rPr>
          <w:fldChar w:fldCharType="end"/>
        </w:r>
      </w:hyperlink>
    </w:p>
    <w:p w14:paraId="4D41E763" w14:textId="2290B851"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353815">
          <w:rPr>
            <w:rStyle w:val="Hyperlink"/>
          </w:rPr>
          <w:t>Table 3</w:t>
        </w:r>
        <w:r w:rsidR="00A9653F" w:rsidRPr="00353815">
          <w:rPr>
            <w:rStyle w:val="Hyperlink"/>
          </w:rPr>
          <w:noBreakHyphen/>
          <w:t>2. Voltage steps of the voltage divider by R</w:t>
        </w:r>
        <w:r w:rsidR="00A9653F" w:rsidRPr="00353815">
          <w:rPr>
            <w:rStyle w:val="Hyperlink"/>
            <w:vertAlign w:val="subscript"/>
          </w:rPr>
          <w:t>external</w:t>
        </w:r>
        <w:r w:rsidR="00A9653F">
          <w:rPr>
            <w:webHidden/>
          </w:rPr>
          <w:tab/>
        </w:r>
        <w:r w:rsidR="00A9653F">
          <w:rPr>
            <w:webHidden/>
          </w:rPr>
          <w:fldChar w:fldCharType="begin"/>
        </w:r>
        <w:r w:rsidR="00A9653F">
          <w:rPr>
            <w:webHidden/>
          </w:rPr>
          <w:instrText xml:space="preserve"> PAGEREF _Toc145632660 \h </w:instrText>
        </w:r>
        <w:r w:rsidR="00A9653F">
          <w:rPr>
            <w:webHidden/>
          </w:rPr>
        </w:r>
        <w:r w:rsidR="00A9653F">
          <w:rPr>
            <w:webHidden/>
          </w:rPr>
          <w:fldChar w:fldCharType="separate"/>
        </w:r>
        <w:r w:rsidR="00A9653F">
          <w:rPr>
            <w:webHidden/>
          </w:rPr>
          <w:t>29</w:t>
        </w:r>
        <w:r w:rsidR="00A9653F">
          <w:rPr>
            <w:webHidden/>
          </w:rPr>
          <w:fldChar w:fldCharType="end"/>
        </w:r>
      </w:hyperlink>
    </w:p>
    <w:p w14:paraId="74569076" w14:textId="1512CF49"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353815">
          <w:rPr>
            <w:rStyle w:val="Hyperlink"/>
          </w:rPr>
          <w:t>Table 3</w:t>
        </w:r>
        <w:r w:rsidR="00A9653F" w:rsidRPr="00353815">
          <w:rPr>
            <w:rStyle w:val="Hyperlink"/>
          </w:rPr>
          <w:noBreakHyphen/>
          <w:t>3. A part of the component pick-up table for the passive LPF</w:t>
        </w:r>
        <w:r w:rsidR="00A9653F">
          <w:rPr>
            <w:webHidden/>
          </w:rPr>
          <w:tab/>
        </w:r>
        <w:r w:rsidR="00A9653F">
          <w:rPr>
            <w:webHidden/>
          </w:rPr>
          <w:fldChar w:fldCharType="begin"/>
        </w:r>
        <w:r w:rsidR="00A9653F">
          <w:rPr>
            <w:webHidden/>
          </w:rPr>
          <w:instrText xml:space="preserve"> PAGEREF _Toc145632661 \h </w:instrText>
        </w:r>
        <w:r w:rsidR="00A9653F">
          <w:rPr>
            <w:webHidden/>
          </w:rPr>
        </w:r>
        <w:r w:rsidR="00A9653F">
          <w:rPr>
            <w:webHidden/>
          </w:rPr>
          <w:fldChar w:fldCharType="separate"/>
        </w:r>
        <w:r w:rsidR="00A9653F">
          <w:rPr>
            <w:webHidden/>
          </w:rPr>
          <w:t>30</w:t>
        </w:r>
        <w:r w:rsidR="00A9653F">
          <w:rPr>
            <w:webHidden/>
          </w:rPr>
          <w:fldChar w:fldCharType="end"/>
        </w:r>
      </w:hyperlink>
    </w:p>
    <w:p w14:paraId="37F0F45B" w14:textId="4122AD33"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353815">
          <w:rPr>
            <w:rStyle w:val="Hyperlink"/>
          </w:rPr>
          <w:t>Table 3</w:t>
        </w:r>
        <w:r w:rsidR="00A9653F" w:rsidRPr="00353815">
          <w:rPr>
            <w:rStyle w:val="Hyperlink"/>
          </w:rPr>
          <w:noBreakHyphen/>
          <w:t>4. ADC functions for wind vane reading software</w:t>
        </w:r>
        <w:r w:rsidR="00A9653F">
          <w:rPr>
            <w:webHidden/>
          </w:rPr>
          <w:tab/>
        </w:r>
        <w:r w:rsidR="00A9653F">
          <w:rPr>
            <w:webHidden/>
          </w:rPr>
          <w:fldChar w:fldCharType="begin"/>
        </w:r>
        <w:r w:rsidR="00A9653F">
          <w:rPr>
            <w:webHidden/>
          </w:rPr>
          <w:instrText xml:space="preserve"> PAGEREF _Toc145632662 \h </w:instrText>
        </w:r>
        <w:r w:rsidR="00A9653F">
          <w:rPr>
            <w:webHidden/>
          </w:rPr>
        </w:r>
        <w:r w:rsidR="00A9653F">
          <w:rPr>
            <w:webHidden/>
          </w:rPr>
          <w:fldChar w:fldCharType="separate"/>
        </w:r>
        <w:r w:rsidR="00A9653F">
          <w:rPr>
            <w:webHidden/>
          </w:rPr>
          <w:t>34</w:t>
        </w:r>
        <w:r w:rsidR="00A9653F">
          <w:rPr>
            <w:webHidden/>
          </w:rPr>
          <w:fldChar w:fldCharType="end"/>
        </w:r>
      </w:hyperlink>
    </w:p>
    <w:p w14:paraId="31DB19B5" w14:textId="3830BA2F"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353815">
          <w:rPr>
            <w:rStyle w:val="Hyperlink"/>
          </w:rPr>
          <w:t>Table 3</w:t>
        </w:r>
        <w:r w:rsidR="00A9653F" w:rsidRPr="00353815">
          <w:rPr>
            <w:rStyle w:val="Hyperlink"/>
          </w:rPr>
          <w:noBreakHyphen/>
          <w:t xml:space="preserve">5. Methods of the </w:t>
        </w:r>
        <w:r w:rsidR="00A9653F" w:rsidRPr="00353815">
          <w:rPr>
            <w:rStyle w:val="Hyperlink"/>
            <w:rFonts w:ascii="Consolas" w:eastAsia="Times New Roman" w:hAnsi="Consolas" w:cs="Times New Roman"/>
            <w:lang w:eastAsia="en-GB"/>
          </w:rPr>
          <w:t>OneWire</w:t>
        </w:r>
        <w:r w:rsidR="00A9653F" w:rsidRPr="00353815">
          <w:rPr>
            <w:rStyle w:val="Hyperlink"/>
          </w:rPr>
          <w:t xml:space="preserve"> class used in the software for DS18B20</w:t>
        </w:r>
        <w:r w:rsidR="00A9653F">
          <w:rPr>
            <w:webHidden/>
          </w:rPr>
          <w:tab/>
        </w:r>
        <w:r w:rsidR="00A9653F">
          <w:rPr>
            <w:webHidden/>
          </w:rPr>
          <w:fldChar w:fldCharType="begin"/>
        </w:r>
        <w:r w:rsidR="00A9653F">
          <w:rPr>
            <w:webHidden/>
          </w:rPr>
          <w:instrText xml:space="preserve"> PAGEREF _Toc145632663 \h </w:instrText>
        </w:r>
        <w:r w:rsidR="00A9653F">
          <w:rPr>
            <w:webHidden/>
          </w:rPr>
        </w:r>
        <w:r w:rsidR="00A9653F">
          <w:rPr>
            <w:webHidden/>
          </w:rPr>
          <w:fldChar w:fldCharType="separate"/>
        </w:r>
        <w:r w:rsidR="00A9653F">
          <w:rPr>
            <w:webHidden/>
          </w:rPr>
          <w:t>40</w:t>
        </w:r>
        <w:r w:rsidR="00A9653F">
          <w:rPr>
            <w:webHidden/>
          </w:rPr>
          <w:fldChar w:fldCharType="end"/>
        </w:r>
      </w:hyperlink>
    </w:p>
    <w:p w14:paraId="3D75F5A4" w14:textId="67E2B00E"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353815">
          <w:rPr>
            <w:rStyle w:val="Hyperlink"/>
          </w:rPr>
          <w:t>Table 3</w:t>
        </w:r>
        <w:r w:rsidR="00A9653F" w:rsidRPr="00353815">
          <w:rPr>
            <w:rStyle w:val="Hyperlink"/>
          </w:rPr>
          <w:noBreakHyphen/>
          <w:t>6. ROM and function commands in use for the DS18B20</w:t>
        </w:r>
        <w:r w:rsidR="00A9653F">
          <w:rPr>
            <w:webHidden/>
          </w:rPr>
          <w:tab/>
        </w:r>
        <w:r w:rsidR="00A9653F">
          <w:rPr>
            <w:webHidden/>
          </w:rPr>
          <w:fldChar w:fldCharType="begin"/>
        </w:r>
        <w:r w:rsidR="00A9653F">
          <w:rPr>
            <w:webHidden/>
          </w:rPr>
          <w:instrText xml:space="preserve"> PAGEREF _Toc145632664 \h </w:instrText>
        </w:r>
        <w:r w:rsidR="00A9653F">
          <w:rPr>
            <w:webHidden/>
          </w:rPr>
        </w:r>
        <w:r w:rsidR="00A9653F">
          <w:rPr>
            <w:webHidden/>
          </w:rPr>
          <w:fldChar w:fldCharType="separate"/>
        </w:r>
        <w:r w:rsidR="00A9653F">
          <w:rPr>
            <w:webHidden/>
          </w:rPr>
          <w:t>40</w:t>
        </w:r>
        <w:r w:rsidR="00A9653F">
          <w:rPr>
            <w:webHidden/>
          </w:rPr>
          <w:fldChar w:fldCharType="end"/>
        </w:r>
      </w:hyperlink>
    </w:p>
    <w:p w14:paraId="715D79F4" w14:textId="5EF1A631"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353815">
          <w:rPr>
            <w:rStyle w:val="Hyperlink"/>
          </w:rPr>
          <w:t>Table 4</w:t>
        </w:r>
        <w:r w:rsidR="00A9653F" w:rsidRPr="00353815">
          <w:rPr>
            <w:rStyle w:val="Hyperlink"/>
          </w:rPr>
          <w:noBreakHyphen/>
          <w:t>1. Anemometer test data with the Axial Fan Module MFP107</w:t>
        </w:r>
        <w:r w:rsidR="00A9653F">
          <w:rPr>
            <w:webHidden/>
          </w:rPr>
          <w:tab/>
        </w:r>
        <w:r w:rsidR="00A9653F">
          <w:rPr>
            <w:webHidden/>
          </w:rPr>
          <w:fldChar w:fldCharType="begin"/>
        </w:r>
        <w:r w:rsidR="00A9653F">
          <w:rPr>
            <w:webHidden/>
          </w:rPr>
          <w:instrText xml:space="preserve"> PAGEREF _Toc145632665 \h </w:instrText>
        </w:r>
        <w:r w:rsidR="00A9653F">
          <w:rPr>
            <w:webHidden/>
          </w:rPr>
        </w:r>
        <w:r w:rsidR="00A9653F">
          <w:rPr>
            <w:webHidden/>
          </w:rPr>
          <w:fldChar w:fldCharType="separate"/>
        </w:r>
        <w:r w:rsidR="00A9653F">
          <w:rPr>
            <w:webHidden/>
          </w:rPr>
          <w:t>54</w:t>
        </w:r>
        <w:r w:rsidR="00A9653F">
          <w:rPr>
            <w:webHidden/>
          </w:rPr>
          <w:fldChar w:fldCharType="end"/>
        </w:r>
      </w:hyperlink>
    </w:p>
    <w:p w14:paraId="2A1C7CA1" w14:textId="2E8B60C7"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353815">
          <w:rPr>
            <w:rStyle w:val="Hyperlink"/>
          </w:rPr>
          <w:t>Table 4</w:t>
        </w:r>
        <w:r w:rsidR="00A9653F" w:rsidRPr="00353815">
          <w:rPr>
            <w:rStyle w:val="Hyperlink"/>
          </w:rPr>
          <w:noBreakHyphen/>
          <w:t>2. Output by the microcontroller for the 270</w:t>
        </w:r>
        <w:r w:rsidR="00A9653F" w:rsidRPr="00353815">
          <w:rPr>
            <w:rStyle w:val="Hyperlink"/>
            <w:rFonts w:cs="Times New Roman"/>
          </w:rPr>
          <w:t>˚</w:t>
        </w:r>
        <w:r w:rsidR="00A9653F" w:rsidRPr="00353815">
          <w:rPr>
            <w:rStyle w:val="Hyperlink"/>
          </w:rPr>
          <w:t xml:space="preserve"> direction in the test with the passive LPF</w:t>
        </w:r>
        <w:r w:rsidR="00A9653F">
          <w:rPr>
            <w:webHidden/>
          </w:rPr>
          <w:tab/>
        </w:r>
        <w:r w:rsidR="00A9653F">
          <w:rPr>
            <w:webHidden/>
          </w:rPr>
          <w:fldChar w:fldCharType="begin"/>
        </w:r>
        <w:r w:rsidR="00A9653F">
          <w:rPr>
            <w:webHidden/>
          </w:rPr>
          <w:instrText xml:space="preserve"> PAGEREF _Toc145632666 \h </w:instrText>
        </w:r>
        <w:r w:rsidR="00A9653F">
          <w:rPr>
            <w:webHidden/>
          </w:rPr>
        </w:r>
        <w:r w:rsidR="00A9653F">
          <w:rPr>
            <w:webHidden/>
          </w:rPr>
          <w:fldChar w:fldCharType="separate"/>
        </w:r>
        <w:r w:rsidR="00A9653F">
          <w:rPr>
            <w:webHidden/>
          </w:rPr>
          <w:t>61</w:t>
        </w:r>
        <w:r w:rsidR="00A9653F">
          <w:rPr>
            <w:webHidden/>
          </w:rPr>
          <w:fldChar w:fldCharType="end"/>
        </w:r>
      </w:hyperlink>
    </w:p>
    <w:p w14:paraId="21E5F10D" w14:textId="255C9093" w:rsidR="00A9653F" w:rsidRDefault="00464CA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353815">
          <w:rPr>
            <w:rStyle w:val="Hyperlink"/>
          </w:rPr>
          <w:t>Table 4</w:t>
        </w:r>
        <w:r w:rsidR="00A9653F" w:rsidRPr="00353815">
          <w:rPr>
            <w:rStyle w:val="Hyperlink"/>
          </w:rPr>
          <w:noBreakHyphen/>
          <w:t>3. LoRa range test result</w:t>
        </w:r>
        <w:r w:rsidR="00A9653F">
          <w:rPr>
            <w:webHidden/>
          </w:rPr>
          <w:tab/>
        </w:r>
        <w:r w:rsidR="00A9653F">
          <w:rPr>
            <w:webHidden/>
          </w:rPr>
          <w:fldChar w:fldCharType="begin"/>
        </w:r>
        <w:r w:rsidR="00A9653F">
          <w:rPr>
            <w:webHidden/>
          </w:rPr>
          <w:instrText xml:space="preserve"> PAGEREF _Toc145632667 \h </w:instrText>
        </w:r>
        <w:r w:rsidR="00A9653F">
          <w:rPr>
            <w:webHidden/>
          </w:rPr>
        </w:r>
        <w:r w:rsidR="00A9653F">
          <w:rPr>
            <w:webHidden/>
          </w:rPr>
          <w:fldChar w:fldCharType="separate"/>
        </w:r>
        <w:r w:rsidR="00A9653F">
          <w:rPr>
            <w:webHidden/>
          </w:rPr>
          <w:t>68</w:t>
        </w:r>
        <w:r w:rsidR="00A9653F">
          <w:rPr>
            <w:webHidden/>
          </w:rPr>
          <w:fldChar w:fldCharType="end"/>
        </w:r>
      </w:hyperlink>
    </w:p>
    <w:p w14:paraId="72232E5E" w14:textId="0D5D3A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683659">
      <w:pPr>
        <w:pStyle w:val="Heading1"/>
      </w:pPr>
      <w:bookmarkStart w:id="6" w:name="_Toc145632545"/>
      <w:r w:rsidRPr="00806AA7">
        <w:lastRenderedPageBreak/>
        <w:t>ABBREVIATIONS</w:t>
      </w:r>
      <w:bookmarkEnd w:id="6"/>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494A365C" w:rsidR="00E72F59" w:rsidRPr="00806AA7" w:rsidRDefault="008C6A2B" w:rsidP="004D0A04">
      <w:pPr>
        <w:pStyle w:val="Heading1"/>
        <w:numPr>
          <w:ilvl w:val="0"/>
          <w:numId w:val="27"/>
        </w:numPr>
      </w:pPr>
      <w:bookmarkStart w:id="7" w:name="_Toc145632546"/>
      <w:r w:rsidRPr="00806AA7">
        <w:lastRenderedPageBreak/>
        <w:t>I</w:t>
      </w:r>
      <w:r w:rsidR="00E72F59" w:rsidRPr="00806AA7">
        <w:t>ntroduction</w:t>
      </w:r>
      <w:bookmarkEnd w:id="7"/>
    </w:p>
    <w:p w14:paraId="0CF6F6E4" w14:textId="000575F2" w:rsidR="00E72F59" w:rsidRPr="00806AA7" w:rsidRDefault="00154E1C" w:rsidP="000D6016">
      <w:pPr>
        <w:pStyle w:val="Heading2"/>
      </w:pPr>
      <w:bookmarkStart w:id="8" w:name="_Toc145632547"/>
      <w:r w:rsidRPr="00806AA7">
        <w:t>Background</w:t>
      </w:r>
      <w:bookmarkEnd w:id="8"/>
    </w:p>
    <w:p w14:paraId="01F7A580" w14:textId="529B72E9" w:rsidR="00FF62C5" w:rsidRPr="00806AA7" w:rsidRDefault="00277822" w:rsidP="000D6016">
      <w:pPr>
        <w:pStyle w:val="Heading2"/>
      </w:pPr>
      <w:bookmarkStart w:id="9" w:name="_Ref130383562"/>
      <w:bookmarkStart w:id="10" w:name="_Toc145632548"/>
      <w:r w:rsidRPr="00806AA7">
        <w:t>Objectives</w:t>
      </w:r>
      <w:bookmarkEnd w:id="9"/>
      <w:bookmarkEnd w:id="10"/>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1" w:name="_Toc145632549"/>
      <w:r w:rsidRPr="00806AA7">
        <w:t>Thesis structure</w:t>
      </w:r>
      <w:bookmarkEnd w:id="11"/>
    </w:p>
    <w:p w14:paraId="40A7AA55" w14:textId="781686AF" w:rsidR="00AF4549" w:rsidRPr="00806AA7" w:rsidRDefault="00AF4549" w:rsidP="0098415D">
      <w:pPr>
        <w:ind w:left="360"/>
        <w:jc w:val="both"/>
      </w:pPr>
      <w:r w:rsidRPr="00806AA7">
        <w:rPr>
          <w:rFonts w:cs="Times New Roman"/>
        </w:rPr>
        <w:br w:type="page"/>
      </w:r>
    </w:p>
    <w:p w14:paraId="5D3E42EB" w14:textId="06E81522" w:rsidR="008D3F4B" w:rsidRPr="00806AA7" w:rsidRDefault="001E5842" w:rsidP="004D0A04">
      <w:pPr>
        <w:pStyle w:val="Heading1"/>
        <w:numPr>
          <w:ilvl w:val="0"/>
          <w:numId w:val="27"/>
        </w:numPr>
      </w:pPr>
      <w:bookmarkStart w:id="12" w:name="_Toc145632550"/>
      <w:r w:rsidRPr="00806AA7">
        <w:lastRenderedPageBreak/>
        <w:t>M</w:t>
      </w:r>
      <w:r w:rsidR="008D3F4B" w:rsidRPr="00806AA7">
        <w:t>odule overview</w:t>
      </w:r>
      <w:bookmarkEnd w:id="12"/>
    </w:p>
    <w:p w14:paraId="549715C3" w14:textId="2A1297F2" w:rsidR="00C032EE" w:rsidRPr="00806AA7"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32551"/>
      <w:bookmarkEnd w:id="13"/>
      <w:bookmarkEnd w:id="14"/>
      <w:bookmarkEnd w:id="15"/>
      <w:bookmarkEnd w:id="16"/>
      <w:bookmarkEnd w:id="17"/>
      <w:bookmarkEnd w:id="18"/>
      <w:bookmarkEnd w:id="19"/>
      <w:bookmarkEnd w:id="20"/>
      <w:r w:rsidRPr="00806AA7">
        <w:t>STM32F103C</w:t>
      </w:r>
      <w:r w:rsidR="00480A77" w:rsidRPr="00806AA7">
        <w:t>8</w:t>
      </w:r>
      <w:r w:rsidRPr="00806AA7">
        <w:t xml:space="preserve">T6 </w:t>
      </w:r>
      <w:r w:rsidR="00D37AC1" w:rsidRPr="00806AA7">
        <w:t>M</w:t>
      </w:r>
      <w:r w:rsidRPr="00806AA7">
        <w:t>icrocontroller</w:t>
      </w:r>
      <w:bookmarkEnd w:id="21"/>
      <w:bookmarkEnd w:id="22"/>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22"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23"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2D40245E" w:rsidR="0065366E" w:rsidRPr="00806AA7" w:rsidRDefault="0065366E" w:rsidP="009435FB">
      <w:pPr>
        <w:pStyle w:val="Caption"/>
      </w:pPr>
      <w:bookmarkStart w:id="23" w:name="_Ref145240536"/>
      <w:bookmarkStart w:id="24" w:name="_Toc145632668"/>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w:t>
      </w:r>
      <w:r w:rsidR="00A9653F">
        <w:fldChar w:fldCharType="end"/>
      </w:r>
      <w:bookmarkEnd w:id="23"/>
      <w:r w:rsidRPr="00806AA7">
        <w:t xml:space="preserve">. The STM32F103C8T6-based Blue Pill board </w:t>
      </w:r>
      <w:r w:rsidR="00FF5C85" w:rsidRPr="00806AA7">
        <w:t>in</w:t>
      </w:r>
      <w:r w:rsidRPr="00806AA7">
        <w:t xml:space="preserve"> the project</w:t>
      </w:r>
      <w:bookmarkEnd w:id="24"/>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37BE3CA4" w:rsidR="00264B37" w:rsidRPr="00806AA7" w:rsidRDefault="003F69E6" w:rsidP="009435FB">
      <w:pPr>
        <w:pStyle w:val="Caption"/>
      </w:pPr>
      <w:bookmarkStart w:id="25" w:name="_Ref145241683"/>
      <w:bookmarkStart w:id="26" w:name="_Toc145632669"/>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w:t>
      </w:r>
      <w:r w:rsidR="00A9653F">
        <w:fldChar w:fldCharType="end"/>
      </w:r>
      <w:bookmarkEnd w:id="25"/>
      <w:r w:rsidRPr="00806AA7">
        <w:t>. The counterfeit read</w:t>
      </w:r>
      <w:r w:rsidR="004C5B12" w:rsidRPr="00806AA7">
        <w:t xml:space="preserve"> as an STM32F103 Medium Density device</w:t>
      </w:r>
      <w:r w:rsidR="00435DF0" w:rsidRPr="00806AA7">
        <w:t xml:space="preserve"> with a 128-KB Flash memory</w:t>
      </w:r>
      <w:bookmarkEnd w:id="26"/>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7" w:name="_Ref145242634"/>
      <w:bookmarkStart w:id="28" w:name="_Toc145632552"/>
      <w:r w:rsidRPr="00806AA7">
        <w:t xml:space="preserve">Sensor </w:t>
      </w:r>
      <w:r w:rsidR="00480F9E" w:rsidRPr="00806AA7">
        <w:t>U</w:t>
      </w:r>
      <w:r w:rsidRPr="00806AA7">
        <w:t>nits</w:t>
      </w:r>
      <w:bookmarkEnd w:id="27"/>
      <w:bookmarkEnd w:id="28"/>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9" w:name="_Ref130171255"/>
      <w:bookmarkStart w:id="30" w:name="_Toc145632553"/>
      <w:r w:rsidRPr="00806AA7">
        <w:t>Anemometer</w:t>
      </w:r>
      <w:bookmarkEnd w:id="29"/>
      <w:bookmarkEnd w:id="30"/>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5"/>
                    <a:stretch>
                      <a:fillRect/>
                    </a:stretch>
                  </pic:blipFill>
                  <pic:spPr>
                    <a:xfrm>
                      <a:off x="0" y="0"/>
                      <a:ext cx="6120130" cy="2317750"/>
                    </a:xfrm>
                    <a:prstGeom prst="rect">
                      <a:avLst/>
                    </a:prstGeom>
                  </pic:spPr>
                </pic:pic>
              </a:graphicData>
            </a:graphic>
          </wp:inline>
        </w:drawing>
      </w:r>
    </w:p>
    <w:p w14:paraId="1A248233" w14:textId="7BBA194E" w:rsidR="005E7039" w:rsidRPr="00806AA7" w:rsidRDefault="007A2FFB" w:rsidP="009435FB">
      <w:pPr>
        <w:pStyle w:val="Caption"/>
        <w:rPr>
          <w:i/>
        </w:rPr>
      </w:pPr>
      <w:bookmarkStart w:id="31" w:name="_Ref130433119"/>
      <w:bookmarkStart w:id="32" w:name="_Toc145632670"/>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3</w:t>
      </w:r>
      <w:r w:rsidR="00A9653F">
        <w:fldChar w:fldCharType="end"/>
      </w:r>
      <w:bookmarkEnd w:id="31"/>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2"/>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6DDDC7DB">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7"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519CBC88" w:rsidR="005E7039" w:rsidRPr="00806AA7" w:rsidRDefault="007A2FFB" w:rsidP="009435FB">
      <w:pPr>
        <w:pStyle w:val="Caption"/>
        <w:rPr>
          <w:i/>
        </w:rPr>
      </w:pPr>
      <w:bookmarkStart w:id="33" w:name="_Ref130178379"/>
      <w:bookmarkStart w:id="34" w:name="_Toc145632671"/>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4</w:t>
      </w:r>
      <w:r w:rsidR="00A9653F">
        <w:fldChar w:fldCharType="end"/>
      </w:r>
      <w:bookmarkEnd w:id="33"/>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4"/>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5" w:name="_Ref130171275"/>
      <w:bookmarkStart w:id="36" w:name="_Ref130171365"/>
      <w:bookmarkStart w:id="37" w:name="_Toc145632554"/>
      <w:r w:rsidRPr="00806AA7">
        <w:t xml:space="preserve">Wind </w:t>
      </w:r>
      <w:r w:rsidR="00480F9E" w:rsidRPr="00806AA7">
        <w:t>V</w:t>
      </w:r>
      <w:r w:rsidRPr="00806AA7">
        <w:t>ane</w:t>
      </w:r>
      <w:bookmarkEnd w:id="35"/>
      <w:bookmarkEnd w:id="36"/>
      <w:bookmarkEnd w:id="37"/>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57139E0C" w:rsidR="00656332" w:rsidRPr="00806AA7" w:rsidRDefault="00656332" w:rsidP="009435FB">
      <w:pPr>
        <w:pStyle w:val="Caption"/>
      </w:pPr>
      <w:bookmarkStart w:id="38" w:name="_Ref130041050"/>
      <w:bookmarkStart w:id="39" w:name="_Toc145632672"/>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5</w:t>
      </w:r>
      <w:r w:rsidR="00A9653F">
        <w:fldChar w:fldCharType="end"/>
      </w:r>
      <w:bookmarkEnd w:id="38"/>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9"/>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9"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57839451">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47554015" w:rsidR="00656332" w:rsidRPr="00806AA7" w:rsidRDefault="00656332" w:rsidP="009435FB">
      <w:pPr>
        <w:pStyle w:val="Caption"/>
      </w:pPr>
      <w:bookmarkStart w:id="40" w:name="_Ref130041020"/>
      <w:bookmarkStart w:id="41" w:name="_Toc145632673"/>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6</w:t>
      </w:r>
      <w:r w:rsidR="00A9653F">
        <w:fldChar w:fldCharType="end"/>
      </w:r>
      <w:bookmarkEnd w:id="40"/>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1"/>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1C7DBC97" w:rsidR="00656332" w:rsidRPr="00806AA7" w:rsidRDefault="00452F39" w:rsidP="009435FB">
      <w:pPr>
        <w:pStyle w:val="Caption"/>
      </w:pPr>
      <w:bookmarkStart w:id="42" w:name="_Ref130178487"/>
      <w:bookmarkStart w:id="43" w:name="_Toc130048818"/>
      <w:bookmarkStart w:id="44" w:name="_Toc145632656"/>
      <w:r w:rsidRPr="00806AA7">
        <w:t xml:space="preserve">Table </w:t>
      </w:r>
      <w:r w:rsidR="00137C12">
        <w:fldChar w:fldCharType="begin"/>
      </w:r>
      <w:r w:rsidR="00137C12">
        <w:instrText xml:space="preserve"> STYLEREF 1 \s </w:instrText>
      </w:r>
      <w:r w:rsidR="00137C12">
        <w:fldChar w:fldCharType="separate"/>
      </w:r>
      <w:r w:rsidR="00137C12">
        <w:t>2</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1</w:t>
      </w:r>
      <w:r w:rsidR="00137C12">
        <w:fldChar w:fldCharType="end"/>
      </w:r>
      <w:bookmarkEnd w:id="42"/>
      <w:r w:rsidR="00656332" w:rsidRPr="00806AA7">
        <w:t>. Wind directions by resistor values</w:t>
      </w:r>
      <w:bookmarkEnd w:id="43"/>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4"/>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5F1C30A8">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026A5080" w:rsidR="00074D49" w:rsidRPr="00806AA7" w:rsidRDefault="00656332" w:rsidP="009435FB">
      <w:pPr>
        <w:pStyle w:val="Caption"/>
      </w:pPr>
      <w:bookmarkStart w:id="45" w:name="_Ref130041159"/>
      <w:bookmarkStart w:id="46" w:name="_Toc145632674"/>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7</w:t>
      </w:r>
      <w:r w:rsidR="00A9653F">
        <w:fldChar w:fldCharType="end"/>
      </w:r>
      <w:bookmarkEnd w:id="45"/>
      <w:r w:rsidRPr="00806AA7">
        <w:t>. Examples of wind vane-reading circuits</w:t>
      </w:r>
      <w:bookmarkEnd w:id="46"/>
    </w:p>
    <w:p w14:paraId="2893543B" w14:textId="30692C71" w:rsidR="003C4BC6" w:rsidRPr="00806AA7" w:rsidRDefault="003C4BC6" w:rsidP="007F5BAE">
      <w:pPr>
        <w:pStyle w:val="Heading3"/>
      </w:pPr>
      <w:bookmarkStart w:id="47" w:name="_Toc145632555"/>
      <w:r w:rsidRPr="00806AA7">
        <w:t xml:space="preserve">Rain </w:t>
      </w:r>
      <w:r w:rsidR="00480F9E" w:rsidRPr="00806AA7">
        <w:t>G</w:t>
      </w:r>
      <w:r w:rsidRPr="00806AA7">
        <w:t>auge</w:t>
      </w:r>
      <w:bookmarkEnd w:id="47"/>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3"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78D870B1" w:rsidR="00656332" w:rsidRPr="00806AA7" w:rsidRDefault="00656332" w:rsidP="009435FB">
      <w:pPr>
        <w:pStyle w:val="Caption"/>
      </w:pPr>
      <w:bookmarkStart w:id="48" w:name="_Ref145273404"/>
      <w:bookmarkStart w:id="49" w:name="_Toc145632675"/>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8</w:t>
      </w:r>
      <w:r w:rsidR="00A9653F">
        <w:fldChar w:fldCharType="end"/>
      </w:r>
      <w:bookmarkEnd w:id="48"/>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9"/>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5"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1F574DE0" w:rsidR="006879DB" w:rsidRPr="00806AA7" w:rsidRDefault="006879DB" w:rsidP="009435FB">
      <w:pPr>
        <w:pStyle w:val="Caption"/>
      </w:pPr>
      <w:bookmarkStart w:id="50" w:name="_Toc145632676"/>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9</w:t>
      </w:r>
      <w:r w:rsidR="00A9653F">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50"/>
      <w:r w:rsidRPr="00806AA7">
        <w:rPr>
          <w:rFonts w:cs="Times New Roman"/>
          <w:szCs w:val="24"/>
        </w:rPr>
        <w:fldChar w:fldCharType="end"/>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6">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225BC9F4" w:rsidR="00D3734D" w:rsidRPr="00806AA7" w:rsidRDefault="00D3734D" w:rsidP="009435FB">
      <w:pPr>
        <w:pStyle w:val="Caption"/>
      </w:pPr>
      <w:bookmarkStart w:id="51" w:name="_Toc145632677"/>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0</w:t>
      </w:r>
      <w:r w:rsidR="00A9653F">
        <w:fldChar w:fldCharType="end"/>
      </w:r>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1"/>
      <w:r w:rsidRPr="00806AA7">
        <w:fldChar w:fldCharType="end"/>
      </w:r>
    </w:p>
    <w:p w14:paraId="08D25C10" w14:textId="230728E1" w:rsidR="00656332" w:rsidRDefault="00656332" w:rsidP="008340BD">
      <w:pPr>
        <w:jc w:val="both"/>
        <w:rPr>
          <w:rFonts w:cs="Times New Roman"/>
          <w:szCs w:val="24"/>
        </w:rPr>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26A2CA0C" w14:textId="77777777" w:rsidR="00464CA6" w:rsidRPr="00806AA7" w:rsidRDefault="00464CA6" w:rsidP="008340BD">
      <w:pPr>
        <w:jc w:val="both"/>
      </w:pPr>
    </w:p>
    <w:p w14:paraId="6BFC9665" w14:textId="76AB11B0" w:rsidR="00460D17" w:rsidRPr="00806AA7" w:rsidRDefault="00460D17" w:rsidP="007F5BAE">
      <w:pPr>
        <w:pStyle w:val="Heading3"/>
      </w:pPr>
      <w:bookmarkStart w:id="52" w:name="_Ref130171467"/>
      <w:bookmarkStart w:id="53" w:name="_Toc145632556"/>
      <w:r w:rsidRPr="00806AA7">
        <w:lastRenderedPageBreak/>
        <w:t>BME280</w:t>
      </w:r>
      <w:bookmarkEnd w:id="52"/>
      <w:bookmarkEnd w:id="53"/>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7">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6EA9BA82" w:rsidR="002F7309" w:rsidRPr="00806AA7" w:rsidRDefault="00D3734D" w:rsidP="009435FB">
      <w:pPr>
        <w:pStyle w:val="Caption"/>
      </w:pPr>
      <w:bookmarkStart w:id="54" w:name="_Toc145632678"/>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1</w:t>
      </w:r>
      <w:r w:rsidR="00A9653F">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4"/>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8"/>
                    <a:stretch>
                      <a:fillRect/>
                    </a:stretch>
                  </pic:blipFill>
                  <pic:spPr>
                    <a:xfrm>
                      <a:off x="0" y="0"/>
                      <a:ext cx="3876675" cy="2362200"/>
                    </a:xfrm>
                    <a:prstGeom prst="rect">
                      <a:avLst/>
                    </a:prstGeom>
                  </pic:spPr>
                </pic:pic>
              </a:graphicData>
            </a:graphic>
          </wp:inline>
        </w:drawing>
      </w:r>
    </w:p>
    <w:p w14:paraId="1CC388F8" w14:textId="3D4814B5" w:rsidR="002F7309" w:rsidRPr="00806AA7" w:rsidRDefault="002F7309" w:rsidP="009435FB">
      <w:pPr>
        <w:pStyle w:val="Caption"/>
      </w:pPr>
      <w:bookmarkStart w:id="55" w:name="_Ref145299739"/>
      <w:bookmarkStart w:id="56" w:name="_Toc145632679"/>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2</w:t>
      </w:r>
      <w:r w:rsidR="00A9653F">
        <w:fldChar w:fldCharType="end"/>
      </w:r>
      <w:bookmarkEnd w:id="55"/>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6"/>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3E9127C4" w:rsidR="002F7309" w:rsidRPr="00806AA7" w:rsidRDefault="00E3027C" w:rsidP="009435FB">
      <w:pPr>
        <w:pStyle w:val="Caption"/>
        <w:rPr>
          <w:rFonts w:cs="Times New Roman"/>
          <w:szCs w:val="24"/>
        </w:rPr>
      </w:pPr>
      <w:bookmarkStart w:id="57" w:name="_Ref130178607"/>
      <w:bookmarkStart w:id="58" w:name="_Toc145632657"/>
      <w:bookmarkStart w:id="59" w:name="_Toc130048819"/>
      <w:r w:rsidRPr="00806AA7">
        <w:t xml:space="preserve">Table </w:t>
      </w:r>
      <w:r w:rsidR="00137C12">
        <w:fldChar w:fldCharType="begin"/>
      </w:r>
      <w:r w:rsidR="00137C12">
        <w:instrText xml:space="preserve"> STYLEREF 1 \s </w:instrText>
      </w:r>
      <w:r w:rsidR="00137C12">
        <w:fldChar w:fldCharType="separate"/>
      </w:r>
      <w:r w:rsidR="00137C12">
        <w:t>2</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2</w:t>
      </w:r>
      <w:r w:rsidR="00137C12">
        <w:fldChar w:fldCharType="end"/>
      </w:r>
      <w:bookmarkEnd w:id="57"/>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59"/>
      <w:r w:rsidR="000B27C0" w:rsidRPr="00806AA7">
        <w:t>[19]</w:t>
      </w:r>
      <w:bookmarkEnd w:id="58"/>
      <w:r w:rsidR="002F7309" w:rsidRPr="00806AA7">
        <w:fldChar w:fldCharType="end"/>
      </w:r>
    </w:p>
    <w:p w14:paraId="1FA49F20" w14:textId="2F9A97AA" w:rsidR="00A47219" w:rsidRPr="00806AA7" w:rsidRDefault="00A47219" w:rsidP="007F5BAE">
      <w:pPr>
        <w:pStyle w:val="Heading3"/>
      </w:pPr>
      <w:bookmarkStart w:id="60" w:name="_Ref130171484"/>
      <w:bookmarkStart w:id="61" w:name="_Toc145632557"/>
      <w:r w:rsidRPr="00806AA7">
        <w:t>DS18B20</w:t>
      </w:r>
      <w:bookmarkEnd w:id="60"/>
      <w:bookmarkEnd w:id="61"/>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9"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088656EE" w:rsidR="002F7309" w:rsidRPr="00806AA7" w:rsidRDefault="002F7309" w:rsidP="009435FB">
      <w:pPr>
        <w:pStyle w:val="Caption"/>
        <w:rPr>
          <w:i/>
        </w:rPr>
      </w:pPr>
      <w:bookmarkStart w:id="62" w:name="_Toc145632680"/>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3</w:t>
      </w:r>
      <w:r w:rsidR="00A9653F">
        <w:fldChar w:fldCharType="end"/>
      </w:r>
      <w:r w:rsidRPr="00806AA7">
        <w:t>. DS18B20 hardware</w:t>
      </w:r>
      <w:bookmarkEnd w:id="62"/>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658FF7A4">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3D439AA1">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2"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28F79609">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3"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135A1B37" w:rsidR="002F7309" w:rsidRPr="00806AA7" w:rsidRDefault="002F7309" w:rsidP="00F35A0E">
      <w:pPr>
        <w:spacing w:before="240"/>
        <w:jc w:val="center"/>
        <w:rPr>
          <w:color w:val="000000" w:themeColor="text1"/>
        </w:rPr>
      </w:pPr>
      <w:bookmarkStart w:id="63" w:name="_Ref130039950"/>
      <w:bookmarkStart w:id="64" w:name="_Toc145632681"/>
      <w:r w:rsidRPr="00806AA7">
        <w:rPr>
          <w:rFonts w:cs="Times New Roman"/>
          <w:color w:val="000000" w:themeColor="text1"/>
          <w:szCs w:val="24"/>
        </w:rPr>
        <w:t xml:space="preserve">Figure </w:t>
      </w:r>
      <w:r w:rsidR="00A9653F">
        <w:rPr>
          <w:rFonts w:cs="Times New Roman"/>
          <w:color w:val="000000" w:themeColor="text1"/>
          <w:szCs w:val="24"/>
        </w:rPr>
        <w:fldChar w:fldCharType="begin"/>
      </w:r>
      <w:r w:rsidR="00A9653F">
        <w:rPr>
          <w:rFonts w:cs="Times New Roman"/>
          <w:color w:val="000000" w:themeColor="text1"/>
          <w:szCs w:val="24"/>
        </w:rPr>
        <w:instrText xml:space="preserve"> STYLEREF 1 \s </w:instrText>
      </w:r>
      <w:r w:rsidR="00A9653F">
        <w:rPr>
          <w:rFonts w:cs="Times New Roman"/>
          <w:color w:val="000000" w:themeColor="text1"/>
          <w:szCs w:val="24"/>
        </w:rPr>
        <w:fldChar w:fldCharType="separate"/>
      </w:r>
      <w:r w:rsidR="00A9653F">
        <w:rPr>
          <w:rFonts w:cs="Times New Roman"/>
          <w:color w:val="000000" w:themeColor="text1"/>
          <w:szCs w:val="24"/>
        </w:rPr>
        <w:t>2</w:t>
      </w:r>
      <w:r w:rsidR="00A9653F">
        <w:rPr>
          <w:rFonts w:cs="Times New Roman"/>
          <w:color w:val="000000" w:themeColor="text1"/>
          <w:szCs w:val="24"/>
        </w:rPr>
        <w:fldChar w:fldCharType="end"/>
      </w:r>
      <w:r w:rsidR="00A9653F">
        <w:rPr>
          <w:rFonts w:cs="Times New Roman"/>
          <w:color w:val="000000" w:themeColor="text1"/>
          <w:szCs w:val="24"/>
        </w:rPr>
        <w:noBreakHyphen/>
      </w:r>
      <w:r w:rsidR="00A9653F">
        <w:rPr>
          <w:rFonts w:cs="Times New Roman"/>
          <w:color w:val="000000" w:themeColor="text1"/>
          <w:szCs w:val="24"/>
        </w:rPr>
        <w:fldChar w:fldCharType="begin"/>
      </w:r>
      <w:r w:rsidR="00A9653F">
        <w:rPr>
          <w:rFonts w:cs="Times New Roman"/>
          <w:color w:val="000000" w:themeColor="text1"/>
          <w:szCs w:val="24"/>
        </w:rPr>
        <w:instrText xml:space="preserve"> SEQ Figure \* ARABIC \s 1 </w:instrText>
      </w:r>
      <w:r w:rsidR="00A9653F">
        <w:rPr>
          <w:rFonts w:cs="Times New Roman"/>
          <w:color w:val="000000" w:themeColor="text1"/>
          <w:szCs w:val="24"/>
        </w:rPr>
        <w:fldChar w:fldCharType="separate"/>
      </w:r>
      <w:r w:rsidR="00A9653F">
        <w:rPr>
          <w:rFonts w:cs="Times New Roman"/>
          <w:color w:val="000000" w:themeColor="text1"/>
          <w:szCs w:val="24"/>
        </w:rPr>
        <w:t>14</w:t>
      </w:r>
      <w:r w:rsidR="00A9653F">
        <w:rPr>
          <w:rFonts w:cs="Times New Roman"/>
          <w:color w:val="000000" w:themeColor="text1"/>
          <w:szCs w:val="24"/>
        </w:rPr>
        <w:fldChar w:fldCharType="end"/>
      </w:r>
      <w:bookmarkEnd w:id="63"/>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4"/>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5" w:name="_Toc145632558"/>
      <w:r w:rsidRPr="00806AA7">
        <w:t xml:space="preserve">SX1278 for </w:t>
      </w:r>
      <w:r w:rsidR="00D37AC1" w:rsidRPr="00806AA7">
        <w:t>Wireless Communication</w:t>
      </w:r>
      <w:bookmarkEnd w:id="65"/>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1DED83F7" w:rsidR="00CB385A" w:rsidRPr="00806AA7" w:rsidRDefault="00CB385A" w:rsidP="009435FB">
      <w:pPr>
        <w:pStyle w:val="Caption"/>
      </w:pPr>
      <w:bookmarkStart w:id="66" w:name="_Toc145632658"/>
      <w:r w:rsidRPr="00806AA7">
        <w:t xml:space="preserve">Table </w:t>
      </w:r>
      <w:r w:rsidR="00137C12">
        <w:fldChar w:fldCharType="begin"/>
      </w:r>
      <w:r w:rsidR="00137C12">
        <w:instrText xml:space="preserve"> STYLEREF 1 \s </w:instrText>
      </w:r>
      <w:r w:rsidR="00137C12">
        <w:fldChar w:fldCharType="separate"/>
      </w:r>
      <w:r w:rsidR="00137C12">
        <w:t>2</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3</w:t>
      </w:r>
      <w:r w:rsidR="00137C12">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6"/>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lastRenderedPageBreak/>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4"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3DBD3579" w:rsidR="00CB385A" w:rsidRPr="00806AA7" w:rsidRDefault="00CB385A" w:rsidP="009435FB">
      <w:pPr>
        <w:pStyle w:val="Caption"/>
      </w:pPr>
      <w:bookmarkStart w:id="67" w:name="_Toc145632682"/>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5</w:t>
      </w:r>
      <w:r w:rsidR="00A9653F">
        <w:fldChar w:fldCharType="end"/>
      </w:r>
      <w:r w:rsidRPr="00806AA7">
        <w:t>. SX1278 LoRa module in test</w:t>
      </w:r>
      <w:bookmarkEnd w:id="67"/>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8" w:name="_Toc145632559"/>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8"/>
    </w:p>
    <w:p w14:paraId="68E0D2CA" w14:textId="0EC7F3C5" w:rsidR="005306C9" w:rsidRPr="00806AA7" w:rsidRDefault="005306C9" w:rsidP="007F5BAE">
      <w:pPr>
        <w:pStyle w:val="Heading3"/>
      </w:pPr>
      <w:bookmarkStart w:id="69" w:name="_Toc145632560"/>
      <w:r w:rsidRPr="00806AA7">
        <w:t>DS3231</w:t>
      </w:r>
      <w:bookmarkEnd w:id="69"/>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Another member from the DS3231 product lines is the DS3231M. A major difference between DS3231SN and DS3231M is that the former is built with a temperature-</w:t>
      </w:r>
      <w:r w:rsidR="005167F5" w:rsidRPr="00806AA7">
        <w:rPr>
          <w:color w:val="000000" w:themeColor="text1"/>
        </w:rPr>
        <w:lastRenderedPageBreak/>
        <w:t xml:space="preserv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5"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79F99C87" w:rsidR="00996DA6" w:rsidRPr="00806AA7" w:rsidRDefault="00BB5D83" w:rsidP="009435FB">
      <w:pPr>
        <w:pStyle w:val="Caption"/>
      </w:pPr>
      <w:bookmarkStart w:id="70" w:name="_Ref130178846"/>
      <w:bookmarkStart w:id="71" w:name="_Toc145632683"/>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6</w:t>
      </w:r>
      <w:r w:rsidR="00A9653F">
        <w:fldChar w:fldCharType="end"/>
      </w:r>
      <w:bookmarkEnd w:id="70"/>
      <w:r w:rsidR="00996DA6" w:rsidRPr="00806AA7">
        <w:t>. DS3231SN pinout module</w:t>
      </w:r>
      <w:bookmarkEnd w:id="71"/>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2" w:name="_Toc145632561"/>
      <w:r w:rsidRPr="00806AA7">
        <w:t>microSD Card</w:t>
      </w:r>
      <w:bookmarkEnd w:id="72"/>
    </w:p>
    <w:p w14:paraId="68199507" w14:textId="44086CD4" w:rsidR="005306C9" w:rsidRPr="00806AA7" w:rsidRDefault="00480F9E" w:rsidP="007F5BAE">
      <w:pPr>
        <w:pStyle w:val="Heading3"/>
      </w:pPr>
      <w:bookmarkStart w:id="73" w:name="_Ref130171391"/>
      <w:bookmarkStart w:id="74" w:name="_Toc145632562"/>
      <w:r w:rsidRPr="00806AA7">
        <w:t>Analog</w:t>
      </w:r>
      <w:r w:rsidR="00815CB9" w:rsidRPr="00806AA7">
        <w:t>ue</w:t>
      </w:r>
      <w:r w:rsidRPr="00806AA7">
        <w:t xml:space="preserve"> Low-pass Filter</w:t>
      </w:r>
      <w:bookmarkEnd w:id="73"/>
      <w:r w:rsidR="00815CB9" w:rsidRPr="00806AA7">
        <w:t xml:space="preserve"> (LPF)</w:t>
      </w:r>
      <w:bookmarkEnd w:id="74"/>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6">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00B0C943" w:rsidR="00372D2E" w:rsidRPr="00806AA7" w:rsidRDefault="00372D2E" w:rsidP="009435FB">
      <w:pPr>
        <w:pStyle w:val="Caption"/>
        <w:rPr>
          <w:i/>
        </w:rPr>
      </w:pPr>
      <w:bookmarkStart w:id="75" w:name="_Ref145299532"/>
      <w:bookmarkStart w:id="76" w:name="_Toc145632684"/>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7</w:t>
      </w:r>
      <w:r w:rsidR="00A9653F">
        <w:fldChar w:fldCharType="end"/>
      </w:r>
      <w:bookmarkEnd w:id="75"/>
      <w:r w:rsidRPr="00806AA7">
        <w:t xml:space="preserve">. Passive first-order RC </w:t>
      </w:r>
      <w:r w:rsidR="00815CB9" w:rsidRPr="00806AA7">
        <w:t>LPF</w:t>
      </w:r>
      <w:r w:rsidRPr="00806AA7">
        <w:t xml:space="preserve"> circuit</w:t>
      </w:r>
      <w:bookmarkEnd w:id="76"/>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464CA6"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out</m:t>
            </m:r>
          </m:num>
          <m:den>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r>
              <w:rPr>
                <w:rFonts w:ascii="Cambria Math" w:eastAsiaTheme="minorEastAsia" w:hAnsi="Cambria Math" w:cs="Times New Roman"/>
                <w:szCs w:val="24"/>
              </w:rPr>
              <m:t>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m:t>
        </m:r>
        <m:r>
          <w:rPr>
            <w:rFonts w:ascii="Cambria Math" w:eastAsiaTheme="minorEastAsia" w:hAnsi="Cambria Math" w:cs="Times New Roman"/>
            <w:szCs w:val="24"/>
          </w:rPr>
          <m:t>_</m:t>
        </m:r>
        <m:r>
          <w:rPr>
            <w:rFonts w:ascii="Cambria Math" w:eastAsiaTheme="minorEastAsia" w:hAnsi="Cambria Math" w:cs="Times New Roman"/>
            <w:szCs w:val="24"/>
          </w:rPr>
          <m:t>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7"/>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222F8CC6" w:rsidR="00E2675C" w:rsidRPr="00806AA7" w:rsidRDefault="00372D2E" w:rsidP="00C3354D">
      <w:pPr>
        <w:ind w:left="360"/>
        <w:jc w:val="center"/>
        <w:rPr>
          <w:rFonts w:eastAsiaTheme="minorEastAsia" w:cs="Times New Roman"/>
          <w:szCs w:val="24"/>
        </w:rPr>
        <w:sectPr w:rsidR="00E2675C" w:rsidRPr="00806AA7" w:rsidSect="008D4EF4">
          <w:headerReference w:type="even" r:id="rId49"/>
          <w:headerReference w:type="default" r:id="rId50"/>
          <w:footerReference w:type="even" r:id="rId51"/>
          <w:footerReference w:type="default" r:id="rId52"/>
          <w:headerReference w:type="first" r:id="rId53"/>
          <w:footerReference w:type="first" r:id="rId54"/>
          <w:pgSz w:w="16838" w:h="11906" w:orient="landscape" w:code="9"/>
          <w:pgMar w:top="1134" w:right="1134" w:bottom="1134" w:left="1134" w:header="709" w:footer="709" w:gutter="0"/>
          <w:cols w:space="708"/>
          <w:docGrid w:linePitch="360"/>
        </w:sectPr>
      </w:pPr>
      <w:bookmarkStart w:id="77" w:name="_Toc145632685"/>
      <w:r w:rsidRPr="00806AA7">
        <w:rPr>
          <w:rFonts w:cs="Times New Roman"/>
          <w:szCs w:val="24"/>
        </w:rPr>
        <w:t xml:space="preserve">Figure </w:t>
      </w:r>
      <w:r w:rsidR="00A9653F">
        <w:rPr>
          <w:rFonts w:cs="Times New Roman"/>
          <w:szCs w:val="24"/>
        </w:rPr>
        <w:fldChar w:fldCharType="begin"/>
      </w:r>
      <w:r w:rsidR="00A9653F">
        <w:rPr>
          <w:rFonts w:cs="Times New Roman"/>
          <w:szCs w:val="24"/>
        </w:rPr>
        <w:instrText xml:space="preserve"> STYLEREF 1 \s </w:instrText>
      </w:r>
      <w:r w:rsidR="00A9653F">
        <w:rPr>
          <w:rFonts w:cs="Times New Roman"/>
          <w:szCs w:val="24"/>
        </w:rPr>
        <w:fldChar w:fldCharType="separate"/>
      </w:r>
      <w:r w:rsidR="00A9653F">
        <w:rPr>
          <w:rFonts w:cs="Times New Roman"/>
          <w:szCs w:val="24"/>
        </w:rPr>
        <w:t>2</w:t>
      </w:r>
      <w:r w:rsidR="00A9653F">
        <w:rPr>
          <w:rFonts w:cs="Times New Roman"/>
          <w:szCs w:val="24"/>
        </w:rPr>
        <w:fldChar w:fldCharType="end"/>
      </w:r>
      <w:r w:rsidR="00A9653F">
        <w:rPr>
          <w:rFonts w:cs="Times New Roman"/>
          <w:szCs w:val="24"/>
        </w:rPr>
        <w:noBreakHyphen/>
      </w:r>
      <w:r w:rsidR="00A9653F">
        <w:rPr>
          <w:rFonts w:cs="Times New Roman"/>
          <w:szCs w:val="24"/>
        </w:rPr>
        <w:fldChar w:fldCharType="begin"/>
      </w:r>
      <w:r w:rsidR="00A9653F">
        <w:rPr>
          <w:rFonts w:cs="Times New Roman"/>
          <w:szCs w:val="24"/>
        </w:rPr>
        <w:instrText xml:space="preserve"> SEQ Figure \* ARABIC \s 1 </w:instrText>
      </w:r>
      <w:r w:rsidR="00A9653F">
        <w:rPr>
          <w:rFonts w:cs="Times New Roman"/>
          <w:szCs w:val="24"/>
        </w:rPr>
        <w:fldChar w:fldCharType="separate"/>
      </w:r>
      <w:r w:rsidR="00A9653F">
        <w:rPr>
          <w:rFonts w:cs="Times New Roman"/>
          <w:szCs w:val="24"/>
        </w:rPr>
        <w:t>18</w:t>
      </w:r>
      <w:r w:rsidR="00A9653F">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7"/>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8" w:name="_Ref130182363"/>
      <w:bookmarkStart w:id="79" w:name="_Toc145632563"/>
      <w:r w:rsidRPr="00806AA7">
        <w:lastRenderedPageBreak/>
        <w:t xml:space="preserve">System </w:t>
      </w:r>
      <w:r w:rsidR="00696419" w:rsidRPr="00806AA7">
        <w:t>P</w:t>
      </w:r>
      <w:r w:rsidRPr="00806AA7">
        <w:t>owering</w:t>
      </w:r>
      <w:bookmarkEnd w:id="78"/>
      <w:bookmarkEnd w:id="79"/>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5">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2FB51257" w:rsidR="00CB4E63" w:rsidRPr="00806AA7" w:rsidRDefault="00D3734D" w:rsidP="009435FB">
      <w:pPr>
        <w:pStyle w:val="Caption"/>
      </w:pPr>
      <w:bookmarkStart w:id="80" w:name="_Toc145632686"/>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9</w:t>
      </w:r>
      <w:r w:rsidR="00A9653F">
        <w:fldChar w:fldCharType="end"/>
      </w:r>
      <w:r w:rsidRPr="00806AA7">
        <w:t xml:space="preserve">. </w:t>
      </w:r>
      <w:r w:rsidRPr="00806AA7">
        <w:rPr>
          <w:color w:val="FF0000"/>
        </w:rPr>
        <w:t>Concept of the solar powering system</w:t>
      </w:r>
      <w:bookmarkEnd w:id="80"/>
    </w:p>
    <w:p w14:paraId="01B92E3B" w14:textId="7AD16694" w:rsidR="004C2261" w:rsidRPr="00806AA7" w:rsidRDefault="004C2261" w:rsidP="000D6016">
      <w:pPr>
        <w:pStyle w:val="Heading2"/>
      </w:pPr>
      <w:bookmarkStart w:id="81" w:name="_Ref130346514"/>
      <w:bookmarkStart w:id="82" w:name="_Toc145632564"/>
      <w:r w:rsidRPr="00806AA7">
        <w:t>Server</w:t>
      </w:r>
      <w:bookmarkEnd w:id="81"/>
      <w:bookmarkEnd w:id="82"/>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3A1BB564" w:rsidR="00D3734D" w:rsidRPr="00806AA7" w:rsidRDefault="00D3734D" w:rsidP="009435FB">
      <w:pPr>
        <w:pStyle w:val="Caption"/>
      </w:pPr>
      <w:bookmarkStart w:id="83" w:name="_Ref145543552"/>
      <w:bookmarkStart w:id="84" w:name="_Toc145632687"/>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0</w:t>
      </w:r>
      <w:r w:rsidR="00A9653F">
        <w:fldChar w:fldCharType="end"/>
      </w:r>
      <w:bookmarkEnd w:id="83"/>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4"/>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4E120BE3" w:rsidR="0018250F" w:rsidRPr="00806AA7" w:rsidRDefault="00E75E87" w:rsidP="004D0A04">
      <w:pPr>
        <w:pStyle w:val="Heading1"/>
        <w:numPr>
          <w:ilvl w:val="0"/>
          <w:numId w:val="27"/>
        </w:numPr>
      </w:pPr>
      <w:bookmarkStart w:id="85" w:name="_Toc145632565"/>
      <w:r w:rsidRPr="00806AA7">
        <w:lastRenderedPageBreak/>
        <w:t>Implementa</w:t>
      </w:r>
      <w:r w:rsidR="005630C8" w:rsidRPr="00806AA7">
        <w:t>t</w:t>
      </w:r>
      <w:r w:rsidRPr="00806AA7">
        <w:t>io</w:t>
      </w:r>
      <w:r w:rsidR="0018250F" w:rsidRPr="00806AA7">
        <w:t>n</w:t>
      </w:r>
      <w:bookmarkEnd w:id="85"/>
    </w:p>
    <w:p w14:paraId="0677D682" w14:textId="2FA29777" w:rsidR="00913DD3" w:rsidRPr="00806AA7" w:rsidRDefault="00732CD4" w:rsidP="000D6016">
      <w:pPr>
        <w:pStyle w:val="Heading2"/>
      </w:pPr>
      <w:bookmarkStart w:id="86" w:name="_Toc145632566"/>
      <w:r w:rsidRPr="00806AA7">
        <w:t>STM32F103C8T6 Microcontroller</w:t>
      </w:r>
      <w:bookmarkEnd w:id="86"/>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4069C2FD"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EF1E19">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1669E3">
        <w:rPr>
          <w:rFonts w:cs="Times New Roman"/>
          <w:szCs w:val="24"/>
        </w:rPr>
        <w:fldChar w:fldCharType="separate"/>
      </w:r>
      <w:r w:rsidR="001669E3" w:rsidRPr="001669E3">
        <w:rPr>
          <w:rFonts w:cs="Times New Roman"/>
          <w:szCs w:val="24"/>
        </w:rPr>
        <w:t>[49]</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7">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3F7E5A8A" w:rsidR="004B17E9" w:rsidRPr="00806AA7" w:rsidRDefault="00944345" w:rsidP="009435FB">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7" w:name="_Toc145632688"/>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w:t>
      </w:r>
      <w:r w:rsidR="00A9653F">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7"/>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8">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280CE8CD" w:rsidR="0020660D" w:rsidRPr="00806AA7" w:rsidRDefault="00944345" w:rsidP="009435FB">
      <w:pPr>
        <w:pStyle w:val="Caption"/>
      </w:pPr>
      <w:bookmarkStart w:id="88" w:name="_Ref145280831"/>
      <w:bookmarkStart w:id="89" w:name="_Toc145632689"/>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w:t>
      </w:r>
      <w:r w:rsidR="00A9653F">
        <w:fldChar w:fldCharType="end"/>
      </w:r>
      <w:bookmarkEnd w:id="88"/>
      <w:r w:rsidRPr="00806AA7">
        <w:t>. Simplified Blue Pill schematic with removed un</w:t>
      </w:r>
      <w:r w:rsidR="00A838ED" w:rsidRPr="00806AA7">
        <w:t>used parts</w:t>
      </w:r>
      <w:bookmarkEnd w:id="89"/>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9"/>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293842E5" w:rsidR="00644F47" w:rsidRPr="00806AA7" w:rsidRDefault="006707F9" w:rsidP="009435FB">
      <w:pPr>
        <w:pStyle w:val="Caption"/>
      </w:pPr>
      <w:bookmarkStart w:id="90" w:name="_Ref145281544"/>
      <w:bookmarkStart w:id="91" w:name="_Toc145632690"/>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3</w:t>
      </w:r>
      <w:r w:rsidR="00A9653F">
        <w:fldChar w:fldCharType="end"/>
      </w:r>
      <w:bookmarkEnd w:id="90"/>
      <w:r w:rsidRPr="00806AA7">
        <w:t xml:space="preserve">. </w:t>
      </w:r>
      <w:r w:rsidR="000521B5" w:rsidRPr="00806AA7">
        <w:t>Bus connections with the Blue Pill board</w:t>
      </w:r>
      <w:bookmarkEnd w:id="91"/>
    </w:p>
    <w:p w14:paraId="6B272978" w14:textId="6E06FAD3" w:rsidR="00B02572" w:rsidRPr="00806AA7" w:rsidRDefault="006E33FC" w:rsidP="00B02572">
      <w:pPr>
        <w:pStyle w:val="Heading2"/>
      </w:pPr>
      <w:bookmarkStart w:id="92" w:name="_Toc145632567"/>
      <w:r w:rsidRPr="00806AA7">
        <w:t>Sensor units</w:t>
      </w:r>
      <w:bookmarkEnd w:id="92"/>
    </w:p>
    <w:p w14:paraId="1CA1E17F" w14:textId="506930C8" w:rsidR="006E33FC" w:rsidRPr="00806AA7" w:rsidRDefault="000E1195" w:rsidP="007F5BAE">
      <w:pPr>
        <w:pStyle w:val="Heading3"/>
      </w:pPr>
      <w:r w:rsidRPr="00806AA7">
        <w:t xml:space="preserve"> </w:t>
      </w:r>
      <w:bookmarkStart w:id="93" w:name="_Toc145632568"/>
      <w:r w:rsidR="006E33FC" w:rsidRPr="00806AA7">
        <w:t>Anemometer</w:t>
      </w:r>
      <w:bookmarkEnd w:id="93"/>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53B384B9">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60"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61EB3A52" w:rsidR="009C1FB7" w:rsidRPr="00806AA7" w:rsidRDefault="009C1FB7" w:rsidP="009435FB">
      <w:pPr>
        <w:pStyle w:val="Caption"/>
      </w:pPr>
      <w:bookmarkStart w:id="94" w:name="_Ref130039666"/>
      <w:bookmarkStart w:id="95" w:name="_Toc145632691"/>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4</w:t>
      </w:r>
      <w:r w:rsidR="00A9653F">
        <w:fldChar w:fldCharType="end"/>
      </w:r>
      <w:bookmarkEnd w:id="94"/>
      <w:r w:rsidRPr="00806AA7">
        <w:t>. Circuitry for testing the anemometer in ideal conditions</w:t>
      </w:r>
      <w:bookmarkEnd w:id="95"/>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236F669F"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EF1E19">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0]","plainTextFormattedCitation":"[50]","previouslyFormattedCitation":"[50]"},"properties":{"noteIndex":0},"schema":"https://github.com/citation-style-language/schema/raw/master/csl-citation.json"}</w:instrText>
      </w:r>
      <w:r w:rsidRPr="00806AA7">
        <w:fldChar w:fldCharType="separate"/>
      </w:r>
      <w:r w:rsidR="001669E3" w:rsidRPr="001669E3">
        <w:t>[50]</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58B224AE" w:rsidR="00EB5474" w:rsidRPr="00806AA7" w:rsidRDefault="0060655F" w:rsidP="00EB5474">
      <w:r w:rsidRPr="00806AA7">
        <w:t xml:space="preserve">In </w:t>
      </w:r>
      <w:r w:rsidRPr="00806AA7">
        <w:fldChar w:fldCharType="begin" w:fldLock="1"/>
      </w:r>
      <w:r w:rsidR="00EF1E19">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1]","plainTextFormattedCitation":"[1], [51]","previouslyFormattedCitation":"[1], [51]"},"properties":{"noteIndex":0},"schema":"https://github.com/citation-style-language/schema/raw/master/csl-citation.json"}</w:instrText>
      </w:r>
      <w:r w:rsidRPr="00806AA7">
        <w:fldChar w:fldCharType="separate"/>
      </w:r>
      <w:r w:rsidR="001669E3" w:rsidRPr="001669E3">
        <w:t>[1], [51]</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5B2C6FB7" w:rsidR="009C1FB7" w:rsidRPr="00806AA7" w:rsidRDefault="009C1FB7" w:rsidP="009435FB">
      <w:pPr>
        <w:pStyle w:val="Caption"/>
      </w:pPr>
      <w:bookmarkStart w:id="96" w:name="_Ref130039690"/>
      <w:bookmarkStart w:id="97" w:name="_Toc145632692"/>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5</w:t>
      </w:r>
      <w:r w:rsidR="00A9653F">
        <w:fldChar w:fldCharType="end"/>
      </w:r>
      <w:bookmarkEnd w:id="96"/>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7"/>
      <w:r w:rsidR="00AB3A5A" w:rsidRPr="00806AA7">
        <w:fldChar w:fldCharType="end"/>
      </w:r>
    </w:p>
    <w:p w14:paraId="69C2A89E" w14:textId="248B5397"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EF1E19">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806AA7">
        <w:fldChar w:fldCharType="separate"/>
      </w:r>
      <w:r w:rsidR="001669E3" w:rsidRPr="001669E3">
        <w:t>[51]</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EF1E19">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2]"},"properties":{"noteIndex":0},"schema":"https://github.com/citation-style-language/schema/raw/master/csl-citation.json"}</w:instrText>
      </w:r>
      <w:r w:rsidRPr="00806AA7">
        <w:fldChar w:fldCharType="separate"/>
      </w:r>
      <w:r w:rsidR="001669E3" w:rsidRPr="001669E3">
        <w:t>[52]</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3159A8A2" w:rsidR="001A1678" w:rsidRPr="00806AA7" w:rsidRDefault="001A1678" w:rsidP="009435FB">
      <w:pPr>
        <w:pStyle w:val="Caption"/>
      </w:pPr>
      <w:bookmarkStart w:id="98" w:name="_Ref141434729"/>
      <w:bookmarkStart w:id="99" w:name="_Toc145632659"/>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1</w:t>
      </w:r>
      <w:r w:rsidR="00137C12">
        <w:fldChar w:fldCharType="end"/>
      </w:r>
      <w:bookmarkEnd w:id="98"/>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99"/>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014874BF">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401D8004" w:rsidR="00AB3A5A" w:rsidRPr="00806AA7" w:rsidRDefault="00BD2D2E" w:rsidP="009435FB">
      <w:pPr>
        <w:pStyle w:val="Caption"/>
      </w:pPr>
      <w:bookmarkStart w:id="100" w:name="_Ref145283290"/>
      <w:bookmarkStart w:id="101" w:name="_Toc145632693"/>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6</w:t>
      </w:r>
      <w:r w:rsidR="00A9653F">
        <w:fldChar w:fldCharType="end"/>
      </w:r>
      <w:bookmarkEnd w:id="100"/>
      <w:r w:rsidRPr="00806AA7">
        <w:t>. Bypass capacitor test circuitry using the reed switch from the anemometer</w:t>
      </w:r>
      <w:bookmarkEnd w:id="101"/>
    </w:p>
    <w:p w14:paraId="735AC688" w14:textId="77777777" w:rsidR="00BD2D2E" w:rsidRPr="00806AA7" w:rsidRDefault="00BD2D2E" w:rsidP="009435FB">
      <w:pPr>
        <w:pStyle w:val="Caption"/>
      </w:pPr>
      <w:bookmarkStart w:id="102"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4">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5">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0CAC9D0E" w:rsidR="00BD2D2E" w:rsidRPr="00806AA7" w:rsidRDefault="00BD2D2E" w:rsidP="00BD2D2E">
      <w:pPr>
        <w:jc w:val="center"/>
      </w:pPr>
      <w:bookmarkStart w:id="103" w:name="_Ref145283147"/>
      <w:bookmarkStart w:id="104" w:name="_Toc145632694"/>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7</w:t>
      </w:r>
      <w:r w:rsidR="00A9653F">
        <w:fldChar w:fldCharType="end"/>
      </w:r>
      <w:bookmarkEnd w:id="102"/>
      <w:bookmarkEnd w:id="103"/>
      <w:r w:rsidRPr="00806AA7">
        <w:t>. Reed switch debounced by the 68-nF bypass capacitor</w:t>
      </w:r>
      <w:bookmarkEnd w:id="104"/>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6"/>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51F31877" w:rsidR="001E182F" w:rsidRPr="00806AA7" w:rsidRDefault="001E182F" w:rsidP="009435FB">
      <w:pPr>
        <w:pStyle w:val="Caption"/>
      </w:pPr>
      <w:bookmarkStart w:id="105" w:name="_Toc145632695"/>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8</w:t>
      </w:r>
      <w:r w:rsidR="00A9653F">
        <w:fldChar w:fldCharType="end"/>
      </w:r>
      <w:r w:rsidRPr="00806AA7">
        <w:t xml:space="preserve">. </w:t>
      </w:r>
      <w:r w:rsidR="003E2FB8" w:rsidRPr="00806AA7">
        <w:t>Circuitry for interfacing with the anemometer</w:t>
      </w:r>
      <w:bookmarkEnd w:id="105"/>
    </w:p>
    <w:p w14:paraId="5EED948E" w14:textId="77777777" w:rsidR="00655164" w:rsidRPr="00806AA7" w:rsidRDefault="00655164" w:rsidP="007F5BAE">
      <w:pPr>
        <w:pStyle w:val="Heading4"/>
      </w:pPr>
      <w:r w:rsidRPr="00806AA7">
        <w:t>Software design</w:t>
      </w:r>
    </w:p>
    <w:p w14:paraId="0EF60EE4" w14:textId="75FDF93D"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EF1E19">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3]","plainTextFormattedCitation":"[1], [53]","previouslyFormattedCitation":"[1], [53]"},"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1], [53]</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6278B20A" w:rsidR="00C6796E" w:rsidRPr="00806AA7" w:rsidRDefault="00A96DE7" w:rsidP="009435FB">
      <w:pPr>
        <w:pStyle w:val="Caption"/>
      </w:pPr>
      <w:bookmarkStart w:id="106" w:name="_Toc145632696"/>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9</w:t>
      </w:r>
      <w:r w:rsidR="00A9653F">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bookmarkEnd w:id="106"/>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4BA74C93"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EF1E19">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4]","plainTextFormattedCitation":"[54]","previouslyFormattedCitation":"[54]"},"properties":{"noteIndex":0},"schema":"https://github.com/citation-style-language/schema/raw/master/csl-citation.json"}</w:instrText>
      </w:r>
      <w:r w:rsidR="000C74D6" w:rsidRPr="00806AA7">
        <w:rPr>
          <w:rFonts w:eastAsiaTheme="minorEastAsia"/>
        </w:rPr>
        <w:fldChar w:fldCharType="separate"/>
      </w:r>
      <w:r w:rsidR="001669E3" w:rsidRPr="001669E3">
        <w:rPr>
          <w:rFonts w:eastAsiaTheme="minorEastAsia"/>
        </w:rPr>
        <w:t>[54]</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7" w:name="_Toc145632569"/>
      <w:r w:rsidRPr="00806AA7">
        <w:t>Wind Vane</w:t>
      </w:r>
      <w:bookmarkEnd w:id="107"/>
    </w:p>
    <w:p w14:paraId="06626DDC" w14:textId="77777777" w:rsidR="00902FCA" w:rsidRPr="00806AA7" w:rsidRDefault="00902FCA" w:rsidP="007F5BAE">
      <w:pPr>
        <w:pStyle w:val="Heading4"/>
      </w:pPr>
      <w:bookmarkStart w:id="108" w:name="_Ref145605419"/>
      <w:r w:rsidRPr="00806AA7">
        <w:t>Hardware dependencies</w:t>
      </w:r>
      <w:bookmarkEnd w:id="108"/>
    </w:p>
    <w:p w14:paraId="7B79B003" w14:textId="2A18D58A" w:rsidR="00902FCA" w:rsidRPr="00806AA7" w:rsidRDefault="00902FCA" w:rsidP="00902FCA">
      <w:pPr>
        <w:pStyle w:val="Heading5"/>
        <w:spacing w:after="240"/>
      </w:pPr>
      <w:bookmarkStart w:id="109" w:name="_Ref145605441"/>
      <w:r w:rsidRPr="00806AA7">
        <w:t>Voltage divider</w:t>
      </w:r>
      <w:bookmarkEnd w:id="109"/>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8">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7502FA64" w:rsidR="00E54AF0" w:rsidRPr="00806AA7" w:rsidRDefault="00433B6F" w:rsidP="009435FB">
      <w:pPr>
        <w:pStyle w:val="Caption"/>
      </w:pPr>
      <w:bookmarkStart w:id="110" w:name="_Ref145283675"/>
      <w:bookmarkStart w:id="111" w:name="_Toc145632697"/>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0</w:t>
      </w:r>
      <w:r w:rsidR="00A9653F">
        <w:fldChar w:fldCharType="end"/>
      </w:r>
      <w:bookmarkEnd w:id="110"/>
      <w:r w:rsidRPr="00806AA7">
        <w:t>. Voltage divider circuitry with ADC module</w:t>
      </w:r>
      <w:bookmarkEnd w:id="111"/>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464CA6" w:rsidP="009435F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r w:rsidR="00464CA6">
              <w:fldChar w:fldCharType="begin"/>
            </w:r>
            <w:r w:rsidR="00464CA6">
              <w:instrText xml:space="preserve"> SEQ Eq \* MERGEFORMAT </w:instrText>
            </w:r>
            <w:r w:rsidR="00464CA6">
              <w:fldChar w:fldCharType="separate"/>
            </w:r>
            <w:r w:rsidR="00D3129F" w:rsidRPr="00806AA7">
              <w:t>1</w:t>
            </w:r>
            <w:r w:rsidR="00464CA6">
              <w:fldChar w:fldCharType="end"/>
            </w:r>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464CA6"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DEBE5BA"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EF1E19">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5]","plainTextFormattedCitation":"[55]","previouslyFormattedCitation":"[55]"},"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55]</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464CA6"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tc>
        <w:tc>
          <w:tcPr>
            <w:tcW w:w="1128" w:type="dxa"/>
            <w:vAlign w:val="center"/>
          </w:tcPr>
          <w:p w14:paraId="32045901" w14:textId="6EA259EB" w:rsidR="00E54AF0" w:rsidRPr="00806AA7" w:rsidRDefault="00E54AF0" w:rsidP="00D00990">
            <w:pPr>
              <w:jc w:val="center"/>
            </w:pPr>
            <w:r w:rsidRPr="00806AA7">
              <w:t>(</w:t>
            </w:r>
            <w:bookmarkStart w:id="112"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12"/>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464CA6"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464CA6"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m:t>
          </m:r>
          <m:r>
            <w:rPr>
              <w:rFonts w:ascii="Cambria Math" w:eastAsiaTheme="minorEastAsia" w:hAnsi="Cambria Math"/>
            </w:rPr>
            <m:t>V</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9">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213B356A" w:rsidR="00E54AF0" w:rsidRPr="00806AA7" w:rsidRDefault="00E54AF0" w:rsidP="009435FB">
      <w:pPr>
        <w:pStyle w:val="Caption"/>
      </w:pPr>
      <w:bookmarkStart w:id="113" w:name="_Ref142079043"/>
      <w:bookmarkStart w:id="114" w:name="_Toc145632698"/>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1</w:t>
      </w:r>
      <w:r w:rsidR="00A9653F">
        <w:fldChar w:fldCharType="end"/>
      </w:r>
      <w:bookmarkEnd w:id="113"/>
      <w:r w:rsidRPr="00806AA7">
        <w:t>. Derivation of the Norton equivalent of the voltage divider</w:t>
      </w:r>
      <w:bookmarkEnd w:id="114"/>
    </w:p>
    <w:p w14:paraId="21267058" w14:textId="13A86C14" w:rsidR="00E54AF0" w:rsidRPr="00806AA7" w:rsidRDefault="00E54AF0" w:rsidP="00E54AF0">
      <w:pPr>
        <w:jc w:val="both"/>
      </w:pPr>
      <w:r w:rsidRPr="00806AA7">
        <w:t xml:space="preserve">According to the capacitor charging voltage curve shown in </w:t>
      </w:r>
      <w:r w:rsidRPr="00806AA7">
        <w:fldChar w:fldCharType="begin" w:fldLock="1"/>
      </w:r>
      <w:r w:rsidR="00EF1E19">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6]","plainTextFormattedCitation":"[56]","previouslyFormattedCitation":"[56]"},"properties":{"noteIndex":0},"schema":"https://github.com/citation-style-language/schema/raw/master/csl-citation.json"}</w:instrText>
      </w:r>
      <w:r w:rsidRPr="00806AA7">
        <w:fldChar w:fldCharType="separate"/>
      </w:r>
      <w:r w:rsidR="001669E3" w:rsidRPr="001669E3">
        <w:t>[56]</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2A42ACD5"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Pr="00806AA7">
        <w:fldChar w:fldCharType="separate"/>
      </w:r>
      <w:r w:rsidR="001669E3" w:rsidRPr="001669E3">
        <w:t>[49]</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70">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0692CC65" w:rsidR="00E54AF0" w:rsidRPr="00806AA7" w:rsidRDefault="00E54AF0" w:rsidP="009435FB">
      <w:pPr>
        <w:pStyle w:val="Caption"/>
      </w:pPr>
      <w:bookmarkStart w:id="115" w:name="_Ref145605768"/>
      <w:bookmarkStart w:id="116" w:name="_Toc145632699"/>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2</w:t>
      </w:r>
      <w:r w:rsidR="00A9653F">
        <w:fldChar w:fldCharType="end"/>
      </w:r>
      <w:bookmarkEnd w:id="115"/>
      <w:r w:rsidRPr="00806AA7">
        <w:t>. An instance of R</w:t>
      </w:r>
      <w:r w:rsidRPr="00806AA7">
        <w:rPr>
          <w:vertAlign w:val="subscript"/>
        </w:rPr>
        <w:t>external</w:t>
      </w:r>
      <w:r w:rsidRPr="00806AA7">
        <w:t xml:space="preserve"> = 3.0kΩ input to the voltage step-calculating sheet</w:t>
      </w:r>
      <w:bookmarkEnd w:id="116"/>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0C349AF4" w:rsidR="00286A33" w:rsidRPr="00806AA7" w:rsidRDefault="00FC5EB9" w:rsidP="009435FB">
      <w:pPr>
        <w:pStyle w:val="Caption"/>
        <w:rPr>
          <w:vertAlign w:val="subscript"/>
        </w:rPr>
      </w:pPr>
      <w:bookmarkStart w:id="117" w:name="_Ref145283914"/>
      <w:bookmarkStart w:id="118" w:name="_Toc145632660"/>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2</w:t>
      </w:r>
      <w:r w:rsidR="00137C12">
        <w:fldChar w:fldCharType="end"/>
      </w:r>
      <w:bookmarkEnd w:id="117"/>
      <w:r w:rsidRPr="00806AA7">
        <w:t>. Voltage steps of the voltage divider by R</w:t>
      </w:r>
      <w:r w:rsidRPr="00806AA7">
        <w:rPr>
          <w:vertAlign w:val="subscript"/>
        </w:rPr>
        <w:t>external</w:t>
      </w:r>
      <w:bookmarkEnd w:id="118"/>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1">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2E5756E0" w:rsidR="00D61A64" w:rsidRPr="00806AA7" w:rsidRDefault="00D61A64" w:rsidP="009435FB">
      <w:pPr>
        <w:pStyle w:val="Caption"/>
        <w:rPr>
          <w:rFonts w:cs="Times New Roman"/>
          <w:szCs w:val="24"/>
        </w:rPr>
      </w:pPr>
      <w:bookmarkStart w:id="119" w:name="_Ref145297817"/>
      <w:bookmarkStart w:id="120" w:name="_Toc145632700"/>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3</w:t>
      </w:r>
      <w:r w:rsidR="00A9653F">
        <w:fldChar w:fldCharType="end"/>
      </w:r>
      <w:bookmarkEnd w:id="119"/>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20"/>
      <w:r w:rsidRPr="00806AA7">
        <w:fldChar w:fldCharType="end"/>
      </w:r>
    </w:p>
    <w:p w14:paraId="539B6F64" w14:textId="3E88C012"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A12E91" w:rsidRPr="00806AA7">
        <w:fldChar w:fldCharType="separate"/>
      </w:r>
      <w:r w:rsidR="001669E3" w:rsidRPr="001669E3">
        <w:t>[49]</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3B6705DE" w:rsidR="00121747" w:rsidRPr="00806AA7" w:rsidRDefault="00626091" w:rsidP="009435FB">
      <w:pPr>
        <w:pStyle w:val="Caption"/>
      </w:pPr>
      <w:bookmarkStart w:id="121" w:name="_Ref145421284"/>
      <w:bookmarkStart w:id="122" w:name="_Toc145632661"/>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3</w:t>
      </w:r>
      <w:r w:rsidR="00137C12">
        <w:fldChar w:fldCharType="end"/>
      </w:r>
      <w:bookmarkEnd w:id="121"/>
      <w:r w:rsidRPr="00806AA7">
        <w:t xml:space="preserve">. </w:t>
      </w:r>
      <w:r w:rsidR="000B3796" w:rsidRPr="00806AA7">
        <w:t>A part of the c</w:t>
      </w:r>
      <w:r w:rsidR="001554DC" w:rsidRPr="00806AA7">
        <w:t xml:space="preserve">omponent pick-up table for the </w:t>
      </w:r>
      <w:r w:rsidR="00FA0D7A" w:rsidRPr="00806AA7">
        <w:t>passive LPF</w:t>
      </w:r>
      <w:bookmarkEnd w:id="122"/>
    </w:p>
    <w:p w14:paraId="3B1C1D38" w14:textId="3F2BDF6C"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w:t>
      </w:r>
      <w:r w:rsidR="004968B3">
        <w:rPr>
          <w:rFonts w:cs="Times New Roman"/>
          <w:szCs w:val="24"/>
        </w:rPr>
        <w:t>-I/P</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3</w:t>
      </w:r>
      <w:r w:rsidR="006720C9">
        <w:rPr>
          <w:rFonts w:cs="Times New Roman"/>
          <w:szCs w:val="24"/>
        </w:rPr>
        <w:t>.3</w:t>
      </w:r>
      <w:r w:rsidR="008C010C" w:rsidRPr="00806AA7">
        <w:rPr>
          <w:rFonts w:cs="Times New Roman"/>
          <w:szCs w:val="24"/>
        </w:rPr>
        <w:t xml:space="preserve">-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2CDB1E95" w:rsidR="0014424E" w:rsidRPr="00806AA7" w:rsidRDefault="006720C9"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72"/>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6731C329" w:rsidR="0014424E" w:rsidRPr="00806AA7" w:rsidRDefault="0014424E" w:rsidP="009435FB">
      <w:pPr>
        <w:pStyle w:val="Caption"/>
      </w:pPr>
      <w:bookmarkStart w:id="123" w:name="_Ref130292728"/>
      <w:bookmarkStart w:id="124" w:name="_Toc145632701"/>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4</w:t>
      </w:r>
      <w:r w:rsidR="00A9653F">
        <w:fldChar w:fldCharType="end"/>
      </w:r>
      <w:bookmarkEnd w:id="123"/>
      <w:r w:rsidRPr="00806AA7">
        <w:t>. Circuitry for reading the wind vane</w:t>
      </w:r>
      <w:bookmarkEnd w:id="124"/>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3"/>
                    <a:stretch>
                      <a:fillRect/>
                    </a:stretch>
                  </pic:blipFill>
                  <pic:spPr>
                    <a:xfrm>
                      <a:off x="0" y="0"/>
                      <a:ext cx="9251950" cy="4773930"/>
                    </a:xfrm>
                    <a:prstGeom prst="rect">
                      <a:avLst/>
                    </a:prstGeom>
                  </pic:spPr>
                </pic:pic>
              </a:graphicData>
            </a:graphic>
          </wp:inline>
        </w:drawing>
      </w:r>
    </w:p>
    <w:p w14:paraId="2397A765" w14:textId="62BE8D5F" w:rsidR="006E4F6A" w:rsidRPr="00806AA7" w:rsidRDefault="00BC4599" w:rsidP="009435FB">
      <w:pPr>
        <w:pStyle w:val="Caption"/>
      </w:pPr>
      <w:bookmarkStart w:id="125" w:name="_Toc145632702"/>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5</w:t>
      </w:r>
      <w:r w:rsidR="00A9653F">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25"/>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6346FEF0" w:rsidR="006E4F6A" w:rsidRPr="00806AA7" w:rsidRDefault="006E4F6A" w:rsidP="009435FB">
      <w:pPr>
        <w:pStyle w:val="Caption"/>
      </w:pPr>
      <w:bookmarkStart w:id="126" w:name="_Toc145632703"/>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6</w:t>
      </w:r>
      <w:r w:rsidR="00A9653F">
        <w:fldChar w:fldCharType="end"/>
      </w:r>
      <w:r w:rsidRPr="00806AA7">
        <w:t xml:space="preserve">. Step </w:t>
      </w:r>
      <w:r w:rsidR="0048114C" w:rsidRPr="00806AA7">
        <w:t>response of the active 11.587-kHz RC LPF</w:t>
      </w:r>
      <w:bookmarkEnd w:id="126"/>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bookmarkStart w:id="127" w:name="_Ref145605929"/>
      <w:r w:rsidRPr="00806AA7">
        <w:lastRenderedPageBreak/>
        <w:t>Software design</w:t>
      </w:r>
      <w:bookmarkEnd w:id="127"/>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464CA6"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m:t>
          </m:r>
          <m:r>
            <w:rPr>
              <w:rFonts w:ascii="Cambria Math" w:hAnsi="Cambria Math"/>
            </w:rPr>
            <m:t>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464CA6"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m:t>
              </m:r>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4209679D"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D82837" w:rsidRPr="00806AA7">
        <w:fldChar w:fldCharType="separate"/>
      </w:r>
      <w:r w:rsidR="001669E3" w:rsidRPr="001669E3">
        <w:t>[49]</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594D3DE5" w:rsidR="00260A7C" w:rsidRPr="00806AA7" w:rsidRDefault="00220535" w:rsidP="009435FB">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8" w:name="_Ref145417706"/>
      <w:bookmarkStart w:id="129" w:name="_Toc145632662"/>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4</w:t>
      </w:r>
      <w:r w:rsidR="00137C12">
        <w:fldChar w:fldCharType="end"/>
      </w:r>
      <w:bookmarkEnd w:id="128"/>
      <w:r w:rsidRPr="00806AA7">
        <w:t xml:space="preserve">. </w:t>
      </w:r>
      <w:r w:rsidR="00766C3A" w:rsidRPr="00806AA7">
        <w:t xml:space="preserve">ADC functions for </w:t>
      </w:r>
      <w:r w:rsidR="009506A8" w:rsidRPr="00806AA7">
        <w:t>wind vane reading software</w:t>
      </w:r>
      <w:bookmarkEnd w:id="129"/>
    </w:p>
    <w:p w14:paraId="181D3777" w14:textId="63939276" w:rsidR="00BC7200" w:rsidRPr="00806AA7" w:rsidRDefault="00BC7200" w:rsidP="007F5BAE">
      <w:pPr>
        <w:pStyle w:val="Heading3"/>
      </w:pPr>
      <w:bookmarkStart w:id="130" w:name="_Toc145632570"/>
      <w:r w:rsidRPr="00806AA7">
        <w:lastRenderedPageBreak/>
        <w:t>Rain Gauge</w:t>
      </w:r>
      <w:bookmarkEnd w:id="130"/>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9435FB">
      <w:pPr>
        <w:pStyle w:val="Caption"/>
      </w:pPr>
      <w:bookmarkStart w:id="131"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5"/>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30818136" w:rsidR="00242FD8" w:rsidRPr="00806AA7" w:rsidRDefault="00E10946" w:rsidP="009435FB">
      <w:pPr>
        <w:pStyle w:val="Caption"/>
      </w:pPr>
      <w:bookmarkStart w:id="132" w:name="_Toc145632704"/>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7</w:t>
      </w:r>
      <w:r w:rsidR="00A9653F">
        <w:fldChar w:fldCharType="end"/>
      </w:r>
      <w:bookmarkEnd w:id="131"/>
      <w:r w:rsidRPr="00806AA7">
        <w:t>. Circuitry for interfacing with the rain gauge</w:t>
      </w:r>
      <w:bookmarkEnd w:id="132"/>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6FF80A68" w:rsidR="000B45F4" w:rsidRPr="00806AA7" w:rsidRDefault="000B45F4" w:rsidP="009435FB">
      <w:pPr>
        <w:pStyle w:val="Caption"/>
      </w:pPr>
      <w:bookmarkStart w:id="133" w:name="_Toc145632705"/>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8</w:t>
      </w:r>
      <w:r w:rsidR="00A9653F">
        <w:fldChar w:fldCharType="end"/>
      </w:r>
      <w:r w:rsidRPr="00806AA7">
        <w:t>. Anemometer setup routine and interrupt service routine upon input event</w:t>
      </w:r>
      <w:bookmarkEnd w:id="133"/>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34" w:name="_Toc145632571"/>
      <w:r w:rsidRPr="00806AA7">
        <w:t>BME280</w:t>
      </w:r>
      <w:bookmarkEnd w:id="134"/>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9435FB">
      <w:pPr>
        <w:pStyle w:val="Caption"/>
      </w:pPr>
      <w:bookmarkStart w:id="135"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7">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58A6B256" w:rsidR="00DF5220" w:rsidRPr="00806AA7" w:rsidRDefault="00F51DA1" w:rsidP="009435FB">
      <w:pPr>
        <w:pStyle w:val="Caption"/>
      </w:pPr>
      <w:bookmarkStart w:id="136" w:name="_Toc145632706"/>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9</w:t>
      </w:r>
      <w:r w:rsidR="00A9653F">
        <w:fldChar w:fldCharType="end"/>
      </w:r>
      <w:bookmarkEnd w:id="135"/>
      <w:r w:rsidR="00DF5220" w:rsidRPr="00806AA7">
        <w:t>. BME280 setup for the I</w:t>
      </w:r>
      <w:r w:rsidR="00DF5220" w:rsidRPr="00806AA7">
        <w:rPr>
          <w:vertAlign w:val="superscript"/>
        </w:rPr>
        <w:t>2</w:t>
      </w:r>
      <w:r w:rsidR="00DF5220" w:rsidRPr="00806AA7">
        <w:t>C protocol</w:t>
      </w:r>
      <w:bookmarkEnd w:id="136"/>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37" w:name="_Toc145632572"/>
      <w:r w:rsidRPr="00806AA7">
        <w:t>DS18B20</w:t>
      </w:r>
      <w:bookmarkEnd w:id="137"/>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8"/>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7C35F69B" w:rsidR="004A328A" w:rsidRPr="00806AA7" w:rsidRDefault="004A328A" w:rsidP="009435FB">
      <w:pPr>
        <w:pStyle w:val="Caption"/>
      </w:pPr>
      <w:bookmarkStart w:id="138" w:name="_Toc145632707"/>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0</w:t>
      </w:r>
      <w:r w:rsidR="00A9653F">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38"/>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464CA6"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464CA6"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464CA6"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m:t>
              </m:r>
              <m:r>
                <w:rPr>
                  <w:rFonts w:ascii="Cambria Math" w:hAnsi="Cambria Math"/>
                </w:rPr>
                <m:t>V</m:t>
              </m:r>
              <m:r>
                <w:rPr>
                  <w:rFonts w:ascii="Cambria Math" w:hAnsi="Cambria Math"/>
                </w:rPr>
                <m:t>-</m:t>
              </m:r>
              <m:r>
                <w:rPr>
                  <w:rFonts w:ascii="Cambria Math" w:hAnsi="Cambria Math"/>
                </w:rPr>
                <m:t>3</m:t>
              </m:r>
              <m:r>
                <w:rPr>
                  <w:rFonts w:ascii="Cambria Math" w:hAnsi="Cambria Math"/>
                </w:rPr>
                <m:t>V</m:t>
              </m:r>
            </m:num>
            <m:den>
              <m:r>
                <w:rPr>
                  <w:rFonts w:ascii="Cambria Math" w:hAnsi="Cambria Math"/>
                </w:rPr>
                <m:t>5</m:t>
              </m:r>
              <m:r>
                <w:rPr>
                  <w:rFonts w:ascii="Cambria Math" w:hAnsi="Cambria Math"/>
                </w:rPr>
                <m:t>μA</m:t>
              </m:r>
            </m:den>
          </m:f>
          <m:r>
            <w:rPr>
              <w:rFonts w:ascii="Cambria Math" w:hAnsi="Cambria Math"/>
            </w:rPr>
            <m:t>=60</m:t>
          </m:r>
          <m:r>
            <w:rPr>
              <w:rFonts w:ascii="Cambria Math" w:hAnsi="Cambria Math"/>
            </w:rPr>
            <m:t>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9"/>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353A9D5A" w:rsidR="007250A4" w:rsidRPr="00806AA7" w:rsidRDefault="007250A4" w:rsidP="009435FB">
      <w:pPr>
        <w:pStyle w:val="Caption"/>
      </w:pPr>
      <w:bookmarkStart w:id="139" w:name="_Toc145632708"/>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1</w:t>
      </w:r>
      <w:r w:rsidR="00A9653F">
        <w:fldChar w:fldCharType="end"/>
      </w:r>
      <w:r w:rsidRPr="00806AA7">
        <w:t xml:space="preserve">. </w:t>
      </w:r>
      <w:r w:rsidR="0093163B" w:rsidRPr="00806AA7">
        <w:t>Final circuitry for interfacing the DS18B20 with the microcontroller</w:t>
      </w:r>
      <w:bookmarkEnd w:id="139"/>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1518C5AF" w:rsidR="005E719E" w:rsidRDefault="005E719E" w:rsidP="009435FB">
      <w:pPr>
        <w:pStyle w:val="Caption"/>
        <w:rPr>
          <w:rFonts w:eastAsia="Times New Roman" w:cs="Times New Roman"/>
          <w:noProof w:val="0"/>
          <w:color w:val="000000"/>
          <w:szCs w:val="24"/>
          <w:lang w:eastAsia="en-GB"/>
        </w:rPr>
      </w:pPr>
      <w:bookmarkStart w:id="140" w:name="_Toc145632663"/>
      <w:r>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5</w:t>
      </w:r>
      <w:r w:rsidR="00137C12">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bookmarkEnd w:id="140"/>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1B551B65" w:rsidR="00314F29" w:rsidRPr="00DF4464" w:rsidRDefault="00763967" w:rsidP="009435FB">
      <w:pPr>
        <w:pStyle w:val="Caption"/>
        <w:rPr>
          <w:rFonts w:eastAsia="Times New Roman" w:cs="Times New Roman"/>
          <w:noProof w:val="0"/>
          <w:color w:val="000000"/>
          <w:szCs w:val="24"/>
          <w:lang w:eastAsia="en-GB"/>
        </w:rPr>
      </w:pPr>
      <w:bookmarkStart w:id="141" w:name="_Ref145456615"/>
      <w:bookmarkStart w:id="142" w:name="_Toc145632664"/>
      <w:r>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6</w:t>
      </w:r>
      <w:r w:rsidR="00137C12">
        <w:fldChar w:fldCharType="end"/>
      </w:r>
      <w:bookmarkEnd w:id="141"/>
      <w:r>
        <w:t xml:space="preserve">. </w:t>
      </w:r>
      <w:r w:rsidR="00C92440">
        <w:t>ROM and function commands in use for the DS18B20</w:t>
      </w:r>
      <w:bookmarkEnd w:id="142"/>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724029A0" w:rsidR="00DD109E" w:rsidRDefault="00D70436" w:rsidP="009435FB">
      <w:pPr>
        <w:pStyle w:val="Caption"/>
      </w:pPr>
      <w:bookmarkStart w:id="143" w:name="_Ref145451425"/>
      <w:bookmarkStart w:id="144" w:name="_Toc145632709"/>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2</w:t>
      </w:r>
      <w:r w:rsidR="00A9653F">
        <w:fldChar w:fldCharType="end"/>
      </w:r>
      <w:bookmarkEnd w:id="143"/>
      <w:r>
        <w:t xml:space="preserve">. Setup </w:t>
      </w:r>
      <w:r w:rsidR="00812211">
        <w:t>and reading routines for DS18B20</w:t>
      </w:r>
      <w:bookmarkEnd w:id="144"/>
    </w:p>
    <w:p w14:paraId="679BC177" w14:textId="77777777" w:rsidR="00514F73" w:rsidRPr="00806AA7" w:rsidRDefault="00514F73" w:rsidP="00C27B12"/>
    <w:p w14:paraId="6375B19F" w14:textId="77777777" w:rsidR="00CC6052" w:rsidRDefault="00453735" w:rsidP="000D6016">
      <w:pPr>
        <w:pStyle w:val="Heading2"/>
      </w:pPr>
      <w:bookmarkStart w:id="145" w:name="_Ref145595103"/>
      <w:bookmarkStart w:id="146" w:name="_Toc145632573"/>
      <w:r w:rsidRPr="00806AA7">
        <w:lastRenderedPageBreak/>
        <w:t>SX1278</w:t>
      </w:r>
      <w:bookmarkEnd w:id="145"/>
      <w:bookmarkEnd w:id="146"/>
    </w:p>
    <w:p w14:paraId="22C48FAA" w14:textId="77777777" w:rsidR="0069790F" w:rsidRPr="0069790F" w:rsidRDefault="0069790F" w:rsidP="0069790F">
      <w:pPr>
        <w:pStyle w:val="Heading4"/>
        <w:numPr>
          <w:ilvl w:val="0"/>
          <w:numId w:val="0"/>
        </w:numPr>
      </w:pPr>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81"/>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2E5CF7DC" w:rsidR="00F51DA1" w:rsidRPr="00806AA7" w:rsidRDefault="006D3589" w:rsidP="009435FB">
      <w:pPr>
        <w:pStyle w:val="Caption"/>
      </w:pPr>
      <w:bookmarkStart w:id="147" w:name="_Toc145632710"/>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3</w:t>
      </w:r>
      <w:r w:rsidR="00A9653F">
        <w:fldChar w:fldCharType="end"/>
      </w:r>
      <w:r w:rsidRPr="00806AA7">
        <w:t>. Hardware setup for SX1278 LoRa module</w:t>
      </w:r>
      <w:bookmarkEnd w:id="147"/>
    </w:p>
    <w:p w14:paraId="6684F112" w14:textId="7C2E14FB" w:rsidR="000760B4" w:rsidRPr="00806AA7" w:rsidRDefault="00415CE3" w:rsidP="000D6016">
      <w:pPr>
        <w:pStyle w:val="Heading2"/>
      </w:pPr>
      <w:bookmarkStart w:id="148" w:name="_Toc145632574"/>
      <w:r w:rsidRPr="00806AA7">
        <w:t xml:space="preserve">Other </w:t>
      </w:r>
      <w:r w:rsidR="00751119" w:rsidRPr="00806AA7">
        <w:t>M</w:t>
      </w:r>
      <w:r w:rsidRPr="00806AA7">
        <w:t>odules</w:t>
      </w:r>
      <w:bookmarkEnd w:id="148"/>
    </w:p>
    <w:p w14:paraId="383935B8" w14:textId="7915DD86" w:rsidR="00CC6052" w:rsidRPr="00806AA7" w:rsidRDefault="00415CE3" w:rsidP="007F5BAE">
      <w:pPr>
        <w:pStyle w:val="Heading3"/>
      </w:pPr>
      <w:r w:rsidRPr="00806AA7">
        <w:t xml:space="preserve"> </w:t>
      </w:r>
      <w:bookmarkStart w:id="149" w:name="_Ref145436562"/>
      <w:bookmarkStart w:id="150" w:name="_Toc145632575"/>
      <w:r w:rsidR="00CC6052" w:rsidRPr="00806AA7">
        <w:t>DS3231</w:t>
      </w:r>
      <w:r w:rsidR="000971F1" w:rsidRPr="00806AA7">
        <w:t>SN</w:t>
      </w:r>
      <w:bookmarkEnd w:id="149"/>
      <w:bookmarkEnd w:id="150"/>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xml:space="preserve">, 5-V power supply is not ideal for integrating the DS3231SN with the system. Therefore, the RTC module is to be powered at 3.3 </w:t>
      </w:r>
      <w:r w:rsidRPr="00806AA7">
        <w:rPr>
          <w:rFonts w:eastAsiaTheme="minorEastAsia"/>
          <w:color w:val="FF0000"/>
        </w:rPr>
        <w:lastRenderedPageBreak/>
        <w:t>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2"/>
                    <a:stretch>
                      <a:fillRect/>
                    </a:stretch>
                  </pic:blipFill>
                  <pic:spPr>
                    <a:xfrm>
                      <a:off x="0" y="0"/>
                      <a:ext cx="5992615" cy="2937239"/>
                    </a:xfrm>
                    <a:prstGeom prst="rect">
                      <a:avLst/>
                    </a:prstGeom>
                  </pic:spPr>
                </pic:pic>
              </a:graphicData>
            </a:graphic>
          </wp:inline>
        </w:drawing>
      </w:r>
    </w:p>
    <w:p w14:paraId="417AF31D" w14:textId="7A72B58D" w:rsidR="008C6075" w:rsidRPr="00806AA7" w:rsidRDefault="00586A36" w:rsidP="009435FB">
      <w:pPr>
        <w:pStyle w:val="Caption"/>
      </w:pPr>
      <w:bookmarkStart w:id="151" w:name="_Toc145632711"/>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4</w:t>
      </w:r>
      <w:r w:rsidR="00A9653F">
        <w:fldChar w:fldCharType="end"/>
      </w:r>
      <w:r w:rsidRPr="00806AA7">
        <w:t>. Hardware setup with the DS3231SN RTC module</w:t>
      </w:r>
      <w:bookmarkEnd w:id="151"/>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52" w:name="_Toc145632576"/>
      <w:r w:rsidRPr="00806AA7">
        <w:t xml:space="preserve">microSD </w:t>
      </w:r>
      <w:r w:rsidR="00751119" w:rsidRPr="00806AA7">
        <w:t>C</w:t>
      </w:r>
      <w:r w:rsidRPr="00806AA7">
        <w:t>ard</w:t>
      </w:r>
      <w:bookmarkEnd w:id="152"/>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53" w:name="_Ref145494802"/>
      <w:bookmarkStart w:id="154" w:name="_Toc145632577"/>
      <w:r w:rsidRPr="00806AA7">
        <w:t>System Powering</w:t>
      </w:r>
      <w:bookmarkEnd w:id="153"/>
      <w:bookmarkEnd w:id="154"/>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83">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79DE03BD" w:rsidR="00BA5F2F" w:rsidRPr="00806AA7" w:rsidRDefault="008A7A74" w:rsidP="009435FB">
      <w:pPr>
        <w:pStyle w:val="Caption"/>
      </w:pPr>
      <w:bookmarkStart w:id="155" w:name="_Toc145632712"/>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5</w:t>
      </w:r>
      <w:r w:rsidR="00A9653F">
        <w:fldChar w:fldCharType="end"/>
      </w:r>
      <w:r w:rsidRPr="00806AA7">
        <w:t xml:space="preserve">. Block diagram of </w:t>
      </w:r>
      <w:r w:rsidR="00E621D5" w:rsidRPr="00806AA7">
        <w:t>the system powering circuitry</w:t>
      </w:r>
      <w:bookmarkEnd w:id="155"/>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56" w:name="_Toc145632578"/>
      <w:r>
        <w:t xml:space="preserve">Gateway and </w:t>
      </w:r>
      <w:r w:rsidR="004B4964" w:rsidRPr="00806AA7">
        <w:t>Server</w:t>
      </w:r>
      <w:bookmarkEnd w:id="156"/>
    </w:p>
    <w:p w14:paraId="3FAB5140" w14:textId="2244C870" w:rsidR="00305D22" w:rsidRDefault="00305D22" w:rsidP="00305D22">
      <w:pPr>
        <w:pStyle w:val="Heading5"/>
        <w:spacing w:after="240"/>
      </w:pPr>
      <w:r>
        <w:t>Hardware design</w:t>
      </w:r>
    </w:p>
    <w:p w14:paraId="5732CF5B" w14:textId="46DEA7B8"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r w:rsidR="00523D35">
        <w:t xml:space="preserve"> There have been attempts to try</w:t>
      </w:r>
      <w:r w:rsidR="001A1070">
        <w:t xml:space="preserve"> </w:t>
      </w:r>
      <w:r w:rsidR="00A004B3">
        <w:t>switching</w:t>
      </w:r>
      <w:r w:rsidR="001A1070">
        <w:t xml:space="preserve"> the LoRa_RST and LoRa_DIO0 pins </w:t>
      </w:r>
      <w:r w:rsidR="00A004B3">
        <w:t>to D3 and D4 pins on the nodeMCU</w:t>
      </w:r>
      <w:r w:rsidR="006371C2">
        <w:t xml:space="preserve">, but these physical pins </w:t>
      </w:r>
      <w:r w:rsidR="005C3B93">
        <w:t xml:space="preserve">take part in the boot process of the ESP8266 microcontroller </w:t>
      </w:r>
      <w:r w:rsidR="00EF1E19">
        <w:fldChar w:fldCharType="begin" w:fldLock="1"/>
      </w:r>
      <w:r w:rsidR="00BD4AE0">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62]","plainTextFormattedCitation":"[62]","previouslyFormattedCitation":"[62]"},"properties":{"noteIndex":0},"schema":"https://github.com/citation-style-language/schema/raw/master/csl-citation.json"}</w:instrText>
      </w:r>
      <w:r w:rsidR="00EF1E19">
        <w:fldChar w:fldCharType="separate"/>
      </w:r>
      <w:r w:rsidR="00EF1E19" w:rsidRPr="00EF1E19">
        <w:t>[62]</w:t>
      </w:r>
      <w:r w:rsidR="00EF1E19">
        <w:fldChar w:fldCharType="end"/>
      </w:r>
      <w:r w:rsidR="009716CD">
        <w:t xml:space="preserve"> </w:t>
      </w:r>
      <w:r w:rsidR="005C3B93">
        <w:t xml:space="preserve">and could not </w:t>
      </w:r>
      <w:r w:rsidR="008D623E">
        <w:t xml:space="preserve">work on any </w:t>
      </w:r>
      <w:r w:rsidR="00D42D8D">
        <w:t>test for LoRa.</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4"/>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0DCF1C68" w:rsidR="002B0D1C" w:rsidRDefault="00305D22" w:rsidP="009435FB">
      <w:pPr>
        <w:pStyle w:val="Caption"/>
      </w:pPr>
      <w:bookmarkStart w:id="157" w:name="_Ref145494917"/>
      <w:bookmarkStart w:id="158" w:name="_Toc145632713"/>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6</w:t>
      </w:r>
      <w:r w:rsidR="00A9653F">
        <w:fldChar w:fldCharType="end"/>
      </w:r>
      <w:bookmarkEnd w:id="157"/>
      <w:r>
        <w:t xml:space="preserve">. </w:t>
      </w:r>
      <w:r w:rsidR="00036688">
        <w:t>Hardware setup for the gateway</w:t>
      </w:r>
      <w:bookmarkEnd w:id="158"/>
    </w:p>
    <w:p w14:paraId="1373A35F" w14:textId="77777777" w:rsidR="002B0D1C" w:rsidRDefault="002B0D1C" w:rsidP="002B0D1C">
      <w:pPr>
        <w:pStyle w:val="Heading5"/>
        <w:spacing w:after="240"/>
      </w:pPr>
      <w:r>
        <w:t>Software design</w:t>
      </w:r>
    </w:p>
    <w:p w14:paraId="70A80F80" w14:textId="04102123"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BD4AE0">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3]","plainTextFormattedCitation":"[63]","previouslyFormattedCitation":"[63]"},"properties":{"noteIndex":0},"schema":"https://github.com/citation-style-language/schema/raw/master/csl-citation.json"}</w:instrText>
      </w:r>
      <w:r w:rsidR="003E5457">
        <w:fldChar w:fldCharType="separate"/>
      </w:r>
      <w:r w:rsidR="00EF1E19" w:rsidRPr="00EF1E19">
        <w:t>[63]</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5657871" w14:textId="77777777" w:rsidR="00A35D5B" w:rsidRDefault="003104DB" w:rsidP="009901E7">
      <w:pPr>
        <w:shd w:val="clear" w:color="auto" w:fill="FFFFFF"/>
        <w:spacing w:line="285" w:lineRule="atLeast"/>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C45AAE" w:rsidRPr="00C45AAE">
        <w:rPr>
          <w:rFonts w:ascii="Consolas" w:eastAsia="Times New Roman" w:hAnsi="Consolas" w:cs="Times New Roman"/>
          <w:noProof w:val="0"/>
          <w:color w:val="A31515"/>
          <w:sz w:val="21"/>
          <w:szCs w:val="21"/>
          <w:lang w:eastAsia="en-GB"/>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F21D72" w:rsidRPr="00F21D72">
        <w:rPr>
          <w:rFonts w:ascii="Consolas" w:eastAsia="Times New Roman" w:hAnsi="Consolas" w:cs="Times New Roman"/>
          <w:noProof w:val="0"/>
          <w:color w:val="A31515"/>
          <w:sz w:val="21"/>
          <w:szCs w:val="21"/>
          <w:lang w:eastAsia="en-GB"/>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24C94">
        <w:t xml:space="preserve">. The </w:t>
      </w:r>
      <w:r w:rsidR="00224C94" w:rsidRPr="00224C94">
        <w:rPr>
          <w:rFonts w:ascii="Consolas" w:eastAsia="Times New Roman" w:hAnsi="Consolas" w:cs="Times New Roman"/>
          <w:noProof w:val="0"/>
          <w:color w:val="A31515"/>
          <w:sz w:val="21"/>
          <w:szCs w:val="21"/>
          <w:lang w:eastAsia="en-GB"/>
        </w:rPr>
        <w:t>LoRa</w:t>
      </w:r>
      <w:r w:rsidR="00224C94">
        <w:t xml:space="preserve"> library, which is installed to be </w:t>
      </w:r>
      <w:r w:rsidR="00B66800">
        <w:t xml:space="preserve">used for the software of the station (node), is then </w:t>
      </w:r>
      <w:r w:rsidR="00F421AD">
        <w:t>imported for the gateway’s software as well.</w:t>
      </w:r>
    </w:p>
    <w:p w14:paraId="43040D9A"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ESP8266WiF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Wi-Fi connection handling library</w:t>
      </w:r>
    </w:p>
    <w:p w14:paraId="0D8A9AB9"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A31515"/>
          <w:sz w:val="21"/>
          <w:szCs w:val="21"/>
          <w:lang w:eastAsia="en-GB"/>
        </w:rPr>
        <w:t>ThingSpeak.h</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ibrary providing APIs for ThingSpeak access</w:t>
      </w:r>
    </w:p>
    <w:p w14:paraId="195E7384" w14:textId="77777777" w:rsidR="00A35D5B" w:rsidRPr="00A35D5B" w:rsidRDefault="00A35D5B" w:rsidP="00A35D5B">
      <w:pPr>
        <w:shd w:val="clear" w:color="auto" w:fill="FFFFFF"/>
        <w:spacing w:after="0" w:line="285" w:lineRule="atLeast"/>
        <w:rPr>
          <w:rFonts w:ascii="Consolas" w:eastAsia="Times New Roman" w:hAnsi="Consolas" w:cs="Times New Roman"/>
          <w:noProof w:val="0"/>
          <w:color w:val="000000"/>
          <w:sz w:val="21"/>
          <w:szCs w:val="21"/>
          <w:lang w:eastAsia="en-GB"/>
        </w:rPr>
      </w:pPr>
    </w:p>
    <w:p w14:paraId="57824D4B"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SP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Built-in SPI library for LoRa</w:t>
      </w:r>
    </w:p>
    <w:p w14:paraId="3CDC14E2"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LoRa.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oRa library handling SX1278</w:t>
      </w:r>
    </w:p>
    <w:p w14:paraId="11483528" w14:textId="6F5DB5C5" w:rsidR="00595647" w:rsidRPr="00312003" w:rsidRDefault="001D2C86" w:rsidP="009901E7">
      <w:pPr>
        <w:shd w:val="clear" w:color="auto" w:fill="FFFFFF"/>
        <w:spacing w:before="240" w:line="285" w:lineRule="atLeast"/>
        <w:jc w:val="both"/>
        <w:rPr>
          <w:lang w:val="en-US"/>
        </w:rPr>
      </w:pPr>
      <w:r>
        <w:t>After the library come</w:t>
      </w:r>
      <w:r w:rsidR="00624EC2">
        <w:t xml:space="preserve"> the setup parameters</w:t>
      </w:r>
      <w:r w:rsidR="00595647">
        <w:t xml:space="preserve">. The Wi-Fi network credentials must </w:t>
      </w:r>
      <w:r w:rsidR="00285E57">
        <w:t xml:space="preserve">match the </w:t>
      </w:r>
      <w:r w:rsidR="00AF7A82">
        <w:t xml:space="preserve">Wi-Fi router’s in order for the ESP8266 microcontroller to establish a connection. </w:t>
      </w:r>
      <w:r w:rsidR="004C3AE9">
        <w:t>The</w:t>
      </w:r>
      <w:r w:rsidR="00710ADF">
        <w:t xml:space="preserve"> </w:t>
      </w:r>
      <w:r w:rsidR="00710ADF" w:rsidRPr="009D1FBF">
        <w:rPr>
          <w:rFonts w:ascii="Consolas" w:eastAsia="Times New Roman" w:hAnsi="Consolas" w:cs="Times New Roman"/>
          <w:noProof w:val="0"/>
          <w:color w:val="000000"/>
          <w:sz w:val="21"/>
          <w:szCs w:val="21"/>
          <w:lang w:eastAsia="en-GB"/>
        </w:rPr>
        <w:t>channelNumber</w:t>
      </w:r>
      <w:r w:rsidR="00710ADF">
        <w:rPr>
          <w:rFonts w:ascii="Consolas" w:eastAsia="Times New Roman" w:hAnsi="Consolas" w:cs="Times New Roman"/>
          <w:noProof w:val="0"/>
          <w:color w:val="000000"/>
          <w:sz w:val="21"/>
          <w:szCs w:val="21"/>
          <w:lang w:eastAsia="en-GB"/>
        </w:rPr>
        <w:t xml:space="preserve"> </w:t>
      </w:r>
      <w:r w:rsidR="00710ADF">
        <w:t xml:space="preserve">and </w:t>
      </w:r>
      <w:r w:rsidR="00710ADF" w:rsidRPr="009D1FBF">
        <w:rPr>
          <w:rFonts w:ascii="Consolas" w:eastAsia="Times New Roman" w:hAnsi="Consolas" w:cs="Times New Roman"/>
          <w:noProof w:val="0"/>
          <w:color w:val="000000"/>
          <w:sz w:val="21"/>
          <w:szCs w:val="21"/>
          <w:lang w:eastAsia="en-GB"/>
        </w:rPr>
        <w:t>writeAPIKey</w:t>
      </w:r>
      <w:r w:rsidR="00710ADF">
        <w:t xml:space="preserve"> parameters could be found </w:t>
      </w:r>
      <w:r w:rsidR="00312003">
        <w:t xml:space="preserve">directly on the </w:t>
      </w:r>
      <w:r w:rsidR="00312003">
        <w:rPr>
          <w:lang w:val="en-US"/>
        </w:rPr>
        <w:t xml:space="preserve">“API Keys” tab of </w:t>
      </w:r>
      <w:r w:rsidR="00BE724D">
        <w:rPr>
          <w:lang w:val="en-US"/>
        </w:rPr>
        <w:t>the ThingSpeak channel</w:t>
      </w:r>
      <w:r w:rsidR="00711809">
        <w:rPr>
          <w:lang w:val="en-US"/>
        </w:rPr>
        <w:t xml:space="preserve"> for the project as “Channel ID” and on the “Key” box under “Write API Key” header</w:t>
      </w:r>
      <w:r w:rsidR="001F24F8">
        <w:rPr>
          <w:lang w:val="en-US"/>
        </w:rPr>
        <w:t xml:space="preserve"> respectively</w:t>
      </w:r>
      <w:r w:rsidR="00711809">
        <w:rPr>
          <w:lang w:val="en-US"/>
        </w:rPr>
        <w:t xml:space="preserve"> (</w:t>
      </w:r>
      <w:r w:rsidR="00711809">
        <w:rPr>
          <w:lang w:val="en-US"/>
        </w:rPr>
        <w:fldChar w:fldCharType="begin"/>
      </w:r>
      <w:r w:rsidR="00711809">
        <w:rPr>
          <w:lang w:val="en-US"/>
        </w:rPr>
        <w:instrText xml:space="preserve"> REF _Ref145579240 \h </w:instrText>
      </w:r>
      <w:r w:rsidR="00711809">
        <w:rPr>
          <w:lang w:val="en-US"/>
        </w:rPr>
      </w:r>
      <w:r w:rsidR="00711809">
        <w:rPr>
          <w:lang w:val="en-US"/>
        </w:rPr>
        <w:fldChar w:fldCharType="separate"/>
      </w:r>
      <w:r w:rsidR="00711809">
        <w:t>Figure 3</w:t>
      </w:r>
      <w:r w:rsidR="00711809">
        <w:noBreakHyphen/>
        <w:t>27</w:t>
      </w:r>
      <w:r w:rsidR="00711809">
        <w:rPr>
          <w:lang w:val="en-US"/>
        </w:rPr>
        <w:fldChar w:fldCharType="end"/>
      </w:r>
      <w:r w:rsidR="00711809">
        <w:rPr>
          <w:lang w:val="en-US"/>
        </w:rPr>
        <w:t xml:space="preserve">). </w:t>
      </w:r>
      <w:r w:rsidR="00AC0F0B">
        <w:rPr>
          <w:lang w:val="en-US"/>
        </w:rPr>
        <w:t xml:space="preserve">The </w:t>
      </w:r>
      <w:r w:rsidR="008E45AB">
        <w:rPr>
          <w:lang w:val="en-US"/>
        </w:rPr>
        <w:t>hardware dependencies for LoRa module are just the necessary physical pins declaration accordingly to the hardware setup (</w:t>
      </w:r>
      <w:r w:rsidR="008E45AB">
        <w:rPr>
          <w:lang w:val="en-US"/>
        </w:rPr>
        <w:fldChar w:fldCharType="begin"/>
      </w:r>
      <w:r w:rsidR="008E45AB">
        <w:rPr>
          <w:lang w:val="en-US"/>
        </w:rPr>
        <w:instrText xml:space="preserve"> REF _Ref145494917 \h </w:instrText>
      </w:r>
      <w:r w:rsidR="008E45AB">
        <w:rPr>
          <w:lang w:val="en-US"/>
        </w:rPr>
      </w:r>
      <w:r w:rsidR="008E45AB">
        <w:rPr>
          <w:lang w:val="en-US"/>
        </w:rPr>
        <w:fldChar w:fldCharType="separate"/>
      </w:r>
      <w:r w:rsidR="008E45AB">
        <w:t>Figure 3</w:t>
      </w:r>
      <w:r w:rsidR="008E45AB">
        <w:noBreakHyphen/>
        <w:t>26</w:t>
      </w:r>
      <w:r w:rsidR="008E45AB">
        <w:rPr>
          <w:lang w:val="en-US"/>
        </w:rPr>
        <w:fldChar w:fldCharType="end"/>
      </w:r>
      <w:r w:rsidR="008E45AB">
        <w:rPr>
          <w:lang w:val="en-US"/>
        </w:rPr>
        <w:t xml:space="preserve">). </w:t>
      </w:r>
      <w:r w:rsidR="003232DC">
        <w:rPr>
          <w:lang w:val="en-US"/>
        </w:rPr>
        <w:t xml:space="preserve">The LoRa setup parameters </w:t>
      </w:r>
      <w:r w:rsidR="005472A4">
        <w:rPr>
          <w:lang w:val="en-US"/>
        </w:rPr>
        <w:t xml:space="preserve">are initiated </w:t>
      </w:r>
      <w:r w:rsidR="00E930A0">
        <w:rPr>
          <w:lang w:val="en-US"/>
        </w:rPr>
        <w:lastRenderedPageBreak/>
        <w:t>accordingly to the node’s</w:t>
      </w:r>
      <w:r w:rsidR="00EC52A7">
        <w:rPr>
          <w:lang w:val="en-US"/>
        </w:rPr>
        <w:t xml:space="preserve">; a side note to which is that </w:t>
      </w:r>
      <w:r w:rsidR="00DE40DE">
        <w:rPr>
          <w:lang w:val="en-US"/>
        </w:rPr>
        <w:t>only the</w:t>
      </w:r>
      <w:r w:rsidR="009C4967">
        <w:rPr>
          <w:lang w:val="en-US"/>
        </w:rPr>
        <w:t xml:space="preserve"> </w:t>
      </w:r>
      <w:r w:rsidR="009C4967" w:rsidRPr="006D1F7A">
        <w:rPr>
          <w:rFonts w:ascii="Consolas" w:eastAsia="Times New Roman" w:hAnsi="Consolas" w:cs="Times New Roman"/>
          <w:noProof w:val="0"/>
          <w:color w:val="000000"/>
          <w:sz w:val="21"/>
          <w:szCs w:val="21"/>
          <w:lang w:eastAsia="en-GB"/>
        </w:rPr>
        <w:t>frequency</w:t>
      </w:r>
      <w:r w:rsidR="009C4967">
        <w:rPr>
          <w:lang w:val="en-US"/>
        </w:rPr>
        <w:t xml:space="preserve"> and</w:t>
      </w:r>
      <w:r w:rsidR="00DE40DE">
        <w:rPr>
          <w:lang w:val="en-US"/>
        </w:rPr>
        <w:t xml:space="preserve"> </w:t>
      </w:r>
      <w:r w:rsidR="00DE40DE" w:rsidRPr="006D1F7A">
        <w:rPr>
          <w:rFonts w:ascii="Consolas" w:eastAsia="Times New Roman" w:hAnsi="Consolas" w:cs="Times New Roman"/>
          <w:noProof w:val="0"/>
          <w:color w:val="000000"/>
          <w:sz w:val="21"/>
          <w:szCs w:val="21"/>
          <w:lang w:eastAsia="en-GB"/>
        </w:rPr>
        <w:t>syncWord</w:t>
      </w:r>
      <w:r w:rsidR="00DE40DE">
        <w:rPr>
          <w:lang w:val="en-US"/>
        </w:rPr>
        <w:t xml:space="preserve"> need to match the node’s</w:t>
      </w:r>
      <w:r w:rsidR="009C4967">
        <w:rPr>
          <w:lang w:val="en-US"/>
        </w:rPr>
        <w:t xml:space="preserve"> counterparts</w:t>
      </w:r>
      <w:r w:rsidR="00D204E1">
        <w:rPr>
          <w:lang w:val="en-US"/>
        </w:rPr>
        <w:t>.</w:t>
      </w:r>
    </w:p>
    <w:p w14:paraId="017F51F0"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Wi-Fi network credentials</w:t>
      </w:r>
    </w:p>
    <w:p w14:paraId="0C770F6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ssi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Station - test 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SSID</w:t>
      </w:r>
    </w:p>
    <w:p w14:paraId="4E9774A8"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passwor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est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Password</w:t>
      </w:r>
    </w:p>
    <w:p w14:paraId="23632EE2"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2F0A47CE"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ThingSpeak - Channel feed access parameters</w:t>
      </w:r>
    </w:p>
    <w:p w14:paraId="38716A0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unsigned</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long</w:t>
      </w:r>
      <w:r w:rsidRPr="009D1FBF">
        <w:rPr>
          <w:rFonts w:ascii="Consolas" w:eastAsia="Times New Roman" w:hAnsi="Consolas" w:cs="Times New Roman"/>
          <w:noProof w:val="0"/>
          <w:color w:val="000000"/>
          <w:sz w:val="21"/>
          <w:szCs w:val="21"/>
          <w:lang w:eastAsia="en-GB"/>
        </w:rPr>
        <w:t xml:space="preserve"> channelNumber = </w:t>
      </w:r>
      <w:r w:rsidRPr="009D1FBF">
        <w:rPr>
          <w:rFonts w:ascii="Consolas" w:eastAsia="Times New Roman" w:hAnsi="Consolas" w:cs="Times New Roman"/>
          <w:noProof w:val="0"/>
          <w:color w:val="098658"/>
          <w:sz w:val="21"/>
          <w:szCs w:val="21"/>
          <w:lang w:eastAsia="en-GB"/>
        </w:rPr>
        <w:t>2103173</w:t>
      </w:r>
      <w:r w:rsidRPr="009D1FBF">
        <w:rPr>
          <w:rFonts w:ascii="Consolas" w:eastAsia="Times New Roman" w:hAnsi="Consolas" w:cs="Times New Roman"/>
          <w:noProof w:val="0"/>
          <w:color w:val="000000"/>
          <w:sz w:val="21"/>
          <w:szCs w:val="21"/>
          <w:lang w:eastAsia="en-GB"/>
        </w:rPr>
        <w:t>;</w:t>
      </w:r>
    </w:p>
    <w:p w14:paraId="71FE41BF" w14:textId="6C6E4053"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writeAPIKey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KJB5M4KKRH868E4</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p>
    <w:p w14:paraId="422D3219"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300DA0B9"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module hardware dependencies</w:t>
      </w:r>
    </w:p>
    <w:p w14:paraId="15DBA24D"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sPin = D8;</w:t>
      </w:r>
      <w:r w:rsidRPr="006D1F7A">
        <w:rPr>
          <w:rFonts w:ascii="Consolas" w:eastAsia="Times New Roman" w:hAnsi="Consolas" w:cs="Times New Roman"/>
          <w:noProof w:val="0"/>
          <w:color w:val="008000"/>
          <w:sz w:val="21"/>
          <w:szCs w:val="21"/>
          <w:lang w:eastAsia="en-GB"/>
        </w:rPr>
        <w:t xml:space="preserve">      // SPI NCSS pin for LoRa</w:t>
      </w:r>
    </w:p>
    <w:p w14:paraId="25EE31F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resetPin = D1;</w:t>
      </w:r>
      <w:r w:rsidRPr="006D1F7A">
        <w:rPr>
          <w:rFonts w:ascii="Consolas" w:eastAsia="Times New Roman" w:hAnsi="Consolas" w:cs="Times New Roman"/>
          <w:noProof w:val="0"/>
          <w:color w:val="008000"/>
          <w:sz w:val="21"/>
          <w:szCs w:val="21"/>
          <w:lang w:eastAsia="en-GB"/>
        </w:rPr>
        <w:t xml:space="preserve">   // LoRa reset</w:t>
      </w:r>
    </w:p>
    <w:p w14:paraId="3DFE8ABC"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irqPin = D2;</w:t>
      </w:r>
      <w:r w:rsidRPr="006D1F7A">
        <w:rPr>
          <w:rFonts w:ascii="Consolas" w:eastAsia="Times New Roman" w:hAnsi="Consolas" w:cs="Times New Roman"/>
          <w:noProof w:val="0"/>
          <w:color w:val="008000"/>
          <w:sz w:val="21"/>
          <w:szCs w:val="21"/>
          <w:lang w:eastAsia="en-GB"/>
        </w:rPr>
        <w:t xml:space="preserve">     // Interrupt by LoRa</w:t>
      </w:r>
    </w:p>
    <w:p w14:paraId="691D1584"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1BCF489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setup parameters</w:t>
      </w:r>
    </w:p>
    <w:p w14:paraId="7A1F8D75"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frequency = </w:t>
      </w:r>
      <w:r w:rsidRPr="006D1F7A">
        <w:rPr>
          <w:rFonts w:ascii="Consolas" w:eastAsia="Times New Roman" w:hAnsi="Consolas" w:cs="Times New Roman"/>
          <w:noProof w:val="0"/>
          <w:color w:val="098658"/>
          <w:sz w:val="21"/>
          <w:szCs w:val="21"/>
          <w:lang w:eastAsia="en-GB"/>
        </w:rPr>
        <w:t>433E6</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frequency</w:t>
      </w:r>
    </w:p>
    <w:p w14:paraId="2782B6D8"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5CAD415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preadingFactor = </w:t>
      </w:r>
      <w:r w:rsidRPr="006D1F7A">
        <w:rPr>
          <w:rFonts w:ascii="Consolas" w:eastAsia="Times New Roman" w:hAnsi="Consolas" w:cs="Times New Roman"/>
          <w:noProof w:val="0"/>
          <w:color w:val="098658"/>
          <w:sz w:val="21"/>
          <w:szCs w:val="21"/>
          <w:lang w:eastAsia="en-GB"/>
        </w:rPr>
        <w:t>1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preading factor</w:t>
      </w:r>
    </w:p>
    <w:p w14:paraId="7DB00A9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signalBandwidth = </w:t>
      </w:r>
      <w:r w:rsidRPr="006D1F7A">
        <w:rPr>
          <w:rFonts w:ascii="Consolas" w:eastAsia="Times New Roman" w:hAnsi="Consolas" w:cs="Times New Roman"/>
          <w:noProof w:val="0"/>
          <w:color w:val="098658"/>
          <w:sz w:val="21"/>
          <w:szCs w:val="21"/>
          <w:lang w:eastAsia="en-GB"/>
        </w:rPr>
        <w:t>500E3</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ignal bandwidth</w:t>
      </w:r>
    </w:p>
    <w:p w14:paraId="6592D283"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odingRate4 = </w:t>
      </w:r>
      <w:r w:rsidRPr="006D1F7A">
        <w:rPr>
          <w:rFonts w:ascii="Consolas" w:eastAsia="Times New Roman" w:hAnsi="Consolas" w:cs="Times New Roman"/>
          <w:noProof w:val="0"/>
          <w:color w:val="098658"/>
          <w:sz w:val="21"/>
          <w:szCs w:val="21"/>
          <w:lang w:eastAsia="en-GB"/>
        </w:rPr>
        <w:t>8</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Denominator for LoRa coding rate</w:t>
      </w:r>
    </w:p>
    <w:p w14:paraId="4CA2EA71"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yncWord = </w:t>
      </w:r>
      <w:r w:rsidRPr="006D1F7A">
        <w:rPr>
          <w:rFonts w:ascii="Consolas" w:eastAsia="Times New Roman" w:hAnsi="Consolas" w:cs="Times New Roman"/>
          <w:noProof w:val="0"/>
          <w:color w:val="098658"/>
          <w:sz w:val="21"/>
          <w:szCs w:val="21"/>
          <w:lang w:eastAsia="en-GB"/>
        </w:rPr>
        <w:t>0x9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Sync word for LoRa communication</w:t>
      </w:r>
    </w:p>
    <w:p w14:paraId="55B25592" w14:textId="73AA8CBB" w:rsidR="00E32032" w:rsidRDefault="00DD05BD" w:rsidP="00B156A2">
      <w:pPr>
        <w:shd w:val="clear" w:color="auto" w:fill="FFFFFF"/>
        <w:spacing w:before="240" w:line="285" w:lineRule="atLeast"/>
        <w:rPr>
          <w:rFonts w:eastAsia="Times New Roman" w:cs="Times New Roman"/>
          <w:noProof w:val="0"/>
          <w:color w:val="000000"/>
          <w:szCs w:val="24"/>
          <w:lang w:eastAsia="en-GB"/>
        </w:rPr>
      </w:pPr>
      <w:r w:rsidRPr="00DD05BD">
        <w:rPr>
          <w:rFonts w:eastAsia="Times New Roman" w:cs="Times New Roman"/>
          <w:noProof w:val="0"/>
          <w:color w:val="000000"/>
          <w:szCs w:val="24"/>
          <w:lang w:eastAsia="en-GB"/>
        </w:rPr>
        <w:t>Fin</w:t>
      </w:r>
      <w:r>
        <w:rPr>
          <w:rFonts w:eastAsia="Times New Roman" w:cs="Times New Roman"/>
          <w:noProof w:val="0"/>
          <w:color w:val="000000"/>
          <w:szCs w:val="24"/>
          <w:lang w:eastAsia="en-GB"/>
        </w:rPr>
        <w:t xml:space="preserve">ally, </w:t>
      </w:r>
      <w:r w:rsidR="00AF0DF3">
        <w:rPr>
          <w:rFonts w:eastAsia="Times New Roman" w:cs="Times New Roman"/>
          <w:noProof w:val="0"/>
          <w:color w:val="000000"/>
          <w:szCs w:val="24"/>
          <w:lang w:eastAsia="en-GB"/>
        </w:rPr>
        <w:t>in the software preparation, a</w:t>
      </w:r>
      <w:r w:rsidR="00961656">
        <w:rPr>
          <w:rFonts w:eastAsia="Times New Roman" w:cs="Times New Roman"/>
          <w:noProof w:val="0"/>
          <w:color w:val="000000"/>
          <w:szCs w:val="24"/>
          <w:lang w:eastAsia="en-GB"/>
        </w:rPr>
        <w:t xml:space="preserve"> </w:t>
      </w:r>
      <w:r w:rsidR="00961656" w:rsidRPr="00961656">
        <w:rPr>
          <w:rFonts w:ascii="Consolas" w:eastAsia="Times New Roman" w:hAnsi="Consolas" w:cs="Times New Roman"/>
          <w:noProof w:val="0"/>
          <w:color w:val="000000"/>
          <w:sz w:val="21"/>
          <w:szCs w:val="21"/>
          <w:lang w:eastAsia="en-GB"/>
        </w:rPr>
        <w:t>WiFiClient</w:t>
      </w:r>
      <w:r w:rsidR="00AF0DF3">
        <w:rPr>
          <w:rFonts w:eastAsia="Times New Roman" w:cs="Times New Roman"/>
          <w:noProof w:val="0"/>
          <w:color w:val="000000"/>
          <w:szCs w:val="24"/>
          <w:lang w:eastAsia="en-GB"/>
        </w:rPr>
        <w:t xml:space="preserve"> </w:t>
      </w:r>
      <w:r w:rsidR="00961656">
        <w:rPr>
          <w:rFonts w:eastAsia="Times New Roman" w:cs="Times New Roman"/>
          <w:noProof w:val="0"/>
          <w:color w:val="000000"/>
          <w:szCs w:val="24"/>
          <w:lang w:eastAsia="en-GB"/>
        </w:rPr>
        <w:t xml:space="preserve">instance must be declared </w:t>
      </w:r>
      <w:r w:rsidR="005A5328">
        <w:rPr>
          <w:rFonts w:eastAsia="Times New Roman" w:cs="Times New Roman"/>
          <w:noProof w:val="0"/>
          <w:color w:val="000000"/>
          <w:szCs w:val="24"/>
          <w:lang w:eastAsia="en-GB"/>
        </w:rPr>
        <w:t>for the</w:t>
      </w:r>
      <w:r w:rsidR="00176CBD">
        <w:rPr>
          <w:rFonts w:eastAsia="Times New Roman" w:cs="Times New Roman"/>
          <w:noProof w:val="0"/>
          <w:color w:val="000000"/>
          <w:szCs w:val="24"/>
          <w:lang w:eastAsia="en-GB"/>
        </w:rPr>
        <w:t xml:space="preserve"> </w:t>
      </w:r>
      <w:r w:rsidR="00176CBD" w:rsidRPr="00176CBD">
        <w:rPr>
          <w:rFonts w:ascii="Consolas" w:eastAsia="Times New Roman" w:hAnsi="Consolas" w:cs="Times New Roman"/>
          <w:noProof w:val="0"/>
          <w:color w:val="1F377F"/>
          <w:sz w:val="21"/>
          <w:szCs w:val="21"/>
          <w:lang w:eastAsia="en-GB"/>
        </w:rPr>
        <w:t>WiFi</w:t>
      </w:r>
      <w:r w:rsidR="005A5328">
        <w:rPr>
          <w:rFonts w:eastAsia="Times New Roman" w:cs="Times New Roman"/>
          <w:noProof w:val="0"/>
          <w:color w:val="000000"/>
          <w:szCs w:val="24"/>
          <w:lang w:eastAsia="en-GB"/>
        </w:rPr>
        <w:t xml:space="preserve"> </w:t>
      </w:r>
      <w:r w:rsidR="00176CBD">
        <w:rPr>
          <w:rFonts w:eastAsia="Times New Roman" w:cs="Times New Roman"/>
          <w:noProof w:val="0"/>
          <w:color w:val="000000"/>
          <w:szCs w:val="24"/>
          <w:lang w:eastAsia="en-GB"/>
        </w:rPr>
        <w:t xml:space="preserve">object of </w:t>
      </w:r>
      <w:r w:rsidR="00176CBD" w:rsidRPr="00A35D5B">
        <w:rPr>
          <w:rFonts w:ascii="Consolas" w:eastAsia="Times New Roman" w:hAnsi="Consolas" w:cs="Times New Roman"/>
          <w:noProof w:val="0"/>
          <w:color w:val="A31515"/>
          <w:sz w:val="21"/>
          <w:szCs w:val="21"/>
          <w:lang w:eastAsia="en-GB"/>
        </w:rPr>
        <w:t>ESP8266WiFi</w:t>
      </w:r>
      <w:r w:rsidR="00176CBD">
        <w:rPr>
          <w:rFonts w:eastAsia="Times New Roman" w:cs="Times New Roman"/>
          <w:noProof w:val="0"/>
          <w:color w:val="000000"/>
          <w:szCs w:val="24"/>
          <w:lang w:eastAsia="en-GB"/>
        </w:rPr>
        <w:t xml:space="preserve"> to</w:t>
      </w:r>
      <w:r w:rsidR="00CB788F">
        <w:rPr>
          <w:rFonts w:eastAsia="Times New Roman" w:cs="Times New Roman"/>
          <w:noProof w:val="0"/>
          <w:color w:val="000000"/>
          <w:szCs w:val="24"/>
          <w:lang w:eastAsia="en-GB"/>
        </w:rPr>
        <w:t xml:space="preserve"> </w:t>
      </w:r>
      <w:r w:rsidR="0036411B">
        <w:rPr>
          <w:rFonts w:eastAsia="Times New Roman" w:cs="Times New Roman"/>
          <w:noProof w:val="0"/>
          <w:color w:val="000000"/>
          <w:szCs w:val="24"/>
          <w:lang w:eastAsia="en-GB"/>
        </w:rPr>
        <w:t xml:space="preserve">initialise the Wi-Fi connection </w:t>
      </w:r>
      <w:r w:rsidR="00A35E9B">
        <w:rPr>
          <w:rFonts w:eastAsia="Times New Roman" w:cs="Times New Roman"/>
          <w:noProof w:val="0"/>
          <w:color w:val="000000"/>
          <w:szCs w:val="24"/>
          <w:lang w:eastAsia="en-GB"/>
        </w:rPr>
        <w:t xml:space="preserve">for </w:t>
      </w:r>
      <w:r w:rsidR="00A35E9B" w:rsidRPr="00A35D5B">
        <w:rPr>
          <w:rFonts w:ascii="Consolas" w:eastAsia="Times New Roman" w:hAnsi="Consolas" w:cs="Times New Roman"/>
          <w:noProof w:val="0"/>
          <w:color w:val="A31515"/>
          <w:sz w:val="21"/>
          <w:szCs w:val="21"/>
          <w:lang w:eastAsia="en-GB"/>
        </w:rPr>
        <w:t>ThingSpeak</w:t>
      </w:r>
      <w:r w:rsidR="00A35E9B">
        <w:rPr>
          <w:rFonts w:eastAsia="Times New Roman" w:cs="Times New Roman"/>
          <w:noProof w:val="0"/>
          <w:color w:val="000000"/>
          <w:szCs w:val="24"/>
          <w:lang w:eastAsia="en-GB"/>
        </w:rPr>
        <w:t xml:space="preserve"> client.</w:t>
      </w:r>
    </w:p>
    <w:p w14:paraId="697DCA73"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8000"/>
          <w:sz w:val="21"/>
          <w:szCs w:val="21"/>
          <w:lang w:eastAsia="en-GB"/>
        </w:rPr>
        <w:t>// Initiate a WiFiClient instance</w:t>
      </w:r>
    </w:p>
    <w:p w14:paraId="19CC8EC6"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0000"/>
          <w:sz w:val="21"/>
          <w:szCs w:val="21"/>
          <w:lang w:eastAsia="en-GB"/>
        </w:rPr>
        <w:t>WiFiClient client;</w:t>
      </w:r>
    </w:p>
    <w:p w14:paraId="32EE7FA0" w14:textId="77777777" w:rsidR="009C65C8" w:rsidRDefault="009C65C8" w:rsidP="009C65C8">
      <w:pPr>
        <w:keepNext/>
        <w:shd w:val="clear" w:color="auto" w:fill="FFFFFF"/>
        <w:spacing w:before="240" w:line="285" w:lineRule="atLeast"/>
        <w:jc w:val="center"/>
      </w:pPr>
      <w:r w:rsidRPr="009C65C8">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5"/>
                    <a:stretch>
                      <a:fillRect/>
                    </a:stretch>
                  </pic:blipFill>
                  <pic:spPr>
                    <a:xfrm>
                      <a:off x="0" y="0"/>
                      <a:ext cx="6090350" cy="3702994"/>
                    </a:xfrm>
                    <a:prstGeom prst="rect">
                      <a:avLst/>
                    </a:prstGeom>
                  </pic:spPr>
                </pic:pic>
              </a:graphicData>
            </a:graphic>
          </wp:inline>
        </w:drawing>
      </w:r>
    </w:p>
    <w:p w14:paraId="02A2DC12" w14:textId="59D37DA5" w:rsidR="009C65C8" w:rsidRDefault="009C65C8" w:rsidP="009435FB">
      <w:pPr>
        <w:pStyle w:val="Caption"/>
      </w:pPr>
      <w:bookmarkStart w:id="159" w:name="_Ref145579240"/>
      <w:bookmarkStart w:id="160" w:name="_Toc145632714"/>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7</w:t>
      </w:r>
      <w:r w:rsidR="00A9653F">
        <w:fldChar w:fldCharType="end"/>
      </w:r>
      <w:bookmarkEnd w:id="159"/>
      <w:r>
        <w:t>. ThingSpeak</w:t>
      </w:r>
      <w:r w:rsidR="00AA7D89">
        <w:t xml:space="preserve"> channel’s </w:t>
      </w:r>
      <w:r w:rsidR="00312003">
        <w:t>“API Keys” tab</w:t>
      </w:r>
      <w:bookmarkEnd w:id="160"/>
    </w:p>
    <w:p w14:paraId="1D885315" w14:textId="075681AF" w:rsidR="001F0964" w:rsidRDefault="00A325B1" w:rsidP="004C296F">
      <w:pPr>
        <w:shd w:val="clear" w:color="auto" w:fill="FFFFFF"/>
        <w:spacing w:line="285" w:lineRule="atLeast"/>
        <w:jc w:val="both"/>
      </w:pPr>
      <w:r>
        <w:t xml:space="preserve">The setup routine </w:t>
      </w:r>
      <w:r w:rsidR="00612D62">
        <w:t>follows the flow</w:t>
      </w:r>
      <w:r w:rsidR="00B0788C">
        <w:t xml:space="preserve"> and contains the functions shown in </w:t>
      </w:r>
      <w:r w:rsidR="00B0788C">
        <w:fldChar w:fldCharType="begin"/>
      </w:r>
      <w:r w:rsidR="00B0788C">
        <w:instrText xml:space="preserve"> REF _Ref145583299 \h </w:instrText>
      </w:r>
      <w:r w:rsidR="00B0788C">
        <w:fldChar w:fldCharType="separate"/>
      </w:r>
      <w:r w:rsidR="00B0788C">
        <w:t>Figure 3</w:t>
      </w:r>
      <w:r w:rsidR="00B0788C">
        <w:noBreakHyphen/>
        <w:t>28</w:t>
      </w:r>
      <w:r w:rsidR="00B0788C">
        <w:fldChar w:fldCharType="end"/>
      </w:r>
      <w:r w:rsidR="00882CE3">
        <w:t xml:space="preserve">. </w:t>
      </w:r>
      <w:r w:rsidR="00426667">
        <w:t xml:space="preserve">It could be seen that </w:t>
      </w:r>
      <w:r w:rsidR="000E468E">
        <w:t xml:space="preserve">if the initialisation of the LoRa module is successful, </w:t>
      </w:r>
      <w:r w:rsidR="0082450A">
        <w:t>the ESP8266 is supposed to push the LoRa settings to the SX1278 module. This could be done</w:t>
      </w:r>
      <w:r w:rsidR="00834932">
        <w:t xml:space="preserve"> by calling a user-defined function containing</w:t>
      </w:r>
    </w:p>
    <w:p w14:paraId="3E8B088D" w14:textId="77777777" w:rsidR="00834932" w:rsidRPr="00834932" w:rsidRDefault="00834932" w:rsidP="0083493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preadingFactor</w:t>
      </w:r>
      <w:r w:rsidRPr="00834932">
        <w:rPr>
          <w:rFonts w:ascii="Consolas" w:eastAsia="Times New Roman" w:hAnsi="Consolas" w:cs="Times New Roman"/>
          <w:noProof w:val="0"/>
          <w:color w:val="000000"/>
          <w:sz w:val="21"/>
          <w:szCs w:val="21"/>
          <w:lang w:eastAsia="en-GB"/>
        </w:rPr>
        <w:t>(spreadingFactor);</w:t>
      </w:r>
    </w:p>
    <w:p w14:paraId="76D3DA71" w14:textId="598959C9"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ignalBandwidth</w:t>
      </w:r>
      <w:r w:rsidRPr="00834932">
        <w:rPr>
          <w:rFonts w:ascii="Consolas" w:eastAsia="Times New Roman" w:hAnsi="Consolas" w:cs="Times New Roman"/>
          <w:noProof w:val="0"/>
          <w:color w:val="000000"/>
          <w:sz w:val="21"/>
          <w:szCs w:val="21"/>
          <w:lang w:eastAsia="en-GB"/>
        </w:rPr>
        <w:t>(signalBandwidth);</w:t>
      </w:r>
    </w:p>
    <w:p w14:paraId="38701D5C" w14:textId="0546610B"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CodingRate4</w:t>
      </w:r>
      <w:r w:rsidRPr="00834932">
        <w:rPr>
          <w:rFonts w:ascii="Consolas" w:eastAsia="Times New Roman" w:hAnsi="Consolas" w:cs="Times New Roman"/>
          <w:noProof w:val="0"/>
          <w:color w:val="000000"/>
          <w:sz w:val="21"/>
          <w:szCs w:val="21"/>
          <w:lang w:eastAsia="en-GB"/>
        </w:rPr>
        <w:t>(codingRate4);</w:t>
      </w:r>
    </w:p>
    <w:p w14:paraId="40231316" w14:textId="7805A17C"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yncWord</w:t>
      </w:r>
      <w:r w:rsidRPr="00834932">
        <w:rPr>
          <w:rFonts w:ascii="Consolas" w:eastAsia="Times New Roman" w:hAnsi="Consolas" w:cs="Times New Roman"/>
          <w:noProof w:val="0"/>
          <w:color w:val="000000"/>
          <w:sz w:val="21"/>
          <w:szCs w:val="21"/>
          <w:lang w:eastAsia="en-GB"/>
        </w:rPr>
        <w:t>(syncWord);</w:t>
      </w:r>
    </w:p>
    <w:p w14:paraId="3FB8BE37" w14:textId="210D096D" w:rsidR="00834932" w:rsidRDefault="00CB3B5E" w:rsidP="004C296F">
      <w:pPr>
        <w:shd w:val="clear" w:color="auto" w:fill="FFFFFF"/>
        <w:spacing w:before="240" w:line="285" w:lineRule="atLeast"/>
        <w:jc w:val="both"/>
      </w:pPr>
      <w:r>
        <w:t>Then,</w:t>
      </w:r>
      <w:r w:rsidR="00ED14E2">
        <w:t xml:space="preserve"> </w:t>
      </w:r>
      <w:r w:rsidR="004C04EC">
        <w:t xml:space="preserve">the LoRa driver requires external definitions for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Receive</w:t>
      </w:r>
      <w:r w:rsidR="00200BF1" w:rsidRPr="00200BF1">
        <w:rPr>
          <w:rFonts w:ascii="Consolas" w:eastAsia="Times New Roman" w:hAnsi="Consolas" w:cs="Times New Roman"/>
          <w:noProof w:val="0"/>
          <w:color w:val="000000"/>
          <w:sz w:val="21"/>
          <w:szCs w:val="21"/>
          <w:lang w:eastAsia="en-GB"/>
        </w:rPr>
        <w:t>(</w:t>
      </w:r>
      <w:r w:rsidR="00200BF1">
        <w:rPr>
          <w:rFonts w:ascii="Consolas" w:eastAsia="Times New Roman" w:hAnsi="Consolas" w:cs="Times New Roman"/>
          <w:noProof w:val="0"/>
          <w:color w:val="000000"/>
          <w:sz w:val="21"/>
          <w:szCs w:val="21"/>
          <w:lang w:eastAsia="en-GB"/>
        </w:rPr>
        <w:t>)</w:t>
      </w:r>
      <w:r w:rsidR="00200BF1">
        <w:rPr>
          <w:rFonts w:eastAsia="Times New Roman" w:cs="Times New Roman"/>
          <w:noProof w:val="0"/>
          <w:color w:val="000000"/>
          <w:szCs w:val="24"/>
          <w:lang w:eastAsia="en-GB"/>
        </w:rPr>
        <w:t xml:space="preserve"> </w:t>
      </w:r>
      <w:r w:rsidR="004C04EC">
        <w:t>and</w:t>
      </w:r>
      <w:r w:rsidR="00200BF1">
        <w:t xml:space="preserve">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TxDone</w:t>
      </w:r>
      <w:r w:rsidR="00200BF1" w:rsidRPr="00200BF1">
        <w:rPr>
          <w:rFonts w:ascii="Consolas" w:eastAsia="Times New Roman" w:hAnsi="Consolas" w:cs="Times New Roman"/>
          <w:noProof w:val="0"/>
          <w:color w:val="000000"/>
          <w:sz w:val="21"/>
          <w:szCs w:val="21"/>
          <w:lang w:eastAsia="en-GB"/>
        </w:rPr>
        <w:t>(onTxDone)</w:t>
      </w:r>
      <w:r w:rsidR="004C04EC">
        <w:t xml:space="preserve"> routines </w:t>
      </w:r>
      <w:r w:rsidR="00682EE7">
        <w:t>by</w:t>
      </w:r>
    </w:p>
    <w:p w14:paraId="539B91B8" w14:textId="77777777" w:rsidR="00682EE7" w:rsidRPr="00682EE7" w:rsidRDefault="00682EE7" w:rsidP="00682EE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13258347" w14:textId="69F6A4D2" w:rsidR="00682EE7" w:rsidRDefault="00682EE7" w:rsidP="00682EE7">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37230E5B" w14:textId="66E6D430" w:rsidR="00682EE7" w:rsidRDefault="00AC5B00" w:rsidP="00D578D9">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here the 2 functions</w:t>
      </w:r>
      <w:r w:rsidR="001A3E9A">
        <w:rPr>
          <w:rFonts w:eastAsia="Times New Roman" w:cs="Times New Roman"/>
          <w:noProof w:val="0"/>
          <w:color w:val="000000"/>
          <w:szCs w:val="24"/>
          <w:lang w:eastAsia="en-GB"/>
        </w:rPr>
        <w:t xml:space="preserve"> </w:t>
      </w:r>
      <w:r w:rsidR="001A3E9A" w:rsidRPr="001A3E9A">
        <w:rPr>
          <w:rFonts w:ascii="Consolas" w:eastAsia="Times New Roman" w:hAnsi="Consolas" w:cs="Times New Roman"/>
          <w:noProof w:val="0"/>
          <w:color w:val="74531F"/>
          <w:sz w:val="21"/>
          <w:szCs w:val="21"/>
          <w:lang w:eastAsia="en-GB"/>
        </w:rPr>
        <w:t>onReceive</w:t>
      </w:r>
      <w:r w:rsidR="001A3E9A"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rsidR="001A3E9A">
        <w:rPr>
          <w:rFonts w:eastAsia="Times New Roman" w:cs="Times New Roman"/>
          <w:noProof w:val="0"/>
          <w:color w:val="000000"/>
          <w:szCs w:val="24"/>
          <w:lang w:eastAsia="en-GB"/>
        </w:rPr>
        <w:t>and</w:t>
      </w:r>
      <w:r w:rsidR="00D578D9">
        <w:rPr>
          <w:rFonts w:eastAsia="Times New Roman" w:cs="Times New Roman"/>
          <w:noProof w:val="0"/>
          <w:color w:val="000000"/>
          <w:szCs w:val="24"/>
          <w:lang w:eastAsia="en-GB"/>
        </w:rPr>
        <w:t xml:space="preserve"> </w:t>
      </w:r>
      <w:r w:rsidR="00D578D9" w:rsidRPr="00D578D9">
        <w:rPr>
          <w:rFonts w:ascii="Consolas" w:eastAsia="Times New Roman" w:hAnsi="Consolas" w:cs="Times New Roman"/>
          <w:noProof w:val="0"/>
          <w:color w:val="74531F"/>
          <w:sz w:val="21"/>
          <w:szCs w:val="21"/>
          <w:lang w:eastAsia="en-GB"/>
        </w:rPr>
        <w:t>onTxDone</w:t>
      </w:r>
      <w:r w:rsidR="00D578D9" w:rsidRPr="00D578D9">
        <w:rPr>
          <w:rFonts w:ascii="Consolas" w:eastAsia="Times New Roman" w:hAnsi="Consolas" w:cs="Times New Roman"/>
          <w:noProof w:val="0"/>
          <w:color w:val="000000"/>
          <w:sz w:val="21"/>
          <w:szCs w:val="21"/>
          <w:lang w:eastAsia="en-GB"/>
        </w:rPr>
        <w:t>()</w:t>
      </w:r>
      <w:r w:rsidR="001A3E9A">
        <w:rPr>
          <w:rFonts w:eastAsia="Times New Roman" w:cs="Times New Roman"/>
          <w:noProof w:val="0"/>
          <w:color w:val="000000"/>
          <w:szCs w:val="24"/>
          <w:lang w:eastAsia="en-GB"/>
        </w:rPr>
        <w:t xml:space="preserve"> must be</w:t>
      </w:r>
      <w:r w:rsidR="00D578D9">
        <w:rPr>
          <w:rFonts w:eastAsia="Times New Roman" w:cs="Times New Roman"/>
          <w:noProof w:val="0"/>
          <w:color w:val="000000"/>
          <w:szCs w:val="24"/>
          <w:lang w:eastAsia="en-GB"/>
        </w:rPr>
        <w:t xml:space="preserve"> written separately </w:t>
      </w:r>
      <w:r w:rsidR="009B17B8">
        <w:rPr>
          <w:rFonts w:eastAsia="Times New Roman" w:cs="Times New Roman"/>
          <w:noProof w:val="0"/>
          <w:color w:val="000000"/>
          <w:szCs w:val="24"/>
          <w:lang w:eastAsia="en-GB"/>
        </w:rPr>
        <w:t>at the end of the source code of the software for gateway:</w:t>
      </w:r>
    </w:p>
    <w:p w14:paraId="6779E805"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4AC6E7A6" w14:textId="428BC88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rx_message = </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4BB1B15B"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7AEDD908" w14:textId="07444AAF"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11ABF41B" w14:textId="34F2611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0064071A">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CC06E61" w14:textId="2C0866CD"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4D57260D"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235B9E03" w14:textId="0FDDB713"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nodeMessageAvailable = </w:t>
      </w:r>
      <w:r w:rsidRPr="00C47CD6">
        <w:rPr>
          <w:rFonts w:ascii="Consolas" w:eastAsia="Times New Roman" w:hAnsi="Consolas" w:cs="Times New Roman"/>
          <w:noProof w:val="0"/>
          <w:color w:val="0000FF"/>
          <w:sz w:val="21"/>
          <w:szCs w:val="21"/>
          <w:lang w:eastAsia="en-GB"/>
        </w:rPr>
        <w:t>true</w:t>
      </w:r>
      <w:r w:rsidRPr="00C47CD6">
        <w:rPr>
          <w:rFonts w:ascii="Consolas" w:eastAsia="Times New Roman" w:hAnsi="Consolas" w:cs="Times New Roman"/>
          <w:noProof w:val="0"/>
          <w:color w:val="000000"/>
          <w:sz w:val="21"/>
          <w:szCs w:val="21"/>
          <w:lang w:eastAsia="en-GB"/>
        </w:rPr>
        <w:t>;</w:t>
      </w:r>
    </w:p>
    <w:p w14:paraId="0CC9920A" w14:textId="3FCC5793"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2BF43EE9"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541E29BD"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2434213C" w14:textId="0055DB40"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7EEBD203" w14:textId="4B5E515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37E4A76A" w14:textId="77777777" w:rsid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4C7C6E01" w14:textId="4CE6B2D9" w:rsidR="00F57DC5" w:rsidRDefault="002E00A1"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Within the</w:t>
      </w:r>
      <w:r w:rsidR="002A6662">
        <w:rPr>
          <w:rFonts w:eastAsia="Times New Roman" w:cs="Times New Roman"/>
          <w:noProof w:val="0"/>
          <w:color w:val="000000"/>
          <w:szCs w:val="24"/>
          <w:lang w:eastAsia="en-GB"/>
        </w:rPr>
        <w:t xml:space="preserve"> </w:t>
      </w:r>
      <w:r w:rsidR="002A6662" w:rsidRPr="001A3E9A">
        <w:rPr>
          <w:rFonts w:ascii="Consolas" w:eastAsia="Times New Roman" w:hAnsi="Consolas" w:cs="Times New Roman"/>
          <w:noProof w:val="0"/>
          <w:color w:val="74531F"/>
          <w:sz w:val="21"/>
          <w:szCs w:val="21"/>
          <w:lang w:eastAsia="en-GB"/>
        </w:rPr>
        <w:t>onReceive</w:t>
      </w:r>
      <w:r w:rsidR="002A6662" w:rsidRPr="001A3E9A">
        <w:rPr>
          <w:rFonts w:ascii="Consolas" w:eastAsia="Times New Roman" w:hAnsi="Consolas" w:cs="Times New Roman"/>
          <w:noProof w:val="0"/>
          <w:color w:val="000000"/>
          <w:sz w:val="21"/>
          <w:szCs w:val="21"/>
          <w:lang w:eastAsia="en-GB"/>
        </w:rPr>
        <w:t>()</w:t>
      </w:r>
      <w:r w:rsidR="002A6662">
        <w:rPr>
          <w:rFonts w:eastAsia="Times New Roman" w:cs="Times New Roman"/>
          <w:noProof w:val="0"/>
          <w:color w:val="000000"/>
          <w:szCs w:val="24"/>
          <w:lang w:eastAsia="en-GB"/>
        </w:rPr>
        <w:t xml:space="preserve"> </w:t>
      </w:r>
      <w:r w:rsidR="00051F7F">
        <w:rPr>
          <w:rFonts w:eastAsia="Times New Roman" w:cs="Times New Roman"/>
          <w:noProof w:val="0"/>
          <w:color w:val="000000"/>
          <w:szCs w:val="24"/>
          <w:lang w:eastAsia="en-GB"/>
        </w:rPr>
        <w:t xml:space="preserve">function, </w:t>
      </w:r>
      <w:r w:rsidR="00291B9E">
        <w:rPr>
          <w:rFonts w:eastAsia="Times New Roman" w:cs="Times New Roman"/>
          <w:noProof w:val="0"/>
          <w:color w:val="000000"/>
          <w:szCs w:val="24"/>
          <w:lang w:eastAsia="en-GB"/>
        </w:rPr>
        <w:t xml:space="preserve">there is a </w:t>
      </w:r>
      <w:r w:rsidR="00FE386D">
        <w:rPr>
          <w:rFonts w:eastAsia="Times New Roman" w:cs="Times New Roman"/>
          <w:noProof w:val="0"/>
          <w:color w:val="000000"/>
          <w:szCs w:val="24"/>
          <w:lang w:eastAsia="en-GB"/>
        </w:rPr>
        <w:t xml:space="preserve">global </w:t>
      </w:r>
      <w:r w:rsidR="00291B9E">
        <w:rPr>
          <w:rFonts w:eastAsia="Times New Roman" w:cs="Times New Roman"/>
          <w:noProof w:val="0"/>
          <w:color w:val="000000"/>
          <w:szCs w:val="24"/>
          <w:lang w:eastAsia="en-GB"/>
        </w:rPr>
        <w:t>variable of the</w:t>
      </w:r>
      <w:r w:rsidR="00DD4222">
        <w:rPr>
          <w:rFonts w:eastAsia="Times New Roman" w:cs="Times New Roman"/>
          <w:noProof w:val="0"/>
          <w:color w:val="000000"/>
          <w:szCs w:val="24"/>
          <w:lang w:eastAsia="en-GB"/>
        </w:rPr>
        <w:t xml:space="preserve"> </w:t>
      </w:r>
      <w:r w:rsidR="00DD4222" w:rsidRPr="00DD4222">
        <w:rPr>
          <w:rFonts w:ascii="Consolas" w:eastAsia="Times New Roman" w:hAnsi="Consolas" w:cs="Times New Roman"/>
          <w:noProof w:val="0"/>
          <w:color w:val="0000FF"/>
          <w:sz w:val="21"/>
          <w:szCs w:val="21"/>
          <w:lang w:eastAsia="en-GB"/>
        </w:rPr>
        <w:t>bool</w:t>
      </w:r>
      <w:r w:rsidR="00291B9E">
        <w:rPr>
          <w:rFonts w:eastAsia="Times New Roman" w:cs="Times New Roman"/>
          <w:noProof w:val="0"/>
          <w:color w:val="000000"/>
          <w:szCs w:val="24"/>
          <w:lang w:eastAsia="en-GB"/>
        </w:rPr>
        <w:t xml:space="preserve"> type, </w:t>
      </w:r>
      <w:r w:rsidR="00291B9E" w:rsidRPr="00C47CD6">
        <w:rPr>
          <w:rFonts w:ascii="Consolas" w:eastAsia="Times New Roman" w:hAnsi="Consolas" w:cs="Times New Roman"/>
          <w:noProof w:val="0"/>
          <w:color w:val="000000"/>
          <w:sz w:val="21"/>
          <w:szCs w:val="21"/>
          <w:lang w:eastAsia="en-GB"/>
        </w:rPr>
        <w:t>nodeMessageAvailable</w:t>
      </w:r>
      <w:r w:rsidR="00291B9E">
        <w:rPr>
          <w:rFonts w:eastAsia="Times New Roman" w:cs="Times New Roman"/>
          <w:noProof w:val="0"/>
          <w:color w:val="000000"/>
          <w:szCs w:val="24"/>
          <w:lang w:eastAsia="en-GB"/>
        </w:rPr>
        <w:t xml:space="preserve">, which </w:t>
      </w:r>
      <w:r w:rsidR="00DD4222">
        <w:rPr>
          <w:rFonts w:eastAsia="Times New Roman" w:cs="Times New Roman"/>
          <w:noProof w:val="0"/>
          <w:color w:val="000000"/>
          <w:szCs w:val="24"/>
          <w:lang w:eastAsia="en-GB"/>
        </w:rPr>
        <w:t>lets the microcontroller know</w:t>
      </w:r>
      <w:r w:rsidR="00836032">
        <w:rPr>
          <w:rFonts w:eastAsia="Times New Roman" w:cs="Times New Roman"/>
          <w:noProof w:val="0"/>
          <w:color w:val="000000"/>
          <w:szCs w:val="24"/>
          <w:lang w:eastAsia="en-GB"/>
        </w:rPr>
        <w:t xml:space="preserve"> when data is received from the node and perform </w:t>
      </w:r>
      <w:r w:rsidR="00704094">
        <w:rPr>
          <w:rFonts w:eastAsia="Times New Roman" w:cs="Times New Roman"/>
          <w:noProof w:val="0"/>
          <w:color w:val="000000"/>
          <w:szCs w:val="24"/>
          <w:lang w:eastAsia="en-GB"/>
        </w:rPr>
        <w:t xml:space="preserve">suitable tasks in the </w:t>
      </w:r>
      <w:r w:rsidR="00704094" w:rsidRPr="00704094">
        <w:rPr>
          <w:rFonts w:ascii="Consolas" w:eastAsia="Times New Roman" w:hAnsi="Consolas" w:cs="Times New Roman"/>
          <w:noProof w:val="0"/>
          <w:color w:val="74531F"/>
          <w:sz w:val="21"/>
          <w:szCs w:val="21"/>
          <w:lang w:eastAsia="en-GB"/>
        </w:rPr>
        <w:t>loop</w:t>
      </w:r>
      <w:r w:rsidR="00704094" w:rsidRPr="00704094">
        <w:rPr>
          <w:rFonts w:ascii="Consolas" w:eastAsia="Times New Roman" w:hAnsi="Consolas" w:cs="Times New Roman"/>
          <w:noProof w:val="0"/>
          <w:color w:val="000000"/>
          <w:sz w:val="21"/>
          <w:szCs w:val="21"/>
          <w:lang w:eastAsia="en-GB"/>
        </w:rPr>
        <w:t>()</w:t>
      </w:r>
      <w:r w:rsidR="00704094">
        <w:rPr>
          <w:rFonts w:eastAsia="Times New Roman" w:cs="Times New Roman"/>
          <w:noProof w:val="0"/>
          <w:color w:val="000000"/>
          <w:szCs w:val="24"/>
          <w:lang w:eastAsia="en-GB"/>
        </w:rPr>
        <w:t xml:space="preserve"> scope.</w:t>
      </w:r>
      <w:r w:rsidR="00591E00">
        <w:rPr>
          <w:rFonts w:eastAsia="Times New Roman" w:cs="Times New Roman"/>
          <w:noProof w:val="0"/>
          <w:color w:val="000000"/>
          <w:szCs w:val="24"/>
          <w:lang w:eastAsia="en-GB"/>
        </w:rPr>
        <w:t xml:space="preserve"> There exists another global variable of</w:t>
      </w:r>
      <w:r w:rsidR="00F05CC2">
        <w:rPr>
          <w:rFonts w:eastAsia="Times New Roman" w:cs="Times New Roman"/>
          <w:noProof w:val="0"/>
          <w:color w:val="000000"/>
          <w:szCs w:val="24"/>
          <w:lang w:eastAsia="en-GB"/>
        </w:rPr>
        <w:t xml:space="preserve"> </w:t>
      </w:r>
      <w:r w:rsidR="00F05CC2" w:rsidRPr="00F05CC2">
        <w:rPr>
          <w:rFonts w:ascii="Consolas" w:eastAsia="Times New Roman" w:hAnsi="Consolas" w:cs="Times New Roman"/>
          <w:noProof w:val="0"/>
          <w:color w:val="000000"/>
          <w:sz w:val="21"/>
          <w:szCs w:val="21"/>
          <w:lang w:eastAsia="en-GB"/>
        </w:rPr>
        <w:t>String</w:t>
      </w:r>
      <w:r w:rsidR="00591E00">
        <w:rPr>
          <w:rFonts w:eastAsia="Times New Roman" w:cs="Times New Roman"/>
          <w:noProof w:val="0"/>
          <w:color w:val="000000"/>
          <w:szCs w:val="24"/>
          <w:lang w:eastAsia="en-GB"/>
        </w:rPr>
        <w:t xml:space="preserve"> type, </w:t>
      </w:r>
      <w:r w:rsidR="00F05CC2" w:rsidRPr="00C47CD6">
        <w:rPr>
          <w:rFonts w:ascii="Consolas" w:eastAsia="Times New Roman" w:hAnsi="Consolas" w:cs="Times New Roman"/>
          <w:noProof w:val="0"/>
          <w:color w:val="000000"/>
          <w:sz w:val="21"/>
          <w:szCs w:val="21"/>
          <w:lang w:eastAsia="en-GB"/>
        </w:rPr>
        <w:t>rx_message</w:t>
      </w:r>
      <w:r w:rsidR="00591E00">
        <w:rPr>
          <w:rFonts w:eastAsia="Times New Roman" w:cs="Times New Roman"/>
          <w:noProof w:val="0"/>
          <w:color w:val="000000"/>
          <w:szCs w:val="24"/>
          <w:lang w:eastAsia="en-GB"/>
        </w:rPr>
        <w:t xml:space="preserve">, </w:t>
      </w:r>
      <w:r w:rsidR="0064071A">
        <w:rPr>
          <w:rFonts w:eastAsia="Times New Roman" w:cs="Times New Roman"/>
          <w:noProof w:val="0"/>
          <w:color w:val="000000"/>
          <w:szCs w:val="24"/>
          <w:lang w:eastAsia="en-GB"/>
        </w:rPr>
        <w:t xml:space="preserve">where the </w:t>
      </w:r>
      <w:r w:rsidR="002654C8">
        <w:rPr>
          <w:rFonts w:eastAsia="Times New Roman" w:cs="Times New Roman"/>
          <w:noProof w:val="0"/>
          <w:color w:val="000000"/>
          <w:szCs w:val="24"/>
          <w:lang w:eastAsia="en-GB"/>
        </w:rPr>
        <w:t xml:space="preserve">message from the node is stored upon arrival and </w:t>
      </w:r>
      <w:r w:rsidR="00E061FE">
        <w:rPr>
          <w:rFonts w:eastAsia="Times New Roman" w:cs="Times New Roman"/>
          <w:noProof w:val="0"/>
          <w:color w:val="000000"/>
          <w:szCs w:val="24"/>
          <w:lang w:eastAsia="en-GB"/>
        </w:rPr>
        <w:t>to be processed by the ESP8266 microcontroller.</w:t>
      </w:r>
    </w:p>
    <w:p w14:paraId="4D6E60B4" w14:textId="2FE83553" w:rsidR="009B17B8" w:rsidRDefault="00B573A0"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gateway </w:t>
      </w:r>
      <w:r w:rsidR="00F33138">
        <w:rPr>
          <w:rFonts w:eastAsia="Times New Roman" w:cs="Times New Roman"/>
          <w:noProof w:val="0"/>
          <w:color w:val="000000"/>
          <w:szCs w:val="24"/>
          <w:lang w:eastAsia="en-GB"/>
        </w:rPr>
        <w:t xml:space="preserve">is only designed to receive sensor data from the </w:t>
      </w:r>
      <w:r w:rsidR="00F71644">
        <w:rPr>
          <w:rFonts w:eastAsia="Times New Roman" w:cs="Times New Roman"/>
          <w:noProof w:val="0"/>
          <w:color w:val="000000"/>
          <w:szCs w:val="24"/>
          <w:lang w:eastAsia="en-GB"/>
        </w:rPr>
        <w:t>node, there requires 2 additional functions to be defined</w:t>
      </w:r>
      <w:r w:rsidR="006156B1">
        <w:rPr>
          <w:rFonts w:eastAsia="Times New Roman" w:cs="Times New Roman"/>
          <w:noProof w:val="0"/>
          <w:color w:val="000000"/>
          <w:szCs w:val="24"/>
          <w:lang w:eastAsia="en-GB"/>
        </w:rPr>
        <w:t xml:space="preserve">, 1 to set the LoRa module in </w:t>
      </w:r>
      <w:r w:rsidR="004F5F60">
        <w:rPr>
          <w:rFonts w:eastAsia="Times New Roman" w:cs="Times New Roman"/>
          <w:noProof w:val="0"/>
          <w:color w:val="000000"/>
          <w:szCs w:val="24"/>
          <w:lang w:eastAsia="en-GB"/>
        </w:rPr>
        <w:t>receive</w:t>
      </w:r>
      <w:r w:rsidR="006156B1">
        <w:rPr>
          <w:rFonts w:eastAsia="Times New Roman" w:cs="Times New Roman"/>
          <w:noProof w:val="0"/>
          <w:color w:val="000000"/>
          <w:szCs w:val="24"/>
          <w:lang w:eastAsia="en-GB"/>
        </w:rPr>
        <w:t xml:space="preserve"> mode, and </w:t>
      </w:r>
      <w:r w:rsidR="004F5F60">
        <w:rPr>
          <w:rFonts w:eastAsia="Times New Roman" w:cs="Times New Roman"/>
          <w:noProof w:val="0"/>
          <w:color w:val="000000"/>
          <w:szCs w:val="24"/>
          <w:lang w:eastAsia="en-GB"/>
        </w:rPr>
        <w:t>the other to set the LoRa module in transmit mode:</w:t>
      </w:r>
    </w:p>
    <w:p w14:paraId="1B6DFA5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652AAD4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31477C47" w14:textId="44E60C5C"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normal mode</w:t>
      </w:r>
    </w:p>
    <w:p w14:paraId="1E777BB3" w14:textId="13B28A4D"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receive mode</w:t>
      </w:r>
    </w:p>
    <w:p w14:paraId="68D13593"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3D014768" w14:textId="77777777"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p>
    <w:p w14:paraId="751D360C"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7CAF5F52"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EE8BB75" w14:textId="2CFE2645"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standby mode</w:t>
      </w:r>
    </w:p>
    <w:p w14:paraId="716C5C48" w14:textId="77EB1173"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active invert I and Q signals</w:t>
      </w:r>
    </w:p>
    <w:p w14:paraId="48890807" w14:textId="3165ED1D" w:rsidR="004F5F60" w:rsidRDefault="004F5F60" w:rsidP="005F058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5879028C" w14:textId="6A681925" w:rsidR="005F058A" w:rsidRDefault="00803C18" w:rsidP="003F5880">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w:t>
      </w:r>
      <w:r w:rsidR="003F5880">
        <w:rPr>
          <w:rFonts w:eastAsia="Times New Roman" w:cs="Times New Roman"/>
          <w:noProof w:val="0"/>
          <w:color w:val="000000"/>
          <w:szCs w:val="24"/>
          <w:lang w:eastAsia="en-GB"/>
        </w:rPr>
        <w:t xml:space="preserve">source code for the gateway. </w:t>
      </w:r>
      <w:r w:rsidR="00425961">
        <w:rPr>
          <w:rFonts w:eastAsia="Times New Roman" w:cs="Times New Roman"/>
          <w:noProof w:val="0"/>
          <w:color w:val="000000"/>
          <w:szCs w:val="24"/>
          <w:lang w:eastAsia="en-GB"/>
        </w:rPr>
        <w:t xml:space="preserve">As mentioned in Section </w:t>
      </w:r>
      <w:r w:rsidR="00425961">
        <w:rPr>
          <w:rFonts w:eastAsia="Times New Roman" w:cs="Times New Roman"/>
          <w:noProof w:val="0"/>
          <w:color w:val="000000"/>
          <w:szCs w:val="24"/>
          <w:lang w:eastAsia="en-GB"/>
        </w:rPr>
        <w:fldChar w:fldCharType="begin"/>
      </w:r>
      <w:r w:rsidR="00425961">
        <w:rPr>
          <w:rFonts w:eastAsia="Times New Roman" w:cs="Times New Roman"/>
          <w:noProof w:val="0"/>
          <w:color w:val="000000"/>
          <w:szCs w:val="24"/>
          <w:lang w:eastAsia="en-GB"/>
        </w:rPr>
        <w:instrText xml:space="preserve"> REF _Ref145595103 \r \h </w:instrText>
      </w:r>
      <w:r w:rsidR="00425961">
        <w:rPr>
          <w:rFonts w:eastAsia="Times New Roman" w:cs="Times New Roman"/>
          <w:noProof w:val="0"/>
          <w:color w:val="000000"/>
          <w:szCs w:val="24"/>
          <w:lang w:eastAsia="en-GB"/>
        </w:rPr>
      </w:r>
      <w:r w:rsidR="00425961">
        <w:rPr>
          <w:rFonts w:eastAsia="Times New Roman" w:cs="Times New Roman"/>
          <w:noProof w:val="0"/>
          <w:color w:val="000000"/>
          <w:szCs w:val="24"/>
          <w:lang w:eastAsia="en-GB"/>
        </w:rPr>
        <w:fldChar w:fldCharType="separate"/>
      </w:r>
      <w:r w:rsidR="00425961">
        <w:rPr>
          <w:rFonts w:eastAsia="Times New Roman" w:cs="Times New Roman"/>
          <w:noProof w:val="0"/>
          <w:color w:val="000000"/>
          <w:szCs w:val="24"/>
          <w:lang w:eastAsia="en-GB"/>
        </w:rPr>
        <w:t>3.3</w:t>
      </w:r>
      <w:r w:rsidR="00425961">
        <w:rPr>
          <w:rFonts w:eastAsia="Times New Roman" w:cs="Times New Roman"/>
          <w:noProof w:val="0"/>
          <w:color w:val="000000"/>
          <w:szCs w:val="24"/>
          <w:lang w:eastAsia="en-GB"/>
        </w:rPr>
        <w:fldChar w:fldCharType="end"/>
      </w:r>
      <w:r w:rsidR="00425961">
        <w:rPr>
          <w:rFonts w:eastAsia="Times New Roman" w:cs="Times New Roman"/>
          <w:noProof w:val="0"/>
          <w:color w:val="000000"/>
          <w:szCs w:val="24"/>
          <w:lang w:eastAsia="en-GB"/>
        </w:rPr>
        <w:t>, t</w:t>
      </w:r>
      <w:r w:rsidR="00214DDA">
        <w:rPr>
          <w:rFonts w:eastAsia="Times New Roman" w:cs="Times New Roman"/>
          <w:noProof w:val="0"/>
          <w:color w:val="000000"/>
          <w:szCs w:val="24"/>
          <w:lang w:eastAsia="en-GB"/>
        </w:rPr>
        <w:t>he SX1278 LoRa modules does not turn the</w:t>
      </w:r>
      <w:r w:rsidR="000D2E15">
        <w:rPr>
          <w:rFonts w:eastAsia="Times New Roman" w:cs="Times New Roman"/>
          <w:noProof w:val="0"/>
          <w:color w:val="000000"/>
          <w:szCs w:val="24"/>
          <w:lang w:eastAsia="en-GB"/>
        </w:rPr>
        <w:t xml:space="preserve"> connected microcontrollers into real LoRaWAN nodes and gateways</w:t>
      </w:r>
      <w:r w:rsidR="00B21E6A">
        <w:rPr>
          <w:rFonts w:eastAsia="Times New Roman" w:cs="Times New Roman"/>
          <w:noProof w:val="0"/>
          <w:color w:val="000000"/>
          <w:szCs w:val="24"/>
          <w:lang w:eastAsia="en-GB"/>
        </w:rPr>
        <w:t>, but mimics the behaviours as simple ones</w:t>
      </w:r>
      <w:r w:rsidR="00423F12">
        <w:rPr>
          <w:rFonts w:eastAsia="Times New Roman" w:cs="Times New Roman"/>
          <w:noProof w:val="0"/>
          <w:color w:val="000000"/>
          <w:szCs w:val="24"/>
          <w:lang w:eastAsia="en-GB"/>
        </w:rPr>
        <w:t xml:space="preserve">, so the </w:t>
      </w:r>
      <w:r w:rsidR="00023970">
        <w:rPr>
          <w:rFonts w:eastAsia="Times New Roman" w:cs="Times New Roman"/>
          <w:noProof w:val="0"/>
          <w:color w:val="000000"/>
          <w:szCs w:val="24"/>
          <w:lang w:eastAsia="en-GB"/>
        </w:rPr>
        <w:t xml:space="preserve">functions </w:t>
      </w:r>
      <w:r w:rsidR="00023970" w:rsidRPr="004F5F60">
        <w:rPr>
          <w:rFonts w:ascii="Consolas" w:eastAsia="Times New Roman" w:hAnsi="Consolas" w:cs="Times New Roman"/>
          <w:noProof w:val="0"/>
          <w:color w:val="74531F"/>
          <w:sz w:val="21"/>
          <w:szCs w:val="21"/>
          <w:lang w:eastAsia="en-GB"/>
        </w:rPr>
        <w:t>LoRa_r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and </w:t>
      </w:r>
      <w:r w:rsidR="00023970" w:rsidRPr="004F5F60">
        <w:rPr>
          <w:rFonts w:ascii="Consolas" w:eastAsia="Times New Roman" w:hAnsi="Consolas" w:cs="Times New Roman"/>
          <w:noProof w:val="0"/>
          <w:color w:val="74531F"/>
          <w:sz w:val="21"/>
          <w:szCs w:val="21"/>
          <w:lang w:eastAsia="en-GB"/>
        </w:rPr>
        <w:t>LoRa_t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must handle</w:t>
      </w:r>
      <w:r w:rsidR="007916A1">
        <w:rPr>
          <w:rFonts w:eastAsia="Times New Roman" w:cs="Times New Roman"/>
          <w:noProof w:val="0"/>
          <w:color w:val="000000"/>
          <w:szCs w:val="24"/>
          <w:lang w:eastAsia="en-GB"/>
        </w:rPr>
        <w:t xml:space="preserve"> the I and Q signals of the LoRa modules. For the gateway, </w:t>
      </w:r>
      <w:r w:rsidR="00693CFE">
        <w:rPr>
          <w:rFonts w:eastAsia="Times New Roman" w:cs="Times New Roman"/>
          <w:noProof w:val="0"/>
          <w:color w:val="000000"/>
          <w:szCs w:val="24"/>
          <w:lang w:eastAsia="en-GB"/>
        </w:rPr>
        <w:t xml:space="preserve">the </w:t>
      </w:r>
      <w:r w:rsidR="00DC673A">
        <w:rPr>
          <w:rFonts w:eastAsia="Times New Roman" w:cs="Times New Roman"/>
          <w:noProof w:val="0"/>
          <w:color w:val="000000"/>
          <w:szCs w:val="24"/>
          <w:lang w:eastAsia="en-GB"/>
        </w:rPr>
        <w:t xml:space="preserve">I and Q signals are the opposite of those for the </w:t>
      </w:r>
      <w:r w:rsidR="00875AA2">
        <w:rPr>
          <w:rFonts w:eastAsia="Times New Roman" w:cs="Times New Roman"/>
          <w:noProof w:val="0"/>
          <w:color w:val="000000"/>
          <w:szCs w:val="24"/>
          <w:lang w:eastAsia="en-GB"/>
        </w:rPr>
        <w:t>node:</w:t>
      </w:r>
    </w:p>
    <w:p w14:paraId="39D243DF" w14:textId="0853AA99" w:rsid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Transmit mode: Inverted I and Q signals</w:t>
      </w:r>
      <w:r w:rsidR="0059157C">
        <w:rPr>
          <w:rFonts w:eastAsia="Times New Roman" w:cs="Times New Roman"/>
          <w:noProof w:val="0"/>
          <w:color w:val="000000"/>
          <w:szCs w:val="24"/>
          <w:lang w:eastAsia="en-GB"/>
        </w:rPr>
        <w:t xml:space="preserve">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en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25356ADD" w14:textId="4D847A6D" w:rsidR="00875AA2" w:rsidRP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59157C">
        <w:rPr>
          <w:rFonts w:eastAsia="Times New Roman" w:cs="Times New Roman"/>
          <w:noProof w:val="0"/>
          <w:color w:val="000000"/>
          <w:szCs w:val="24"/>
          <w:lang w:eastAsia="en-GB"/>
        </w:rPr>
        <w:t>Normal I and Q signals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dis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512F8F41" w14:textId="77777777" w:rsidR="00B0788C" w:rsidRDefault="005C5449" w:rsidP="00B0788C">
      <w:pPr>
        <w:keepNext/>
        <w:shd w:val="clear" w:color="auto" w:fill="FFFFFF"/>
        <w:spacing w:line="285" w:lineRule="atLeast"/>
        <w:jc w:val="center"/>
      </w:pPr>
      <w:r>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6">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03138E99" w:rsidR="00E53C87" w:rsidRPr="00B75B03" w:rsidRDefault="00B0788C" w:rsidP="009435FB">
      <w:pPr>
        <w:pStyle w:val="Caption"/>
        <w:rPr>
          <w:rFonts w:ascii="Consolas" w:eastAsia="Times New Roman" w:hAnsi="Consolas" w:cs="Times New Roman"/>
          <w:noProof w:val="0"/>
          <w:color w:val="000000"/>
          <w:sz w:val="21"/>
          <w:szCs w:val="21"/>
          <w:lang w:eastAsia="en-GB"/>
        </w:rPr>
      </w:pPr>
      <w:bookmarkStart w:id="161" w:name="_Ref145583299"/>
      <w:bookmarkStart w:id="162" w:name="_Toc145632715"/>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8</w:t>
      </w:r>
      <w:r w:rsidR="00A9653F">
        <w:fldChar w:fldCharType="end"/>
      </w:r>
      <w:bookmarkEnd w:id="161"/>
      <w:r>
        <w:t xml:space="preserve">. Gateway setup </w:t>
      </w:r>
      <w:r w:rsidR="00E3786A">
        <w:t>a</w:t>
      </w:r>
      <w:r w:rsidR="00951FDB">
        <w:t>n</w:t>
      </w:r>
      <w:r w:rsidR="00153E87">
        <w:t xml:space="preserve">d loop </w:t>
      </w:r>
      <w:r>
        <w:t>routine</w:t>
      </w:r>
      <w:r w:rsidR="00153E87">
        <w:t>s</w:t>
      </w:r>
      <w:bookmarkEnd w:id="162"/>
    </w:p>
    <w:p w14:paraId="7F4E0DFA" w14:textId="4B9665E3" w:rsidR="00961E9F" w:rsidRDefault="00DF27F0" w:rsidP="008A0EE4">
      <w:pPr>
        <w:shd w:val="clear" w:color="auto" w:fill="FFFFFF"/>
        <w:spacing w:line="285" w:lineRule="atLeast"/>
        <w:jc w:val="both"/>
      </w:pPr>
      <w:r>
        <w:t xml:space="preserve">After the setup routine, </w:t>
      </w:r>
      <w:r w:rsidR="002C113A">
        <w:t xml:space="preserve">the software design for the gateway of the Autonomous Wireless Agrometeorology Station </w:t>
      </w:r>
      <w:r w:rsidR="005313E9">
        <w:t xml:space="preserve">puts the ESP8266 microcontroller in a loops as depicted in </w:t>
      </w:r>
      <w:r w:rsidR="005313E9">
        <w:fldChar w:fldCharType="begin"/>
      </w:r>
      <w:r w:rsidR="005313E9">
        <w:instrText xml:space="preserve"> REF _Ref145583299 \h </w:instrText>
      </w:r>
      <w:r w:rsidR="005313E9">
        <w:fldChar w:fldCharType="separate"/>
      </w:r>
      <w:r w:rsidR="005313E9">
        <w:t>Figure 3</w:t>
      </w:r>
      <w:r w:rsidR="005313E9">
        <w:noBreakHyphen/>
        <w:t>28</w:t>
      </w:r>
      <w:r w:rsidR="005313E9">
        <w:fldChar w:fldCharType="end"/>
      </w:r>
      <w:r w:rsidR="005313E9">
        <w:t xml:space="preserve">. </w:t>
      </w:r>
      <w:r w:rsidR="00B466FD">
        <w:t xml:space="preserve">On each </w:t>
      </w:r>
      <w:r w:rsidR="00A61A22">
        <w:t xml:space="preserve">loop run, the </w:t>
      </w:r>
      <w:r w:rsidR="00713965">
        <w:t xml:space="preserve">ESP8266 </w:t>
      </w:r>
      <w:r w:rsidR="00A61A22">
        <w:t xml:space="preserve">microcontroller always check </w:t>
      </w:r>
      <w:r w:rsidR="001C3527">
        <w:t>is its Wi-Fi connection to the router remains</w:t>
      </w:r>
      <w:r w:rsidR="00713965">
        <w:t xml:space="preserve">; if it </w:t>
      </w:r>
      <w:r w:rsidR="003D5ED5">
        <w:t>is disconnected</w:t>
      </w:r>
      <w:r w:rsidR="00713965">
        <w:t>,</w:t>
      </w:r>
      <w:r w:rsidR="003D5ED5">
        <w:t xml:space="preserve"> </w:t>
      </w:r>
      <w:r w:rsidR="006A0164">
        <w:t xml:space="preserve">the </w:t>
      </w:r>
      <w:r w:rsidR="00494004">
        <w:t>operation</w:t>
      </w:r>
      <w:r w:rsidR="00AA182F">
        <w:t xml:space="preserve"> </w:t>
      </w:r>
      <w:r w:rsidR="00AA182F" w:rsidRPr="00AA182F">
        <w:rPr>
          <w:rFonts w:ascii="Consolas" w:eastAsia="Times New Roman" w:hAnsi="Consolas" w:cs="Times New Roman"/>
          <w:noProof w:val="0"/>
          <w:color w:val="1F377F"/>
          <w:sz w:val="21"/>
          <w:szCs w:val="21"/>
          <w:lang w:eastAsia="en-GB"/>
        </w:rPr>
        <w:t>WiFi</w:t>
      </w:r>
      <w:r w:rsidR="00AA182F" w:rsidRPr="00AA182F">
        <w:rPr>
          <w:rFonts w:ascii="Consolas" w:eastAsia="Times New Roman" w:hAnsi="Consolas" w:cs="Times New Roman"/>
          <w:noProof w:val="0"/>
          <w:color w:val="000000"/>
          <w:sz w:val="21"/>
          <w:szCs w:val="21"/>
          <w:lang w:eastAsia="en-GB"/>
        </w:rPr>
        <w:t>.</w:t>
      </w:r>
      <w:r w:rsidR="00AA182F" w:rsidRPr="00AA182F">
        <w:rPr>
          <w:rFonts w:ascii="Consolas" w:eastAsia="Times New Roman" w:hAnsi="Consolas" w:cs="Times New Roman"/>
          <w:noProof w:val="0"/>
          <w:color w:val="74531F"/>
          <w:sz w:val="21"/>
          <w:szCs w:val="21"/>
          <w:lang w:eastAsia="en-GB"/>
        </w:rPr>
        <w:t>status</w:t>
      </w:r>
      <w:r w:rsidR="00AA182F" w:rsidRPr="00AA182F">
        <w:rPr>
          <w:rFonts w:ascii="Consolas" w:eastAsia="Times New Roman" w:hAnsi="Consolas" w:cs="Times New Roman"/>
          <w:noProof w:val="0"/>
          <w:color w:val="000000"/>
          <w:sz w:val="21"/>
          <w:szCs w:val="21"/>
          <w:lang w:eastAsia="en-GB"/>
        </w:rPr>
        <w:t>() != WL_CONNECTED</w:t>
      </w:r>
      <w:r w:rsidR="006A0164">
        <w:t xml:space="preserve"> returns </w:t>
      </w:r>
      <w:r w:rsidR="00494004" w:rsidRPr="00494004">
        <w:rPr>
          <w:rFonts w:ascii="Consolas" w:eastAsia="Times New Roman" w:hAnsi="Consolas" w:cs="Times New Roman"/>
          <w:noProof w:val="0"/>
          <w:color w:val="0000FF"/>
          <w:sz w:val="21"/>
          <w:szCs w:val="21"/>
          <w:lang w:eastAsia="en-GB"/>
        </w:rPr>
        <w:t>true</w:t>
      </w:r>
      <w:r w:rsidR="006A0164">
        <w:t xml:space="preserve"> and it shall make attempt</w:t>
      </w:r>
      <w:r w:rsidR="00961E9F">
        <w:t>s</w:t>
      </w:r>
      <w:r w:rsidR="006A0164">
        <w:t xml:space="preserve"> </w:t>
      </w:r>
      <w:r w:rsidR="00AA182F">
        <w:t>to reconnect to the Wi-Fi network</w:t>
      </w:r>
      <w:r w:rsidR="0057047A">
        <w:t xml:space="preserve">, since data cannot be pushed to ThingSpeak </w:t>
      </w:r>
      <w:r w:rsidR="00F838B8">
        <w:t>server without an Internet connection</w:t>
      </w:r>
      <w:r w:rsidR="00961E9F">
        <w:t>:</w:t>
      </w:r>
    </w:p>
    <w:p w14:paraId="7BF91F26" w14:textId="62F739E0" w:rsidR="00961E9F" w:rsidRPr="00961E9F" w:rsidRDefault="00907A70" w:rsidP="00961E9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8F08C4"/>
          <w:sz w:val="21"/>
          <w:szCs w:val="21"/>
          <w:lang w:eastAsia="en-GB"/>
        </w:rPr>
        <w:t>w</w:t>
      </w:r>
      <w:r w:rsidR="00961E9F" w:rsidRPr="00961E9F">
        <w:rPr>
          <w:rFonts w:ascii="Consolas" w:eastAsia="Times New Roman" w:hAnsi="Consolas" w:cs="Times New Roman"/>
          <w:noProof w:val="0"/>
          <w:color w:val="8F08C4"/>
          <w:sz w:val="21"/>
          <w:szCs w:val="21"/>
          <w:lang w:eastAsia="en-GB"/>
        </w:rPr>
        <w:t>hile</w:t>
      </w:r>
      <w:r>
        <w:rPr>
          <w:rFonts w:ascii="Consolas" w:eastAsia="Times New Roman" w:hAnsi="Consolas" w:cs="Times New Roman"/>
          <w:noProof w:val="0"/>
          <w:color w:val="8F08C4"/>
          <w:sz w:val="21"/>
          <w:szCs w:val="21"/>
          <w:lang w:eastAsia="en-GB"/>
        </w:rPr>
        <w:t xml:space="preserve"> </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1F377F"/>
          <w:sz w:val="21"/>
          <w:szCs w:val="21"/>
          <w:lang w:eastAsia="en-GB"/>
        </w:rPr>
        <w:t>WiFi</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74531F"/>
          <w:sz w:val="21"/>
          <w:szCs w:val="21"/>
          <w:lang w:eastAsia="en-GB"/>
        </w:rPr>
        <w:t>status</w:t>
      </w:r>
      <w:r w:rsidR="00961E9F" w:rsidRPr="00961E9F">
        <w:rPr>
          <w:rFonts w:ascii="Consolas" w:eastAsia="Times New Roman" w:hAnsi="Consolas" w:cs="Times New Roman"/>
          <w:noProof w:val="0"/>
          <w:color w:val="000000"/>
          <w:sz w:val="21"/>
          <w:szCs w:val="21"/>
          <w:lang w:eastAsia="en-GB"/>
        </w:rPr>
        <w:t>() != WL_CONNECTED) {</w:t>
      </w:r>
    </w:p>
    <w:p w14:paraId="1F2CE786" w14:textId="62E28602"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961E9F">
        <w:rPr>
          <w:rFonts w:ascii="Consolas" w:eastAsia="Times New Roman" w:hAnsi="Consolas" w:cs="Times New Roman"/>
          <w:noProof w:val="0"/>
          <w:color w:val="1F377F"/>
          <w:sz w:val="21"/>
          <w:szCs w:val="21"/>
          <w:lang w:eastAsia="en-GB"/>
        </w:rPr>
        <w:t>WiFi</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74531F"/>
          <w:sz w:val="21"/>
          <w:szCs w:val="21"/>
          <w:lang w:eastAsia="en-GB"/>
        </w:rPr>
        <w:t>begin</w:t>
      </w:r>
      <w:r w:rsidRPr="00961E9F">
        <w:rPr>
          <w:rFonts w:ascii="Consolas" w:eastAsia="Times New Roman" w:hAnsi="Consolas" w:cs="Times New Roman"/>
          <w:noProof w:val="0"/>
          <w:color w:val="000000"/>
          <w:sz w:val="21"/>
          <w:szCs w:val="21"/>
          <w:lang w:eastAsia="en-GB"/>
        </w:rPr>
        <w:t xml:space="preserve">(ssid, password); </w:t>
      </w:r>
    </w:p>
    <w:p w14:paraId="18BAB6C1" w14:textId="40FFA630"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 xml:space="preserve">  </w:t>
      </w:r>
      <w:r w:rsidRPr="00961E9F">
        <w:rPr>
          <w:rFonts w:ascii="Consolas" w:eastAsia="Times New Roman" w:hAnsi="Consolas" w:cs="Times New Roman"/>
          <w:noProof w:val="0"/>
          <w:color w:val="74531F"/>
          <w:sz w:val="21"/>
          <w:szCs w:val="21"/>
          <w:lang w:eastAsia="en-GB"/>
        </w:rPr>
        <w:t>delay</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098658"/>
          <w:sz w:val="21"/>
          <w:szCs w:val="21"/>
          <w:lang w:eastAsia="en-GB"/>
        </w:rPr>
        <w:t>5000</w:t>
      </w:r>
      <w:r w:rsidRPr="00961E9F">
        <w:rPr>
          <w:rFonts w:ascii="Consolas" w:eastAsia="Times New Roman" w:hAnsi="Consolas" w:cs="Times New Roman"/>
          <w:noProof w:val="0"/>
          <w:color w:val="000000"/>
          <w:sz w:val="21"/>
          <w:szCs w:val="21"/>
          <w:lang w:eastAsia="en-GB"/>
        </w:rPr>
        <w:t xml:space="preserve">);     </w:t>
      </w:r>
    </w:p>
    <w:p w14:paraId="4E01D0FF" w14:textId="2A975814"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961E9F">
        <w:rPr>
          <w:rFonts w:ascii="Consolas" w:eastAsia="Times New Roman" w:hAnsi="Consolas" w:cs="Times New Roman"/>
          <w:noProof w:val="0"/>
          <w:color w:val="000000"/>
          <w:sz w:val="21"/>
          <w:szCs w:val="21"/>
          <w:lang w:eastAsia="en-GB"/>
        </w:rPr>
        <w:t>}</w:t>
      </w:r>
    </w:p>
    <w:p w14:paraId="30368C64" w14:textId="37B497B8" w:rsidR="008A0EE4" w:rsidRDefault="00E85FAA" w:rsidP="008A0EE4">
      <w:pPr>
        <w:shd w:val="clear" w:color="auto" w:fill="FFFFFF"/>
        <w:spacing w:before="240" w:line="285" w:lineRule="atLeast"/>
        <w:jc w:val="both"/>
      </w:pPr>
      <w:r>
        <w:t xml:space="preserve">Then, </w:t>
      </w:r>
      <w:r w:rsidR="00C948B0">
        <w:t xml:space="preserve">if </w:t>
      </w:r>
      <w:r>
        <w:t xml:space="preserve">the aforementioned </w:t>
      </w:r>
      <w:r w:rsidR="00644534">
        <w:t xml:space="preserve">variable </w:t>
      </w:r>
      <w:r w:rsidR="00C948B0" w:rsidRPr="00C47CD6">
        <w:rPr>
          <w:rFonts w:ascii="Consolas" w:eastAsia="Times New Roman" w:hAnsi="Consolas" w:cs="Times New Roman"/>
          <w:noProof w:val="0"/>
          <w:color w:val="000000"/>
          <w:sz w:val="21"/>
          <w:szCs w:val="21"/>
          <w:lang w:eastAsia="en-GB"/>
        </w:rPr>
        <w:t>nodeMessageAvailable</w:t>
      </w:r>
      <w:r w:rsidR="00C948B0">
        <w:t xml:space="preserve"> is </w:t>
      </w:r>
      <w:r w:rsidR="00C948B0" w:rsidRPr="00494004">
        <w:rPr>
          <w:rFonts w:ascii="Consolas" w:eastAsia="Times New Roman" w:hAnsi="Consolas" w:cs="Times New Roman"/>
          <w:noProof w:val="0"/>
          <w:color w:val="0000FF"/>
          <w:sz w:val="21"/>
          <w:szCs w:val="21"/>
          <w:lang w:eastAsia="en-GB"/>
        </w:rPr>
        <w:t>true</w:t>
      </w:r>
      <w:r w:rsidR="00C948B0">
        <w:t xml:space="preserve">, </w:t>
      </w:r>
      <w:r w:rsidR="000A3C2D">
        <w:t xml:space="preserve">since the data </w:t>
      </w:r>
      <w:r w:rsidR="00117FD7">
        <w:t xml:space="preserve">is always transmitted as </w:t>
      </w:r>
      <w:r w:rsidR="00117FD7" w:rsidRPr="00F05CC2">
        <w:rPr>
          <w:rFonts w:ascii="Consolas" w:eastAsia="Times New Roman" w:hAnsi="Consolas" w:cs="Times New Roman"/>
          <w:noProof w:val="0"/>
          <w:color w:val="000000"/>
          <w:sz w:val="21"/>
          <w:szCs w:val="21"/>
          <w:lang w:eastAsia="en-GB"/>
        </w:rPr>
        <w:t>String</w:t>
      </w:r>
      <w:r w:rsidR="00117FD7">
        <w:t xml:space="preserve"> via LoRa, </w:t>
      </w:r>
      <w:r w:rsidR="005A5A1C">
        <w:t>the</w:t>
      </w:r>
      <w:r w:rsidR="000028F5">
        <w:t xml:space="preserve"> </w:t>
      </w:r>
      <w:r w:rsidR="000028F5" w:rsidRPr="00C47CD6">
        <w:rPr>
          <w:rFonts w:ascii="Consolas" w:eastAsia="Times New Roman" w:hAnsi="Consolas" w:cs="Times New Roman"/>
          <w:noProof w:val="0"/>
          <w:color w:val="000000"/>
          <w:sz w:val="21"/>
          <w:szCs w:val="21"/>
          <w:lang w:eastAsia="en-GB"/>
        </w:rPr>
        <w:t>nodeMessageAvailable</w:t>
      </w:r>
      <w:r w:rsidR="005A5A1C">
        <w:t xml:space="preserve"> </w:t>
      </w:r>
      <w:r w:rsidR="000028F5">
        <w:t xml:space="preserve">variable is cleared and </w:t>
      </w:r>
      <w:r w:rsidR="004F09AC">
        <w:t>the</w:t>
      </w:r>
      <w:r w:rsidR="008400E1">
        <w:t xml:space="preserve"> </w:t>
      </w:r>
      <w:r w:rsidR="008400E1" w:rsidRPr="00F05CC2">
        <w:rPr>
          <w:rFonts w:ascii="Consolas" w:eastAsia="Times New Roman" w:hAnsi="Consolas" w:cs="Times New Roman"/>
          <w:noProof w:val="0"/>
          <w:color w:val="000000"/>
          <w:sz w:val="21"/>
          <w:szCs w:val="21"/>
          <w:lang w:eastAsia="en-GB"/>
        </w:rPr>
        <w:t>String</w:t>
      </w:r>
      <w:r w:rsidR="004F09AC">
        <w:t xml:space="preserve"> </w:t>
      </w:r>
      <w:r w:rsidR="000A3C2D">
        <w:t>methods</w:t>
      </w:r>
      <w:r w:rsidR="008400E1">
        <w:t xml:space="preserve"> are used to extract </w:t>
      </w:r>
      <w:r w:rsidR="00E325A8">
        <w:t>data</w:t>
      </w:r>
      <w:r w:rsidR="00F91B29">
        <w:t xml:space="preserve"> for each field of the ThingSpeak upload buffer</w:t>
      </w:r>
      <w:r w:rsidR="00A23329">
        <w:t>.</w:t>
      </w:r>
      <w:r w:rsidR="007B7502">
        <w:t xml:space="preserve"> A side note is that </w:t>
      </w:r>
      <w:r w:rsidR="007B7502">
        <w:lastRenderedPageBreak/>
        <w:t xml:space="preserve">the gateway shall always assume the </w:t>
      </w:r>
      <w:r w:rsidR="00E672A5">
        <w:t>node transmits data correctly if the transmission operation is successful</w:t>
      </w:r>
      <w:r w:rsidR="001F226D">
        <w:t>, and the received data is in the format of</w:t>
      </w:r>
      <w:r w:rsidR="008A0EE4">
        <w:t>:</w:t>
      </w:r>
    </w:p>
    <w:p w14:paraId="4B6E4B85" w14:textId="1F07C2D5" w:rsidR="00F91B29" w:rsidRDefault="002C237B" w:rsidP="008A0EE4">
      <w:pPr>
        <w:shd w:val="clear" w:color="auto" w:fill="FFFFFF"/>
        <w:spacing w:before="240" w:line="285" w:lineRule="atLeast"/>
        <w:ind w:firstLine="390"/>
        <w:jc w:val="both"/>
      </w:pPr>
      <w:r>
        <w:t>YYYY-MM-DD HH:MM:SS+07</w:t>
      </w:r>
      <w:r w:rsidR="00F55A85">
        <w:t>,[1],[2]</w:t>
      </w:r>
      <w:r w:rsidR="008A0EE4">
        <w:t>,[3],[4],[5],[6],[7]</w:t>
      </w:r>
    </w:p>
    <w:p w14:paraId="2D002CA5" w14:textId="345B8BBA" w:rsidR="004028BF" w:rsidRDefault="00AB637A" w:rsidP="000A3C2D">
      <w:pPr>
        <w:shd w:val="clear" w:color="auto" w:fill="FFFFFF"/>
        <w:spacing w:before="240" w:line="285" w:lineRule="atLeast"/>
      </w:pPr>
      <w:r>
        <w:t>w</w:t>
      </w:r>
      <w:r w:rsidR="004028BF">
        <w:t>here</w:t>
      </w:r>
    </w:p>
    <w:p w14:paraId="63738BB0" w14:textId="1AB48A3D" w:rsidR="00836F1E" w:rsidRPr="00836F1E"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YYYY is the year</w:t>
      </w:r>
      <w:r w:rsidR="007F0687">
        <w:t>,</w:t>
      </w:r>
    </w:p>
    <w:p w14:paraId="0961B586" w14:textId="1B27FEBC"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MM is the month</w:t>
      </w:r>
      <w:r w:rsidR="007F0687">
        <w:t>,</w:t>
      </w:r>
    </w:p>
    <w:p w14:paraId="3EEC6709" w14:textId="68642B17"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DD is the da</w:t>
      </w:r>
      <w:r w:rsidR="00F00442">
        <w:t>y of month</w:t>
      </w:r>
      <w:r w:rsidR="007F0687">
        <w:t>,</w:t>
      </w:r>
    </w:p>
    <w:p w14:paraId="35F55999" w14:textId="65D6056B"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07” is the timezone of Vietnam, UTC+07</w:t>
      </w:r>
      <w:r w:rsidR="007F0687">
        <w:rPr>
          <w:lang w:val="en-US"/>
        </w:rPr>
        <w:t>,</w:t>
      </w:r>
    </w:p>
    <w:p w14:paraId="7549CDDF" w14:textId="5E9AC192"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1] is the wind direction</w:t>
      </w:r>
      <w:r w:rsidR="007F0687">
        <w:rPr>
          <w:lang w:val="en-US"/>
        </w:rPr>
        <w:t>,</w:t>
      </w:r>
    </w:p>
    <w:p w14:paraId="58F2721F" w14:textId="7200E6DC"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2] is the wind speed</w:t>
      </w:r>
      <w:r w:rsidR="007F0687">
        <w:rPr>
          <w:lang w:val="en-US"/>
        </w:rPr>
        <w:t>,</w:t>
      </w:r>
    </w:p>
    <w:p w14:paraId="565602BD" w14:textId="27A58A8C" w:rsidR="00100115" w:rsidRPr="00100115"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3]</w:t>
      </w:r>
      <w:r w:rsidR="00100115">
        <w:rPr>
          <w:lang w:val="en-US"/>
        </w:rPr>
        <w:t xml:space="preserve"> is the temperature at ground level read by the DS18B20</w:t>
      </w:r>
      <w:r w:rsidR="007F0687">
        <w:rPr>
          <w:lang w:val="en-US"/>
        </w:rPr>
        <w:t>,</w:t>
      </w:r>
    </w:p>
    <w:p w14:paraId="74FF1926" w14:textId="14C0E3D2" w:rsidR="00CC38C3" w:rsidRPr="00CC38C3"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 xml:space="preserve">[4] is the temperature at 1 m above the ground read by the </w:t>
      </w:r>
      <w:r w:rsidR="00CC38C3">
        <w:rPr>
          <w:lang w:val="en-US"/>
        </w:rPr>
        <w:t>BME280</w:t>
      </w:r>
      <w:r w:rsidR="007F0687">
        <w:rPr>
          <w:lang w:val="en-US"/>
        </w:rPr>
        <w:t>,</w:t>
      </w:r>
    </w:p>
    <w:p w14:paraId="3B377FA0" w14:textId="46F0A34A" w:rsidR="00CC38C3" w:rsidRPr="00CC38C3"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5] is the relative humidity read by the BME280</w:t>
      </w:r>
      <w:r w:rsidR="007F0687">
        <w:rPr>
          <w:lang w:val="en-US"/>
        </w:rPr>
        <w:t>,</w:t>
      </w:r>
    </w:p>
    <w:p w14:paraId="249FCA40" w14:textId="18B529F9" w:rsidR="003D080F" w:rsidRPr="003D080F"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6] is the barometric pressure read by the BME280</w:t>
      </w:r>
      <w:r w:rsidR="007F0687">
        <w:rPr>
          <w:lang w:val="en-US"/>
        </w:rPr>
        <w:t>,</w:t>
      </w:r>
    </w:p>
    <w:p w14:paraId="5928CD6F" w14:textId="7917F1FF" w:rsidR="0038103F" w:rsidRPr="0038103F"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a</w:t>
      </w:r>
      <w:r w:rsidR="003D080F">
        <w:rPr>
          <w:lang w:val="en-US"/>
        </w:rPr>
        <w:t>nd [7] is the rainfall data</w:t>
      </w:r>
      <w:r w:rsidR="007F0687">
        <w:rPr>
          <w:lang w:val="en-US"/>
        </w:rPr>
        <w:t>,</w:t>
      </w:r>
    </w:p>
    <w:p w14:paraId="412F7A5F" w14:textId="77777777" w:rsidR="00C12FFA" w:rsidRDefault="0038103F" w:rsidP="0038103F">
      <w:pPr>
        <w:shd w:val="clear" w:color="auto" w:fill="FFFFFF"/>
        <w:spacing w:before="240" w:line="285" w:lineRule="atLeast"/>
      </w:pPr>
      <w:r>
        <w:t>with “,</w:t>
      </w:r>
      <w:r w:rsidR="004E107A">
        <w:t>”</w:t>
      </w:r>
      <w:r>
        <w:t xml:space="preserve"> is </w:t>
      </w:r>
      <w:r w:rsidR="004E107A">
        <w:t xml:space="preserve">the delimiter of the data fields. </w:t>
      </w:r>
      <w:r w:rsidR="006E7DAF">
        <w:t>For example</w:t>
      </w:r>
      <w:r w:rsidR="00956AEA">
        <w:t xml:space="preserve">, </w:t>
      </w:r>
      <w:r w:rsidR="00210D9F">
        <w:br/>
      </w:r>
      <w:r w:rsidR="00956AEA">
        <w:t>“2023-09-11 09:00:00+</w:t>
      </w:r>
      <w:r w:rsidR="00D94971">
        <w:t>0</w:t>
      </w:r>
      <w:r w:rsidR="00956AEA">
        <w:t>7,</w:t>
      </w:r>
      <w:r w:rsidR="00563B4A">
        <w:t>22.5</w:t>
      </w:r>
      <w:r w:rsidR="00D94971">
        <w:t>,</w:t>
      </w:r>
      <w:r w:rsidR="00563B4A">
        <w:t>4.44,</w:t>
      </w:r>
      <w:r w:rsidR="000B2A67">
        <w:t>29.1,28.8,</w:t>
      </w:r>
      <w:r w:rsidR="00524E9A">
        <w:t>75,1001.4,</w:t>
      </w:r>
      <w:r w:rsidR="006B5383">
        <w:t xml:space="preserve">6.604” </w:t>
      </w:r>
      <w:r w:rsidR="00210D9F">
        <w:t>means</w:t>
      </w:r>
      <w:r w:rsidR="00C12FFA">
        <w:t>:</w:t>
      </w:r>
    </w:p>
    <w:p w14:paraId="1F225A8E" w14:textId="68581FBD" w:rsidR="00682ADA" w:rsidRPr="00682AD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w:t>
      </w:r>
      <w:r w:rsidR="00F00442">
        <w:t xml:space="preserve"> date is 11 Septem</w:t>
      </w:r>
      <w:r w:rsidR="0012797C">
        <w:t xml:space="preserve">ber 2023 at 9 </w:t>
      </w:r>
      <w:r w:rsidR="00682ADA">
        <w:t>in the morning, UTC+07 time</w:t>
      </w:r>
      <w:r w:rsidR="006416D7">
        <w:t>.</w:t>
      </w:r>
    </w:p>
    <w:p w14:paraId="3576533B" w14:textId="77777777" w:rsidR="006416D7" w:rsidRPr="006416D7"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wind </w:t>
      </w:r>
      <w:r w:rsidR="00CC4CD9">
        <w:t>speed</w:t>
      </w:r>
      <w:r>
        <w:t xml:space="preserve"> is</w:t>
      </w:r>
      <w:r w:rsidR="006416D7">
        <w:t xml:space="preserve"> 4.44 m/s, blowing from the</w:t>
      </w:r>
      <w:r>
        <w:t xml:space="preserve"> </w:t>
      </w:r>
      <w:r w:rsidR="00CC4CD9">
        <w:t>22.5</w:t>
      </w:r>
      <w:r w:rsidR="00CC4CD9">
        <w:rPr>
          <w:rFonts w:cs="Times New Roman"/>
        </w:rPr>
        <w:t>˚</w:t>
      </w:r>
      <w:r w:rsidR="006416D7">
        <w:rPr>
          <w:rFonts w:cs="Times New Roman"/>
        </w:rPr>
        <w:t xml:space="preserve"> direction.</w:t>
      </w:r>
    </w:p>
    <w:p w14:paraId="1DB08BC7" w14:textId="77777777" w:rsidR="00EE22A6" w:rsidRPr="00EE22A6"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the ground level read by the DS18B20 sensor is 29.1 </w:t>
      </w:r>
      <w:r>
        <w:rPr>
          <w:rFonts w:cs="Times New Roman"/>
        </w:rPr>
        <w:t>℃</w:t>
      </w:r>
      <w:r w:rsidR="00EE22A6">
        <w:t>.</w:t>
      </w:r>
    </w:p>
    <w:p w14:paraId="7D35C653" w14:textId="77777777" w:rsidR="00EE22A6" w:rsidRPr="00EE22A6"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1 m above the ground read by the BME280 sensor is 28.8 </w:t>
      </w:r>
      <w:r>
        <w:rPr>
          <w:rFonts w:cs="Times New Roman"/>
        </w:rPr>
        <w:t>℃</w:t>
      </w:r>
      <w:r>
        <w:t>.</w:t>
      </w:r>
    </w:p>
    <w:p w14:paraId="7B9B4702" w14:textId="579BF0B3" w:rsidR="00A33479" w:rsidRPr="00A33479"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 relative humidity is</w:t>
      </w:r>
      <w:r w:rsidR="00DD0368">
        <w:t xml:space="preserve"> estimated to be</w:t>
      </w:r>
      <w:r>
        <w:t xml:space="preserve"> 75 %RH.</w:t>
      </w:r>
    </w:p>
    <w:p w14:paraId="5A28AF7E" w14:textId="77777777" w:rsidR="00DD0368" w:rsidRPr="00DD0368"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barometric </w:t>
      </w:r>
      <w:r w:rsidR="00DD0368">
        <w:t>pressure measured is 1001.4 hPa.</w:t>
      </w:r>
    </w:p>
    <w:p w14:paraId="540943E4" w14:textId="77777777" w:rsidR="003955EC" w:rsidRPr="003955EC"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rainfall amount of the previous day is </w:t>
      </w:r>
      <w:r w:rsidR="00B028D7">
        <w:t>6.604 mm.</w:t>
      </w:r>
    </w:p>
    <w:p w14:paraId="395E8E67" w14:textId="77777777" w:rsidR="00FD56A8" w:rsidRDefault="005C0EB6" w:rsidP="00BF597B">
      <w:pPr>
        <w:shd w:val="clear" w:color="auto" w:fill="FFFFFF"/>
        <w:spacing w:before="240" w:line="285" w:lineRule="atLeast"/>
        <w:jc w:val="both"/>
      </w:pPr>
      <w:r>
        <w:t>On</w:t>
      </w:r>
      <w:r w:rsidR="00C170AD">
        <w:t xml:space="preserve"> the point of view of ThingSpeak, there are a total of 7 data fields</w:t>
      </w:r>
      <w:r w:rsidR="001B0023">
        <w:t xml:space="preserve"> and a timestamp. </w:t>
      </w:r>
      <w:r w:rsidR="00FC1513">
        <w:t xml:space="preserve">Therefore, the timestamp is to be extracted </w:t>
      </w:r>
      <w:r w:rsidR="00FD56A8">
        <w:t>and written to the ThingSpeak upload buffer first:</w:t>
      </w:r>
    </w:p>
    <w:p w14:paraId="62A132E2" w14:textId="77777777" w:rsidR="00A1736D" w:rsidRPr="00A1736D" w:rsidRDefault="00A1736D" w:rsidP="00A1736D">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FF"/>
          <w:sz w:val="21"/>
          <w:szCs w:val="21"/>
          <w:lang w:eastAsia="en-GB"/>
        </w:rPr>
        <w:t>int</w:t>
      </w:r>
      <w:r w:rsidRPr="00A1736D">
        <w:rPr>
          <w:rFonts w:ascii="Consolas" w:eastAsia="Times New Roman" w:hAnsi="Consolas" w:cs="Times New Roman"/>
          <w:noProof w:val="0"/>
          <w:color w:val="000000"/>
          <w:sz w:val="21"/>
          <w:szCs w:val="21"/>
          <w:lang w:eastAsia="en-GB"/>
        </w:rPr>
        <w:t xml:space="preserve"> delimiterIndex = </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indexOf</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A31515"/>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000000"/>
          <w:sz w:val="21"/>
          <w:szCs w:val="21"/>
          <w:lang w:eastAsia="en-GB"/>
        </w:rPr>
        <w:t>);</w:t>
      </w:r>
    </w:p>
    <w:p w14:paraId="5D29E4C9" w14:textId="24FA5603" w:rsidR="00A1736D" w:rsidRPr="00A1736D" w:rsidRDefault="00A1736D" w:rsidP="00A1736D">
      <w:pPr>
        <w:shd w:val="clear" w:color="auto" w:fill="FFFFFF"/>
        <w:spacing w:after="0" w:line="285" w:lineRule="atLeast"/>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1736D">
        <w:rPr>
          <w:rFonts w:ascii="Consolas" w:eastAsia="Times New Roman" w:hAnsi="Consolas" w:cs="Times New Roman"/>
          <w:noProof w:val="0"/>
          <w:color w:val="1F377F"/>
          <w:sz w:val="21"/>
          <w:szCs w:val="21"/>
          <w:lang w:eastAsia="en-GB"/>
        </w:rPr>
        <w:t>ThingSpeak</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etCreatedAt</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ubstring</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098658"/>
          <w:sz w:val="21"/>
          <w:szCs w:val="21"/>
          <w:lang w:eastAsia="en-GB"/>
        </w:rPr>
        <w:t>0</w:t>
      </w:r>
      <w:r w:rsidRPr="00A1736D">
        <w:rPr>
          <w:rFonts w:ascii="Consolas" w:eastAsia="Times New Roman" w:hAnsi="Consolas" w:cs="Times New Roman"/>
          <w:noProof w:val="0"/>
          <w:color w:val="000000"/>
          <w:sz w:val="21"/>
          <w:szCs w:val="21"/>
          <w:lang w:eastAsia="en-GB"/>
        </w:rPr>
        <w:t>, delimiterIndex));</w:t>
      </w:r>
    </w:p>
    <w:p w14:paraId="6D531D3E" w14:textId="0124438C" w:rsidR="00554481" w:rsidRDefault="00077F4F" w:rsidP="00BF597B">
      <w:pPr>
        <w:shd w:val="clear" w:color="auto" w:fill="FFFFFF"/>
        <w:spacing w:before="240" w:line="285" w:lineRule="atLeast"/>
        <w:jc w:val="both"/>
      </w:pPr>
      <w:r>
        <w:t>Then, a</w:t>
      </w:r>
      <w:r w:rsidR="007B0B6E">
        <w:t xml:space="preserve"> </w:t>
      </w:r>
      <w:r w:rsidR="007B0B6E" w:rsidRPr="007B0B6E">
        <w:rPr>
          <w:rFonts w:ascii="Consolas" w:eastAsia="Times New Roman" w:hAnsi="Consolas" w:cs="Times New Roman"/>
          <w:noProof w:val="0"/>
          <w:color w:val="8F08C4"/>
          <w:sz w:val="21"/>
          <w:szCs w:val="21"/>
          <w:lang w:eastAsia="en-GB"/>
        </w:rPr>
        <w:t>for</w:t>
      </w:r>
      <w:r>
        <w:t xml:space="preserve"> </w:t>
      </w:r>
      <w:r w:rsidR="007B0B6E">
        <w:t>loop</w:t>
      </w:r>
      <w:r w:rsidR="00504731">
        <w:t xml:space="preserve"> runs 7 times to extract</w:t>
      </w:r>
      <w:r w:rsidR="0064585E">
        <w:t xml:space="preserve"> the </w:t>
      </w:r>
      <w:r w:rsidR="009776BA">
        <w:t>entries</w:t>
      </w:r>
      <w:r w:rsidR="00013B5E">
        <w:t xml:space="preserve"> sequentially and write to the respective buffer field</w:t>
      </w:r>
      <w:r w:rsidR="009776BA">
        <w:t>s</w:t>
      </w:r>
      <w:r w:rsidR="003C316C">
        <w:t xml:space="preserve">. Unlike the C++ programming language of the </w:t>
      </w:r>
      <w:r w:rsidR="0031600A">
        <w:t>Arduino framework, ThingSpeak</w:t>
      </w:r>
      <w:r w:rsidR="000F773F">
        <w:t xml:space="preserve"> manages its database from index 1 </w:t>
      </w:r>
      <w:r w:rsidR="00004AE1">
        <w:t xml:space="preserve">for each entry, so the </w:t>
      </w:r>
      <w:r w:rsidR="00004AE1" w:rsidRPr="007B0B6E">
        <w:rPr>
          <w:rFonts w:ascii="Consolas" w:eastAsia="Times New Roman" w:hAnsi="Consolas" w:cs="Times New Roman"/>
          <w:noProof w:val="0"/>
          <w:color w:val="8F08C4"/>
          <w:sz w:val="21"/>
          <w:szCs w:val="21"/>
          <w:lang w:eastAsia="en-GB"/>
        </w:rPr>
        <w:t>for</w:t>
      </w:r>
      <w:r w:rsidR="00004AE1">
        <w:t xml:space="preserve"> loop runs with the </w:t>
      </w:r>
      <w:r w:rsidR="00004AE1">
        <w:rPr>
          <w:rFonts w:ascii="Consolas" w:eastAsia="Times New Roman" w:hAnsi="Consolas" w:cs="Times New Roman"/>
          <w:noProof w:val="0"/>
          <w:color w:val="000000"/>
          <w:sz w:val="21"/>
          <w:szCs w:val="21"/>
          <w:lang w:eastAsia="en-GB"/>
        </w:rPr>
        <w:t>fieldIndex</w:t>
      </w:r>
      <w:r w:rsidR="00004AE1">
        <w:t xml:space="preserve"> parameter </w:t>
      </w:r>
      <w:r w:rsidR="004A3677">
        <w:t>taking the initial value of</w:t>
      </w:r>
      <w:r w:rsidR="00004AE1">
        <w:t xml:space="preserve"> 1, not 0</w:t>
      </w:r>
      <w:r w:rsidR="00142BD6">
        <w:t xml:space="preserve">, and the stop condition </w:t>
      </w:r>
      <w:r w:rsidR="0093095C">
        <w:t xml:space="preserve">being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93095C">
        <w:t xml:space="preserve"> instead of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004AE1">
        <w:t>.</w:t>
      </w:r>
    </w:p>
    <w:p w14:paraId="4FC50A24" w14:textId="1CCD88FD" w:rsidR="00554481" w:rsidRPr="00554481" w:rsidRDefault="00554481" w:rsidP="0055448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8F08C4"/>
          <w:sz w:val="21"/>
          <w:szCs w:val="21"/>
          <w:lang w:eastAsia="en-GB"/>
        </w:rPr>
        <w:t>for</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w:t>
      </w:r>
    </w:p>
    <w:p w14:paraId="5522E064" w14:textId="1F04F7F1"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float</w:t>
      </w:r>
      <w:r w:rsidRPr="00554481">
        <w:rPr>
          <w:rFonts w:ascii="Consolas" w:eastAsia="Times New Roman" w:hAnsi="Consolas" w:cs="Times New Roman"/>
          <w:noProof w:val="0"/>
          <w:color w:val="000000"/>
          <w:sz w:val="21"/>
          <w:szCs w:val="21"/>
          <w:lang w:eastAsia="en-GB"/>
        </w:rPr>
        <w:t xml:space="preserve"> fieldValue;</w:t>
      </w:r>
    </w:p>
    <w:p w14:paraId="360749F3"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0ACBF26" w14:textId="7CE196B0"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startPoint = delimiterIndex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w:t>
      </w:r>
    </w:p>
    <w:p w14:paraId="0E2E06C6" w14:textId="5F9F1D2A"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8F08C4"/>
          <w:sz w:val="21"/>
          <w:szCs w:val="21"/>
          <w:lang w:eastAsia="en-GB"/>
        </w:rPr>
        <w:t>if</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w:t>
      </w:r>
    </w:p>
    <w:p w14:paraId="16C697F9" w14:textId="736C028F"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delimiterIndex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indexOf</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A31515"/>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000000"/>
          <w:sz w:val="21"/>
          <w:szCs w:val="21"/>
          <w:lang w:eastAsia="en-GB"/>
        </w:rPr>
        <w:t>, startPoint);</w:t>
      </w:r>
    </w:p>
    <w:p w14:paraId="5BC0EE37" w14:textId="55C8386C"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 delimiterIndex).</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137FAE1E" w14:textId="2CA681F9"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8F08C4"/>
          <w:sz w:val="21"/>
          <w:szCs w:val="21"/>
          <w:lang w:eastAsia="en-GB"/>
        </w:rPr>
        <w:t>else</w:t>
      </w:r>
      <w:r w:rsidRPr="00554481">
        <w:rPr>
          <w:rFonts w:ascii="Consolas" w:eastAsia="Times New Roman" w:hAnsi="Consolas" w:cs="Times New Roman"/>
          <w:noProof w:val="0"/>
          <w:color w:val="000000"/>
          <w:sz w:val="21"/>
          <w:szCs w:val="21"/>
          <w:lang w:eastAsia="en-GB"/>
        </w:rPr>
        <w:t xml:space="preserve"> {</w:t>
      </w:r>
    </w:p>
    <w:p w14:paraId="24476B39" w14:textId="007C7F4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62E937A1" w14:textId="3EB78984"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w:t>
      </w:r>
    </w:p>
    <w:p w14:paraId="28081819"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9912D2E" w14:textId="5794EBF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lastRenderedPageBreak/>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1F377F"/>
          <w:sz w:val="21"/>
          <w:szCs w:val="21"/>
          <w:lang w:eastAsia="en-GB"/>
        </w:rPr>
        <w:t>ThingSpeak</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etField</w:t>
      </w:r>
      <w:r w:rsidRPr="00554481">
        <w:rPr>
          <w:rFonts w:ascii="Consolas" w:eastAsia="Times New Roman" w:hAnsi="Consolas" w:cs="Times New Roman"/>
          <w:noProof w:val="0"/>
          <w:color w:val="000000"/>
          <w:sz w:val="21"/>
          <w:szCs w:val="21"/>
          <w:lang w:eastAsia="en-GB"/>
        </w:rPr>
        <w:t>(</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fieldValue);</w:t>
      </w:r>
    </w:p>
    <w:p w14:paraId="4AA0F03E" w14:textId="0BEAFEFF" w:rsidR="00D9473A"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r>
      <w:r w:rsidRPr="00554481">
        <w:rPr>
          <w:rFonts w:ascii="Consolas" w:eastAsia="Times New Roman" w:hAnsi="Consolas" w:cs="Times New Roman"/>
          <w:noProof w:val="0"/>
          <w:color w:val="000000"/>
          <w:sz w:val="21"/>
          <w:szCs w:val="21"/>
          <w:lang w:eastAsia="en-GB"/>
        </w:rPr>
        <w:t>}</w:t>
      </w:r>
    </w:p>
    <w:p w14:paraId="0C1038CC" w14:textId="35FC05FC" w:rsidR="00E03436" w:rsidRDefault="00E03436" w:rsidP="001A1F7D">
      <w:pPr>
        <w:shd w:val="clear" w:color="auto" w:fill="FFFFFF"/>
        <w:spacing w:before="240" w:line="285" w:lineRule="atLeast"/>
        <w:jc w:val="both"/>
      </w:pPr>
      <w:r>
        <w:t>Finally, the upload buffer is pushed to ThingSpeak</w:t>
      </w:r>
      <w:r w:rsidR="001038E1">
        <w:t xml:space="preserve"> by a single line below</w:t>
      </w:r>
      <w:r w:rsidR="00E051FD">
        <w:t xml:space="preserve">, and the </w:t>
      </w:r>
      <w:r w:rsidR="00907A70">
        <w:t>main loop routine starts over.</w:t>
      </w:r>
    </w:p>
    <w:p w14:paraId="3BD8B86C" w14:textId="4635CCA1" w:rsidR="00471247" w:rsidRPr="00471247" w:rsidRDefault="00471247" w:rsidP="0047124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71247">
        <w:rPr>
          <w:rFonts w:ascii="Consolas" w:eastAsia="Times New Roman" w:hAnsi="Consolas" w:cs="Times New Roman"/>
          <w:noProof w:val="0"/>
          <w:color w:val="1F377F"/>
          <w:sz w:val="21"/>
          <w:szCs w:val="21"/>
          <w:lang w:eastAsia="en-GB"/>
        </w:rPr>
        <w:t>ThingSpeak</w:t>
      </w:r>
      <w:r w:rsidRPr="00471247">
        <w:rPr>
          <w:rFonts w:ascii="Consolas" w:eastAsia="Times New Roman" w:hAnsi="Consolas" w:cs="Times New Roman"/>
          <w:noProof w:val="0"/>
          <w:color w:val="000000"/>
          <w:sz w:val="21"/>
          <w:szCs w:val="21"/>
          <w:lang w:eastAsia="en-GB"/>
        </w:rPr>
        <w:t>.</w:t>
      </w:r>
      <w:r w:rsidRPr="00471247">
        <w:rPr>
          <w:rFonts w:ascii="Consolas" w:eastAsia="Times New Roman" w:hAnsi="Consolas" w:cs="Times New Roman"/>
          <w:noProof w:val="0"/>
          <w:color w:val="74531F"/>
          <w:sz w:val="21"/>
          <w:szCs w:val="21"/>
          <w:lang w:eastAsia="en-GB"/>
        </w:rPr>
        <w:t>writeFields</w:t>
      </w:r>
      <w:r w:rsidRPr="00471247">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w:t>
      </w:r>
      <w:r w:rsidRPr="00471247">
        <w:rPr>
          <w:rFonts w:ascii="Consolas" w:eastAsia="Times New Roman" w:hAnsi="Consolas" w:cs="Times New Roman"/>
          <w:noProof w:val="0"/>
          <w:color w:val="000000"/>
          <w:sz w:val="21"/>
          <w:szCs w:val="21"/>
          <w:lang w:eastAsia="en-GB"/>
        </w:rPr>
        <w:t xml:space="preserve">hannelNumber, </w:t>
      </w:r>
      <w:r>
        <w:rPr>
          <w:rFonts w:ascii="Consolas" w:eastAsia="Times New Roman" w:hAnsi="Consolas" w:cs="Times New Roman"/>
          <w:noProof w:val="0"/>
          <w:color w:val="000000"/>
          <w:sz w:val="21"/>
          <w:szCs w:val="21"/>
          <w:lang w:eastAsia="en-GB"/>
        </w:rPr>
        <w:t>w</w:t>
      </w:r>
      <w:r w:rsidRPr="00471247">
        <w:rPr>
          <w:rFonts w:ascii="Consolas" w:eastAsia="Times New Roman" w:hAnsi="Consolas" w:cs="Times New Roman"/>
          <w:noProof w:val="0"/>
          <w:color w:val="000000"/>
          <w:sz w:val="21"/>
          <w:szCs w:val="21"/>
          <w:lang w:eastAsia="en-GB"/>
        </w:rPr>
        <w:t>riteAPIKey);</w:t>
      </w:r>
    </w:p>
    <w:p w14:paraId="5114745C" w14:textId="1781404B" w:rsidR="00A35D5B" w:rsidRPr="003955EC" w:rsidRDefault="00E07E12" w:rsidP="001A1F7D">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T</w:t>
      </w:r>
      <w:r w:rsidR="002E3F44">
        <w:t xml:space="preserve">he </w:t>
      </w:r>
      <w:r w:rsidR="002E3F44" w:rsidRPr="00F21D72">
        <w:rPr>
          <w:rFonts w:ascii="Consolas" w:eastAsia="Times New Roman" w:hAnsi="Consolas" w:cs="Times New Roman"/>
          <w:noProof w:val="0"/>
          <w:color w:val="A31515"/>
          <w:sz w:val="21"/>
          <w:szCs w:val="21"/>
          <w:lang w:eastAsia="en-GB"/>
        </w:rPr>
        <w:t>ThingSpeak</w:t>
      </w:r>
      <w:r w:rsidR="002E3F44">
        <w:t xml:space="preserve"> library </w:t>
      </w:r>
      <w:r w:rsidR="007B220C">
        <w:t xml:space="preserve">provides the APIs </w:t>
      </w:r>
      <w:r w:rsidR="008326B7">
        <w:t>with return codes</w:t>
      </w:r>
      <w:r w:rsidR="00D97A8F">
        <w:t>, for example,</w:t>
      </w:r>
      <w:r w:rsidR="00460289">
        <w:t xml:space="preserve"> a code of</w:t>
      </w:r>
      <w:r w:rsidR="00D97A8F">
        <w:t xml:space="preserve"> </w:t>
      </w:r>
      <w:r w:rsidR="00D97A8F" w:rsidRPr="00A1736D">
        <w:rPr>
          <w:rFonts w:ascii="Consolas" w:eastAsia="Times New Roman" w:hAnsi="Consolas" w:cs="Times New Roman"/>
          <w:noProof w:val="0"/>
          <w:color w:val="0000FF"/>
          <w:sz w:val="21"/>
          <w:szCs w:val="21"/>
          <w:lang w:eastAsia="en-GB"/>
        </w:rPr>
        <w:t>int</w:t>
      </w:r>
      <w:r w:rsidR="00D97A8F">
        <w:t xml:space="preserve"> </w:t>
      </w:r>
      <w:r w:rsidR="00460289">
        <w:t xml:space="preserve">type </w:t>
      </w:r>
      <w:r w:rsidR="00D97A8F">
        <w:t>for the</w:t>
      </w:r>
      <w:r w:rsidR="00064E9E">
        <w:t xml:space="preserve"> </w:t>
      </w:r>
      <w:r w:rsidR="00064E9E" w:rsidRPr="00554481">
        <w:rPr>
          <w:rFonts w:ascii="Consolas" w:eastAsia="Times New Roman" w:hAnsi="Consolas" w:cs="Times New Roman"/>
          <w:noProof w:val="0"/>
          <w:color w:val="000000"/>
          <w:sz w:val="21"/>
          <w:szCs w:val="21"/>
          <w:lang w:eastAsia="en-GB"/>
        </w:rPr>
        <w:t>.</w:t>
      </w:r>
      <w:r w:rsidR="00064E9E" w:rsidRPr="00554481">
        <w:rPr>
          <w:rFonts w:ascii="Consolas" w:eastAsia="Times New Roman" w:hAnsi="Consolas" w:cs="Times New Roman"/>
          <w:noProof w:val="0"/>
          <w:color w:val="74531F"/>
          <w:sz w:val="21"/>
          <w:szCs w:val="21"/>
          <w:lang w:eastAsia="en-GB"/>
        </w:rPr>
        <w:t>setField</w:t>
      </w:r>
      <w:r w:rsidR="00064E9E" w:rsidRPr="00554481">
        <w:rPr>
          <w:rFonts w:ascii="Consolas" w:eastAsia="Times New Roman" w:hAnsi="Consolas" w:cs="Times New Roman"/>
          <w:noProof w:val="0"/>
          <w:color w:val="000000"/>
          <w:sz w:val="21"/>
          <w:szCs w:val="21"/>
          <w:lang w:eastAsia="en-GB"/>
        </w:rPr>
        <w:t>(</w:t>
      </w:r>
      <w:r w:rsidR="00064E9E">
        <w:rPr>
          <w:rFonts w:ascii="Consolas" w:eastAsia="Times New Roman" w:hAnsi="Consolas" w:cs="Times New Roman"/>
          <w:noProof w:val="0"/>
          <w:color w:val="000000"/>
          <w:sz w:val="21"/>
          <w:szCs w:val="21"/>
          <w:lang w:eastAsia="en-GB"/>
        </w:rPr>
        <w:t>..)</w:t>
      </w:r>
      <w:r w:rsidR="00D97A8F">
        <w:t xml:space="preserve"> </w:t>
      </w:r>
      <w:r w:rsidR="00064E9E">
        <w:t xml:space="preserve">method. These return codes allow </w:t>
      </w:r>
      <w:r w:rsidR="005129C2">
        <w:t xml:space="preserve">the determination of the </w:t>
      </w:r>
      <w:r w:rsidR="002B121F">
        <w:t>status of each called operation</w:t>
      </w:r>
      <w:r w:rsidR="00471EA5">
        <w:t xml:space="preserve"> </w:t>
      </w:r>
      <w:r w:rsidR="008E6B5B">
        <w:t>for/with</w:t>
      </w:r>
      <w:r w:rsidR="00471EA5">
        <w:t xml:space="preserve"> ThingSpeak</w:t>
      </w:r>
      <w:r w:rsidR="002B121F">
        <w:t xml:space="preserve"> and </w:t>
      </w:r>
      <w:r w:rsidR="00CD66DE">
        <w:t xml:space="preserve">suitable </w:t>
      </w:r>
      <w:r w:rsidR="008F5430">
        <w:t>subsequent</w:t>
      </w:r>
      <w:r w:rsidR="002364D5">
        <w:t xml:space="preserve"> actions</w:t>
      </w:r>
      <w:r w:rsidR="00CD66DE">
        <w:t xml:space="preserve"> to be </w:t>
      </w:r>
      <w:r w:rsidR="003447DF">
        <w:t>taken</w:t>
      </w:r>
      <w:r w:rsidR="00CD66DE">
        <w:t xml:space="preserve"> if necessary</w:t>
      </w:r>
      <w:r w:rsidR="00927DBD">
        <w:t xml:space="preserve"> on the software level</w:t>
      </w:r>
      <w:r w:rsidR="00CD66DE">
        <w:t>.</w:t>
      </w:r>
      <w:r w:rsidR="001E5715">
        <w:t xml:space="preserve"> However, </w:t>
      </w:r>
      <w:r w:rsidR="00E703C4">
        <w:t xml:space="preserve">since the focus of this project is the sensor station, </w:t>
      </w:r>
      <w:r w:rsidR="003B460B">
        <w:t>the gateway shall assume</w:t>
      </w:r>
      <w:r w:rsidR="007C035A">
        <w:t xml:space="preserve"> </w:t>
      </w:r>
      <w:r w:rsidR="00B342A9">
        <w:t xml:space="preserve">no issues further than the Wi-Fi connection availability and take no </w:t>
      </w:r>
      <w:r w:rsidR="00430BCC">
        <w:t xml:space="preserve">measures against failed </w:t>
      </w:r>
      <w:r w:rsidR="00E40B40">
        <w:t>communications with ThingSpeak</w:t>
      </w:r>
      <w:r w:rsidR="002A56A3">
        <w:t xml:space="preserve">. The such </w:t>
      </w:r>
      <w:r w:rsidR="00407C45">
        <w:t xml:space="preserve">subject, on the other hand, does not remain overlooked and </w:t>
      </w:r>
      <w:r w:rsidR="001A1F7D">
        <w:t>is reserved for further developments of this project.</w:t>
      </w:r>
      <w:r w:rsidR="0018250F" w:rsidRPr="00806AA7">
        <w:br w:type="page"/>
      </w:r>
    </w:p>
    <w:p w14:paraId="7F6557D9" w14:textId="23EB6904" w:rsidR="00FF2CDE" w:rsidRPr="00806AA7" w:rsidRDefault="00576878" w:rsidP="004D0A04">
      <w:pPr>
        <w:pStyle w:val="Heading1"/>
        <w:numPr>
          <w:ilvl w:val="0"/>
          <w:numId w:val="27"/>
        </w:numPr>
      </w:pPr>
      <w:bookmarkStart w:id="163" w:name="_Toc145632579"/>
      <w:r w:rsidRPr="00806AA7">
        <w:lastRenderedPageBreak/>
        <w:t>Experimental Characterisation</w:t>
      </w:r>
      <w:bookmarkEnd w:id="163"/>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64" w:name="_Ref145430612"/>
      <w:bookmarkStart w:id="165" w:name="_Toc145632580"/>
      <w:r w:rsidRPr="00806AA7">
        <w:t>Anemometer</w:t>
      </w:r>
      <w:bookmarkEnd w:id="164"/>
      <w:bookmarkEnd w:id="165"/>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7">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789189A2" w:rsidR="004E2DA9" w:rsidRPr="00806AA7" w:rsidRDefault="006D4F9E" w:rsidP="009435FB">
      <w:pPr>
        <w:pStyle w:val="Caption"/>
      </w:pPr>
      <w:bookmarkStart w:id="166" w:name="_Toc145632716"/>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w:t>
      </w:r>
      <w:r w:rsidR="00A9653F">
        <w:fldChar w:fldCharType="end"/>
      </w:r>
      <w:r w:rsidRPr="00806AA7">
        <w:t xml:space="preserve">. </w:t>
      </w:r>
      <w:r w:rsidR="00A02501" w:rsidRPr="00806AA7">
        <w:t xml:space="preserve">Axial Fan Module MFP107 by TecQuipment </w:t>
      </w:r>
      <w:r w:rsidR="00A02501" w:rsidRPr="00806AA7">
        <w:fldChar w:fldCharType="begin" w:fldLock="1"/>
      </w:r>
      <w:r w:rsidR="00BD4AE0">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4]","plainTextFormattedCitation":"[64]","previouslyFormattedCitation":"[64]"},"properties":{"noteIndex":0},"schema":"https://github.com/citation-style-language/schema/raw/master/csl-citation.json"}</w:instrText>
      </w:r>
      <w:r w:rsidR="00A02501" w:rsidRPr="00806AA7">
        <w:fldChar w:fldCharType="separate"/>
      </w:r>
      <w:r w:rsidR="00EF1E19" w:rsidRPr="00EF1E19">
        <w:t>[64]</w:t>
      </w:r>
      <w:bookmarkEnd w:id="166"/>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50A15968" w:rsidR="003638BF" w:rsidRPr="00806AA7" w:rsidRDefault="009935AD" w:rsidP="009435FB">
      <w:pPr>
        <w:pStyle w:val="Caption"/>
      </w:pPr>
      <w:bookmarkStart w:id="167" w:name="_Ref145328805"/>
      <w:bookmarkStart w:id="168" w:name="_Toc145632665"/>
      <w:r w:rsidRPr="00806AA7">
        <w:t xml:space="preserve">Table </w:t>
      </w:r>
      <w:r w:rsidR="00137C12">
        <w:fldChar w:fldCharType="begin"/>
      </w:r>
      <w:r w:rsidR="00137C12">
        <w:instrText xml:space="preserve"> STYLEREF 1 \s </w:instrText>
      </w:r>
      <w:r w:rsidR="00137C12">
        <w:fldChar w:fldCharType="separate"/>
      </w:r>
      <w:r w:rsidR="00137C12">
        <w:t>4</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1</w:t>
      </w:r>
      <w:r w:rsidR="00137C12">
        <w:fldChar w:fldCharType="end"/>
      </w:r>
      <w:bookmarkEnd w:id="167"/>
      <w:r w:rsidRPr="00806AA7">
        <w:t xml:space="preserve">. Anemometer </w:t>
      </w:r>
      <w:r w:rsidR="00D8554D" w:rsidRPr="00806AA7">
        <w:t>test data with the Axial Fan Module MFP107</w:t>
      </w:r>
      <w:bookmarkEnd w:id="168"/>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6D7E2B9" w14:textId="0DBCCEAA" w:rsidR="001551A2" w:rsidRPr="00806AA7" w:rsidRDefault="0022112E" w:rsidP="009435FB">
      <w:pPr>
        <w:pStyle w:val="Caption"/>
      </w:pPr>
      <w:bookmarkStart w:id="169" w:name="_Toc145632717"/>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w:t>
      </w:r>
      <w:r w:rsidR="00A9653F">
        <w:fldChar w:fldCharType="end"/>
      </w:r>
      <w:r w:rsidRPr="00806AA7">
        <w:t xml:space="preserve">. </w:t>
      </w:r>
      <w:r w:rsidR="00EB31F0">
        <w:t>Near-l</w:t>
      </w:r>
      <w:r w:rsidRPr="00806AA7">
        <w:t xml:space="preserve">inear </w:t>
      </w:r>
      <w:r w:rsidR="005B285E" w:rsidRPr="00806AA7">
        <w:t xml:space="preserve">association </w:t>
      </w:r>
      <w:r w:rsidR="00BB2C9C">
        <w:br/>
      </w:r>
      <w:r w:rsidR="005B285E" w:rsidRPr="00806AA7">
        <w:t>between the anemometer’s and the Axial Fan Module’s wind speeds</w:t>
      </w:r>
      <w:bookmarkEnd w:id="169"/>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03F45D3" w14:textId="0AC9B5F9" w:rsidR="005B285E" w:rsidRPr="00806AA7" w:rsidRDefault="008309BD" w:rsidP="009435FB">
      <w:pPr>
        <w:pStyle w:val="Caption"/>
      </w:pPr>
      <w:bookmarkStart w:id="170" w:name="_Ref145324379"/>
      <w:bookmarkStart w:id="171" w:name="_Toc145632718"/>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3</w:t>
      </w:r>
      <w:r w:rsidR="00A9653F">
        <w:fldChar w:fldCharType="end"/>
      </w:r>
      <w:bookmarkEnd w:id="170"/>
      <w:r w:rsidRPr="00806AA7">
        <w:t>. Wind speed factor</w:t>
      </w:r>
      <w:r w:rsidR="00996A34" w:rsidRPr="00806AA7">
        <w:t xml:space="preserve">s by the read wind speed </w:t>
      </w:r>
      <w:r w:rsidR="004731AF" w:rsidRPr="00806AA7">
        <w:t>from the anemometer</w:t>
      </w:r>
      <w:bookmarkEnd w:id="171"/>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xml:space="preserve">, it is </w:t>
      </w:r>
      <w:r w:rsidR="002B37EA" w:rsidRPr="00806AA7">
        <w:lastRenderedPageBreak/>
        <w:t>uncertain</w:t>
      </w:r>
      <w:r w:rsidR="009B15AA" w:rsidRPr="00806AA7">
        <w:t xml:space="preserve"> how the anemometer factor really behaves. On the other hand</w:t>
      </w:r>
      <w:r w:rsidR="001D7263" w:rsidRPr="00806AA7">
        <w:t xml:space="preserve">, by the use of Curve Fitting 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negative </w:t>
      </w:r>
      <w:r w:rsidR="009E742D">
        <w:rPr>
          <w:rFonts w:eastAsiaTheme="minorEastAsia"/>
        </w:rPr>
        <w:t xml:space="preserve">value for </w:t>
      </w:r>
      <w:r w:rsidR="00694A4C">
        <w:rPr>
          <w:rFonts w:eastAsiaTheme="minorEastAsia"/>
        </w:rPr>
        <w:t xml:space="preserve">speed, </w:t>
      </w:r>
      <w:r w:rsidR="009E742D">
        <w:rPr>
          <w:rFonts w:eastAsiaTheme="minorEastAsia"/>
        </w:rPr>
        <w:t>a non-negative quantity</w:t>
      </w:r>
      <w:r w:rsidR="00D20D52" w:rsidRPr="00806AA7">
        <w:rPr>
          <w:rFonts w:eastAsiaTheme="minorEastAsia"/>
        </w:rPr>
        <w:t>.</w:t>
      </w:r>
    </w:p>
    <w:p w14:paraId="117E77C7" w14:textId="194491A6" w:rsidR="002C049A" w:rsidRPr="00806AA7" w:rsidRDefault="00464CA6"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72" w:name="Is"/>
            <w:bookmarkStart w:id="173"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72"/>
            <w:bookmarkEnd w:id="173"/>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464CA6"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90"/>
                    <a:stretch>
                      <a:fillRect/>
                    </a:stretch>
                  </pic:blipFill>
                  <pic:spPr>
                    <a:xfrm>
                      <a:off x="0" y="0"/>
                      <a:ext cx="8926042" cy="4835388"/>
                    </a:xfrm>
                    <a:prstGeom prst="rect">
                      <a:avLst/>
                    </a:prstGeom>
                  </pic:spPr>
                </pic:pic>
              </a:graphicData>
            </a:graphic>
          </wp:inline>
        </w:drawing>
      </w:r>
    </w:p>
    <w:p w14:paraId="070E2C1B" w14:textId="037D96A9" w:rsidR="00DD3CED" w:rsidRPr="00806AA7" w:rsidRDefault="00DD3CED" w:rsidP="009435FB">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74" w:name="_Toc145632719"/>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4</w:t>
      </w:r>
      <w:r w:rsidR="00A9653F">
        <w:fldChar w:fldCharType="end"/>
      </w:r>
      <w:r w:rsidRPr="00806AA7">
        <w:t xml:space="preserve">. Curve Fitting result </w:t>
      </w:r>
      <w:r w:rsidR="00424FC6" w:rsidRPr="00806AA7">
        <w:t>for N = 1</w:t>
      </w:r>
      <w:bookmarkEnd w:id="174"/>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1"/>
                    <a:stretch>
                      <a:fillRect/>
                    </a:stretch>
                  </pic:blipFill>
                  <pic:spPr>
                    <a:xfrm>
                      <a:off x="0" y="0"/>
                      <a:ext cx="8919476" cy="4831829"/>
                    </a:xfrm>
                    <a:prstGeom prst="rect">
                      <a:avLst/>
                    </a:prstGeom>
                  </pic:spPr>
                </pic:pic>
              </a:graphicData>
            </a:graphic>
          </wp:inline>
        </w:drawing>
      </w:r>
    </w:p>
    <w:p w14:paraId="58720057" w14:textId="15EC2F31" w:rsidR="00CB483B" w:rsidRPr="00806AA7" w:rsidRDefault="00CB483B" w:rsidP="009435FB">
      <w:pPr>
        <w:pStyle w:val="Caption"/>
      </w:pPr>
      <w:bookmarkStart w:id="175" w:name="_Toc145632720"/>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5</w:t>
      </w:r>
      <w:r w:rsidR="00A9653F">
        <w:fldChar w:fldCharType="end"/>
      </w:r>
      <w:r w:rsidRPr="00806AA7">
        <w:t>. Curve Fitting result for N = 2</w:t>
      </w:r>
      <w:bookmarkEnd w:id="175"/>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2"/>
                    <a:stretch>
                      <a:fillRect/>
                    </a:stretch>
                  </pic:blipFill>
                  <pic:spPr>
                    <a:xfrm>
                      <a:off x="0" y="0"/>
                      <a:ext cx="8933062" cy="4839190"/>
                    </a:xfrm>
                    <a:prstGeom prst="rect">
                      <a:avLst/>
                    </a:prstGeom>
                  </pic:spPr>
                </pic:pic>
              </a:graphicData>
            </a:graphic>
          </wp:inline>
        </w:drawing>
      </w:r>
    </w:p>
    <w:p w14:paraId="544BEAED" w14:textId="65EFA2E3" w:rsidR="0077415F" w:rsidRPr="00806AA7" w:rsidRDefault="00E12EFF" w:rsidP="009435FB">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76" w:name="_Ref145328085"/>
      <w:bookmarkStart w:id="177" w:name="_Toc145632721"/>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6</w:t>
      </w:r>
      <w:r w:rsidR="00A9653F">
        <w:fldChar w:fldCharType="end"/>
      </w:r>
      <w:bookmarkEnd w:id="176"/>
      <w:r w:rsidRPr="00806AA7">
        <w:t xml:space="preserve">. Curve Fitting result for N = </w:t>
      </w:r>
      <w:r w:rsidR="00CB3F65" w:rsidRPr="00806AA7">
        <w:t>3</w:t>
      </w:r>
      <w:bookmarkEnd w:id="177"/>
    </w:p>
    <w:p w14:paraId="6A22B622" w14:textId="5999449E" w:rsidR="00D802B8" w:rsidRPr="00806AA7" w:rsidRDefault="00A42F74" w:rsidP="000D6016">
      <w:pPr>
        <w:pStyle w:val="Heading2"/>
      </w:pPr>
      <w:bookmarkStart w:id="178" w:name="_Ref145426946"/>
      <w:bookmarkStart w:id="179" w:name="_Toc145632581"/>
      <w:r w:rsidRPr="00806AA7">
        <w:lastRenderedPageBreak/>
        <w:t>Wind Vane</w:t>
      </w:r>
      <w:bookmarkEnd w:id="178"/>
      <w:bookmarkEnd w:id="179"/>
    </w:p>
    <w:p w14:paraId="0C16B47A" w14:textId="3B5EF9CD" w:rsidR="00376278" w:rsidRDefault="00376278" w:rsidP="00414E69">
      <w:pPr>
        <w:jc w:val="both"/>
      </w:pPr>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r w:rsidR="005A6617">
        <w:t xml:space="preserve">The wind vane </w:t>
      </w:r>
      <w:r w:rsidR="00C00439">
        <w:t xml:space="preserve">is first integrated with the </w:t>
      </w:r>
      <w:r w:rsidR="00AB41C3">
        <w:t xml:space="preserve">pull-up resistor to form a voltage divider as described in Section </w:t>
      </w:r>
      <w:r w:rsidR="00AB41C3">
        <w:fldChar w:fldCharType="begin"/>
      </w:r>
      <w:r w:rsidR="00AB41C3">
        <w:instrText xml:space="preserve"> REF _Ref145605419 \r \h </w:instrText>
      </w:r>
      <w:r w:rsidR="00AB41C3">
        <w:fldChar w:fldCharType="separate"/>
      </w:r>
      <w:r w:rsidR="00AB41C3">
        <w:t>3.2.2.1</w:t>
      </w:r>
      <w:r w:rsidR="00AB41C3">
        <w:fldChar w:fldCharType="end"/>
      </w:r>
      <w:r w:rsidR="00D62B2A">
        <w:t>.</w:t>
      </w:r>
      <w:r w:rsidR="00AB41C3">
        <w:t xml:space="preserve"> </w:t>
      </w:r>
      <w:r w:rsidR="009A6300">
        <w:t>On each stage of the test</w:t>
      </w:r>
      <w:r w:rsidR="00D62B2A">
        <w:t xml:space="preserve">, the sensor is held and turned manually </w:t>
      </w:r>
      <w:r w:rsidR="008146E5">
        <w:t xml:space="preserve">to every </w:t>
      </w:r>
      <w:r w:rsidR="00330715">
        <w:t>of the 16 directions</w:t>
      </w:r>
      <w:r w:rsidR="000D24B7">
        <w:t>. Although there are only 4 directions marked on the body of the sensor</w:t>
      </w:r>
      <w:r w:rsidR="0012202E">
        <w:t xml:space="preserve">, a voltmeter is put in use to determine the </w:t>
      </w:r>
      <w:r w:rsidR="006E5226">
        <w:t>remaining 12 directions following the voltage output</w:t>
      </w:r>
      <w:r w:rsidR="00414E69">
        <w:t>s shown</w:t>
      </w:r>
      <w:r w:rsidR="005C0C08">
        <w:t xml:space="preserve"> on</w:t>
      </w:r>
      <w:r w:rsidR="00414E69">
        <w:t xml:space="preserve"> the table of </w:t>
      </w:r>
      <w:r w:rsidR="00414E69">
        <w:fldChar w:fldCharType="begin"/>
      </w:r>
      <w:r w:rsidR="00414E69">
        <w:instrText xml:space="preserve"> REF _Ref145605768 \h </w:instrText>
      </w:r>
      <w:r w:rsidR="00414E69">
        <w:fldChar w:fldCharType="separate"/>
      </w:r>
      <w:r w:rsidR="00414E69" w:rsidRPr="00806AA7">
        <w:t xml:space="preserve">Figure </w:t>
      </w:r>
      <w:r w:rsidR="00414E69">
        <w:t>3</w:t>
      </w:r>
      <w:r w:rsidR="00414E69">
        <w:noBreakHyphen/>
        <w:t>12</w:t>
      </w:r>
      <w:r w:rsidR="00414E69">
        <w:fldChar w:fldCharType="end"/>
      </w:r>
      <w:r w:rsidR="005C0C08">
        <w:t>.</w:t>
      </w:r>
      <w:r w:rsidR="00414E69">
        <w:t xml:space="preserve"> At each direction</w:t>
      </w:r>
      <w:r w:rsidR="003F3746">
        <w:t xml:space="preserve">, the microcontroller samples 20 ADC values and determine the </w:t>
      </w:r>
      <w:r w:rsidR="00905A44">
        <w:t xml:space="preserve">direction </w:t>
      </w:r>
      <w:r w:rsidR="00876F87">
        <w:t xml:space="preserve">as described in Section </w:t>
      </w:r>
      <w:r w:rsidR="00876F87">
        <w:fldChar w:fldCharType="begin"/>
      </w:r>
      <w:r w:rsidR="00876F87">
        <w:instrText xml:space="preserve"> REF _Ref145605929 \r \h </w:instrText>
      </w:r>
      <w:r w:rsidR="00876F87">
        <w:fldChar w:fldCharType="separate"/>
      </w:r>
      <w:r w:rsidR="00876F87">
        <w:t>3.2.2.2</w:t>
      </w:r>
      <w:r w:rsidR="00876F87">
        <w:fldChar w:fldCharType="end"/>
      </w:r>
      <w:r w:rsidR="00876F87">
        <w:t xml:space="preserve">. </w:t>
      </w:r>
      <w:r w:rsidR="001751A6">
        <w:t>The results are written to a CSV file on a microSD card</w:t>
      </w:r>
      <w:r w:rsidR="00C306CB">
        <w:t xml:space="preserve"> and later processed on Microsoft Excel.</w:t>
      </w:r>
    </w:p>
    <w:p w14:paraId="59AC04F8" w14:textId="2E3D6ABF" w:rsidR="00417F6E" w:rsidRDefault="00417F6E" w:rsidP="00417F6E">
      <w:pPr>
        <w:pStyle w:val="Heading5"/>
      </w:pPr>
      <w:r>
        <w:t xml:space="preserve">Reading </w:t>
      </w:r>
      <w:r w:rsidR="009B263B">
        <w:t>unfiltered signals by the</w:t>
      </w:r>
      <w:r>
        <w:t xml:space="preserve"> voltage divider</w:t>
      </w:r>
    </w:p>
    <w:p w14:paraId="3DB50879" w14:textId="5FA2AAB6" w:rsidR="002D703D" w:rsidRDefault="002D703D" w:rsidP="00417F6E">
      <w:pPr>
        <w:spacing w:before="240"/>
        <w:jc w:val="both"/>
      </w:pPr>
      <w:r>
        <w:t xml:space="preserve">The </w:t>
      </w:r>
      <w:r w:rsidR="009A6300">
        <w:t xml:space="preserve">wind vane test starts with </w:t>
      </w:r>
      <w:r w:rsidR="00430FA3">
        <w:t>reading the raw signals directly from the voltage regulator</w:t>
      </w:r>
      <w:r w:rsidR="00F867FF">
        <w:t>.</w:t>
      </w:r>
      <w:r w:rsidR="006140D3">
        <w:t xml:space="preserve"> </w:t>
      </w:r>
      <w:r w:rsidR="00FD2DB6">
        <w:t>For most of the position</w:t>
      </w:r>
      <w:r w:rsidR="004E6C13">
        <w:t>s</w:t>
      </w:r>
      <w:r w:rsidR="00FD2DB6">
        <w:t xml:space="preserve"> of the rudder blade, </w:t>
      </w:r>
      <w:r w:rsidR="00552A33">
        <w:t xml:space="preserve">the STM32F103C8T6 microcontroller could determine the </w:t>
      </w:r>
      <w:r w:rsidR="00397DD9">
        <w:t>expected direction</w:t>
      </w:r>
      <w:r w:rsidR="004E6C13">
        <w:t>s. However</w:t>
      </w:r>
      <w:r w:rsidR="00AC2950">
        <w:t>, there exists bad readings</w:t>
      </w:r>
      <w:r w:rsidR="004C0030">
        <w:t xml:space="preserve"> when the microcontroller</w:t>
      </w:r>
      <w:r w:rsidR="00BD285E">
        <w:t xml:space="preserve"> tries to detect the 0</w:t>
      </w:r>
      <w:r w:rsidR="00BD285E">
        <w:rPr>
          <w:rFonts w:cs="Times New Roman"/>
        </w:rPr>
        <w:t>˚</w:t>
      </w:r>
      <w:r w:rsidR="00BD285E">
        <w:t>, 67.5</w:t>
      </w:r>
      <w:r w:rsidR="00BD285E">
        <w:rPr>
          <w:rFonts w:cs="Times New Roman"/>
        </w:rPr>
        <w:t>˚</w:t>
      </w:r>
      <w:r w:rsidR="00BD285E">
        <w:t>, 225</w:t>
      </w:r>
      <w:r w:rsidR="00BD285E">
        <w:rPr>
          <w:rFonts w:cs="Times New Roman"/>
        </w:rPr>
        <w:t>˚</w:t>
      </w:r>
      <w:r w:rsidR="00BD285E">
        <w:t>, and 337.5</w:t>
      </w:r>
      <w:r w:rsidR="00BD285E">
        <w:rPr>
          <w:rFonts w:cs="Times New Roman"/>
        </w:rPr>
        <w:t>˚</w:t>
      </w:r>
      <w:r w:rsidR="00BD285E">
        <w:t xml:space="preserve"> directions, while</w:t>
      </w:r>
      <w:r w:rsidR="00BD5808">
        <w:t xml:space="preserve"> it completely fails to read</w:t>
      </w:r>
      <w:r w:rsidR="007D760F">
        <w:t xml:space="preserve"> the 270</w:t>
      </w:r>
      <w:r w:rsidR="007D760F">
        <w:rPr>
          <w:rFonts w:cs="Times New Roman"/>
        </w:rPr>
        <w:t>˚</w:t>
      </w:r>
      <w:r w:rsidR="007D760F">
        <w:t>, 292.5</w:t>
      </w:r>
      <w:r w:rsidR="007D760F">
        <w:rPr>
          <w:rFonts w:cs="Times New Roman"/>
        </w:rPr>
        <w:t>˚</w:t>
      </w:r>
      <w:r w:rsidR="007D760F">
        <w:t xml:space="preserve">, and </w:t>
      </w:r>
      <w:r w:rsidR="00B64D6C">
        <w:t>315</w:t>
      </w:r>
      <w:r w:rsidR="00B64D6C">
        <w:rPr>
          <w:rFonts w:cs="Times New Roman"/>
        </w:rPr>
        <w:t>˚</w:t>
      </w:r>
      <w:r w:rsidR="00B64D6C">
        <w:t xml:space="preserve"> directions.</w:t>
      </w:r>
    </w:p>
    <w:p w14:paraId="70310FFD" w14:textId="77777777" w:rsidR="00F129F1" w:rsidRDefault="00F129F1" w:rsidP="00F129F1">
      <w:pPr>
        <w:keepNext/>
        <w:jc w:val="center"/>
      </w:pPr>
      <w:r>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B4F41D" w14:textId="2773CDF7" w:rsidR="00C306CB" w:rsidRDefault="00F129F1" w:rsidP="009435FB">
      <w:pPr>
        <w:pStyle w:val="Caption"/>
      </w:pPr>
      <w:bookmarkStart w:id="180" w:name="_Toc145632722"/>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7</w:t>
      </w:r>
      <w:r w:rsidR="00A9653F">
        <w:fldChar w:fldCharType="end"/>
      </w:r>
      <w:r>
        <w:t xml:space="preserve">. </w:t>
      </w:r>
      <w:r w:rsidR="003015D1">
        <w:t>Number of correct and bad readings</w:t>
      </w:r>
      <w:r w:rsidR="005C190A">
        <w:t xml:space="preserve"> when sampling </w:t>
      </w:r>
      <w:r w:rsidR="005C4CCF">
        <w:t>from the voltage divider</w:t>
      </w:r>
      <w:bookmarkEnd w:id="180"/>
    </w:p>
    <w:p w14:paraId="072B48E3" w14:textId="1054FD8C" w:rsidR="00417F6E" w:rsidRDefault="00417F6E" w:rsidP="00417F6E">
      <w:pPr>
        <w:pStyle w:val="Heading5"/>
      </w:pPr>
      <w:r>
        <w:t>Reading</w:t>
      </w:r>
      <w:r w:rsidR="009B263B">
        <w:t xml:space="preserve"> signal</w:t>
      </w:r>
      <w:r>
        <w:t xml:space="preserve"> </w:t>
      </w:r>
      <w:r w:rsidR="009B263B">
        <w:t>outputs by the passive LPF</w:t>
      </w:r>
    </w:p>
    <w:p w14:paraId="663A147C" w14:textId="2AD34C85" w:rsidR="00785F25" w:rsidRPr="00703CDA" w:rsidRDefault="00DB4127" w:rsidP="00E11A30">
      <w:pPr>
        <w:spacing w:before="240"/>
        <w:jc w:val="both"/>
      </w:pPr>
      <w:r>
        <w:t xml:space="preserve">Upon putting a </w:t>
      </w:r>
      <w:r w:rsidR="006D6F03">
        <w:t xml:space="preserve">passive LPF </w:t>
      </w:r>
      <w:r w:rsidR="00E221AE">
        <w:t>with the cut-off frequency f</w:t>
      </w:r>
      <w:r w:rsidR="00E221AE">
        <w:rPr>
          <w:vertAlign w:val="subscript"/>
        </w:rPr>
        <w:t>-3dB</w:t>
      </w:r>
      <w:r w:rsidR="00E221AE">
        <w:t xml:space="preserve"> = 11.587 kHz between the output of the </w:t>
      </w:r>
      <w:r w:rsidR="009145D2">
        <w:t>voltage divider and the ADC input of the microcontroller, the test result greatly improves</w:t>
      </w:r>
      <w:r w:rsidR="005D3BD0">
        <w:t xml:space="preserve"> when </w:t>
      </w:r>
      <w:r w:rsidR="0051236B">
        <w:t xml:space="preserve">the microcontroller only produces </w:t>
      </w:r>
      <w:r w:rsidR="002745F8">
        <w:t xml:space="preserve">4 </w:t>
      </w:r>
      <w:r w:rsidR="0051236B">
        <w:t>erro</w:t>
      </w:r>
      <w:r w:rsidR="002745F8">
        <w:t xml:space="preserve">neous readings </w:t>
      </w:r>
      <w:r w:rsidR="00DD1E80">
        <w:t>on the 270</w:t>
      </w:r>
      <w:r w:rsidR="00DD1E80">
        <w:rPr>
          <w:rFonts w:cs="Times New Roman"/>
        </w:rPr>
        <w:t>˚</w:t>
      </w:r>
      <w:r w:rsidR="00DD1E80">
        <w:t xml:space="preserve"> direction. However, upon inspection </w:t>
      </w:r>
      <w:r w:rsidR="00DD1E80">
        <w:lastRenderedPageBreak/>
        <w:t xml:space="preserve">of </w:t>
      </w:r>
      <w:r w:rsidR="009C5AEC">
        <w:t xml:space="preserve">the incorrect readings, it is discovered that the issue may have </w:t>
      </w:r>
      <w:r w:rsidR="00FD18B2">
        <w:t xml:space="preserve">been caused by the computational errors of the microcontroller itself, </w:t>
      </w:r>
      <w:r w:rsidR="00870714">
        <w:t>not because of the filtered signal at the input of the ADC module.</w:t>
      </w:r>
      <w:r w:rsidR="008932E1">
        <w:t xml:space="preserve"> For example, </w:t>
      </w:r>
      <w:r w:rsidR="00416F73">
        <w:t xml:space="preserve">there are instances (marked with * in </w:t>
      </w:r>
      <w:r w:rsidR="00416F73">
        <w:fldChar w:fldCharType="begin"/>
      </w:r>
      <w:r w:rsidR="00416F73">
        <w:instrText xml:space="preserve"> REF _Ref145613697 \h </w:instrText>
      </w:r>
      <w:r w:rsidR="00416F73">
        <w:fldChar w:fldCharType="separate"/>
      </w:r>
      <w:r w:rsidR="00416F73">
        <w:t>Table 4</w:t>
      </w:r>
      <w:r w:rsidR="00416F73">
        <w:noBreakHyphen/>
        <w:t>2</w:t>
      </w:r>
      <w:r w:rsidR="00416F73">
        <w:fldChar w:fldCharType="end"/>
      </w:r>
      <w:r w:rsidR="00416F73">
        <w:t>)</w:t>
      </w:r>
      <w:r w:rsidR="00C91316">
        <w:t xml:space="preserve"> where </w:t>
      </w:r>
      <w:r w:rsidR="00E11A30">
        <w:t>the same raw ADC value is read (3957), the same V</w:t>
      </w:r>
      <w:r w:rsidR="00E11A30">
        <w:rPr>
          <w:vertAlign w:val="subscript"/>
        </w:rPr>
        <w:t>in</w:t>
      </w:r>
      <w:r w:rsidR="00E11A30">
        <w:t xml:space="preserve"> value is </w:t>
      </w:r>
      <w:r w:rsidR="006D6462">
        <w:t>calculated (3.15 V), but the produced R</w:t>
      </w:r>
      <w:r w:rsidR="006D6462">
        <w:rPr>
          <w:vertAlign w:val="subscript"/>
        </w:rPr>
        <w:t>read</w:t>
      </w:r>
      <w:r w:rsidR="006D6462">
        <w:t xml:space="preserve"> values are different</w:t>
      </w:r>
      <w:r w:rsidR="00EC690F">
        <w:t xml:space="preserve"> </w:t>
      </w:r>
      <w:r w:rsidR="00A30109">
        <w:t>(95.3 k</w:t>
      </w:r>
      <w:r w:rsidR="00A30109">
        <w:rPr>
          <w:rFonts w:cs="Times New Roman"/>
        </w:rPr>
        <w:t>Ω</w:t>
      </w:r>
      <w:r w:rsidR="00A30109">
        <w:t xml:space="preserve"> and 91.9 k</w:t>
      </w:r>
      <w:r w:rsidR="00A30109">
        <w:rPr>
          <w:rFonts w:cs="Times New Roman"/>
        </w:rPr>
        <w:t>Ω</w:t>
      </w:r>
      <w:r w:rsidR="00A30109">
        <w:t>)</w:t>
      </w:r>
      <w:r w:rsidR="008E2F1A">
        <w:t>, and in turn</w:t>
      </w:r>
      <w:r w:rsidR="00F50596">
        <w:t>,</w:t>
      </w:r>
      <w:r w:rsidR="008E2F1A">
        <w:t xml:space="preserve"> the </w:t>
      </w:r>
      <w:r w:rsidR="00F50596">
        <w:t>directions.</w:t>
      </w:r>
      <w:r w:rsidR="00890B4E">
        <w:t xml:space="preserve"> Moreover, the expected R</w:t>
      </w:r>
      <w:r w:rsidR="00890B4E">
        <w:rPr>
          <w:vertAlign w:val="subscript"/>
        </w:rPr>
        <w:t>read</w:t>
      </w:r>
      <w:r w:rsidR="00890B4E">
        <w:t xml:space="preserve"> value for </w:t>
      </w:r>
      <w:r w:rsidR="00086FE5">
        <w:t>the 270</w:t>
      </w:r>
      <w:r w:rsidR="00086FE5">
        <w:rPr>
          <w:rFonts w:cs="Times New Roman"/>
        </w:rPr>
        <w:t>˚</w:t>
      </w:r>
      <w:r w:rsidR="00086FE5">
        <w:t xml:space="preserve"> direction is 120 k</w:t>
      </w:r>
      <w:r w:rsidR="00086FE5">
        <w:rPr>
          <w:rFonts w:cs="Times New Roman"/>
        </w:rPr>
        <w:t>Ω</w:t>
      </w:r>
      <w:r w:rsidR="00086FE5">
        <w:t xml:space="preserve"> (</w:t>
      </w:r>
      <w:r w:rsidR="00086FE5">
        <w:fldChar w:fldCharType="begin"/>
      </w:r>
      <w:r w:rsidR="00086FE5">
        <w:instrText xml:space="preserve"> REF _Ref130178487 \h </w:instrText>
      </w:r>
      <w:r w:rsidR="00086FE5">
        <w:fldChar w:fldCharType="separate"/>
      </w:r>
      <w:r w:rsidR="00086FE5" w:rsidRPr="00806AA7">
        <w:t xml:space="preserve">Table </w:t>
      </w:r>
      <w:r w:rsidR="00086FE5">
        <w:t>2</w:t>
      </w:r>
      <w:r w:rsidR="00086FE5">
        <w:noBreakHyphen/>
        <w:t>1</w:t>
      </w:r>
      <w:r w:rsidR="00086FE5">
        <w:fldChar w:fldCharType="end"/>
      </w:r>
      <w:r w:rsidR="00086FE5">
        <w:t>), which</w:t>
      </w:r>
      <w:r w:rsidR="00703CDA">
        <w:t xml:space="preserve"> means </w:t>
      </w:r>
      <w:r w:rsidR="0043496F">
        <w:t xml:space="preserve">the input signals are too attenuated and </w:t>
      </w:r>
      <w:r w:rsidR="00703CDA">
        <w:t>all the calculated R</w:t>
      </w:r>
      <w:r w:rsidR="00703CDA">
        <w:rPr>
          <w:vertAlign w:val="subscript"/>
        </w:rPr>
        <w:t>read</w:t>
      </w:r>
      <w:r w:rsidR="00703CDA">
        <w:t xml:space="preserve"> values by the microcontroller </w:t>
      </w:r>
      <w:r w:rsidR="00A0750D">
        <w:t xml:space="preserve">are </w:t>
      </w:r>
      <w:r w:rsidR="00636037">
        <w:t>too close to the</w:t>
      </w:r>
      <w:r w:rsidR="0004716A">
        <w:t xml:space="preserve"> </w:t>
      </w:r>
      <w:r w:rsidR="00D10441">
        <w:t>lower</w:t>
      </w:r>
      <w:r w:rsidR="0004716A">
        <w:t xml:space="preserve"> value</w:t>
      </w:r>
      <w:r w:rsidR="00CF4B0A">
        <w:t>, 64.9 k</w:t>
      </w:r>
      <w:r w:rsidR="00CF4B0A">
        <w:rPr>
          <w:rFonts w:cs="Times New Roman"/>
        </w:rPr>
        <w:t>Ω</w:t>
      </w:r>
      <w:r w:rsidR="00CF4B0A">
        <w:t xml:space="preserve"> of the 315</w:t>
      </w:r>
      <w:r w:rsidR="00CF4B0A">
        <w:rPr>
          <w:rFonts w:cs="Times New Roman"/>
        </w:rPr>
        <w:t>˚</w:t>
      </w:r>
      <w:r w:rsidR="00CF4B0A">
        <w:t>, to be distinguished</w:t>
      </w:r>
      <w:r w:rsidR="00B37307">
        <w:t xml:space="preserve"> properly</w:t>
      </w:r>
      <w:r w:rsidR="000C7191">
        <w:t>.</w:t>
      </w:r>
      <w:r w:rsidR="00D10441">
        <w:t xml:space="preserve"> </w:t>
      </w:r>
      <w:r w:rsidR="00A75AB4">
        <w:t xml:space="preserve">The such issue could be resolved by redefining the thresholds between 2 closest </w:t>
      </w:r>
      <w:r w:rsidR="0040698E">
        <w:t>resistive values on the software level</w:t>
      </w:r>
      <w:r w:rsidR="00975EDC">
        <w:t xml:space="preserve">, but this solution remains </w:t>
      </w:r>
      <w:r w:rsidR="008F6792">
        <w:t>open</w:t>
      </w:r>
      <w:r w:rsidR="002B1FD6">
        <w:t>, so that the hardware level is further explored</w:t>
      </w:r>
      <w:r w:rsidR="00785F25">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CE72EB"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CE72EB" w:rsidRDefault="00CE72EB" w:rsidP="00CE72EB">
            <w:pPr>
              <w:spacing w:after="0" w:line="240" w:lineRule="auto"/>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r>
      <w:tr w:rsidR="00CE72EB" w:rsidRPr="00CE72EB"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V</w:t>
            </w:r>
            <w:r w:rsidR="00870714" w:rsidRPr="00870714">
              <w:rPr>
                <w:rFonts w:eastAsia="Times New Roman" w:cs="Times New Roman"/>
                <w:b/>
                <w:bCs/>
                <w:noProof w:val="0"/>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R</w:t>
            </w:r>
            <w:r w:rsidR="00870714" w:rsidRPr="00870714">
              <w:rPr>
                <w:rFonts w:eastAsia="Times New Roman" w:cs="Times New Roman"/>
                <w:b/>
                <w:bCs/>
                <w:noProof w:val="0"/>
                <w:color w:val="000000"/>
                <w:szCs w:val="24"/>
                <w:vertAlign w:val="subscript"/>
                <w:lang w:eastAsia="en-GB"/>
              </w:rPr>
              <w:t>read</w:t>
            </w:r>
          </w:p>
        </w:tc>
      </w:tr>
      <w:tr w:rsidR="00CE72EB" w:rsidRPr="00CE72EB"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r w:rsidR="00416F73">
              <w:rPr>
                <w:rFonts w:eastAsia="Times New Roman" w:cs="Times New Roman"/>
                <w:noProof w:val="0"/>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5338.59</w:t>
            </w:r>
          </w:p>
        </w:tc>
      </w:tr>
      <w:tr w:rsidR="00CE72EB" w:rsidRPr="00CE72EB"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870714" w:rsidRPr="00CE72EB"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r w:rsidR="00416F73">
              <w:rPr>
                <w:rFonts w:eastAsia="Times New Roman" w:cs="Times New Roman"/>
                <w:noProof w:val="0"/>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870714" w:rsidRPr="00CE72EB"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2540.44</w:t>
            </w:r>
          </w:p>
        </w:tc>
      </w:tr>
      <w:tr w:rsidR="00CE72EB" w:rsidRPr="00CE72EB"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bl>
    <w:p w14:paraId="55FBAC8E" w14:textId="3DDA19BC" w:rsidR="00CE72EB" w:rsidRPr="00E221AE" w:rsidRDefault="00137C12" w:rsidP="009435FB">
      <w:pPr>
        <w:pStyle w:val="Caption"/>
      </w:pPr>
      <w:bookmarkStart w:id="181" w:name="_Ref145613697"/>
      <w:bookmarkStart w:id="182" w:name="_Toc145632666"/>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181"/>
      <w:r>
        <w:t xml:space="preserve">. </w:t>
      </w:r>
      <w:r w:rsidR="00C73ADB">
        <w:t>Output by the microcontroller for the 270</w:t>
      </w:r>
      <w:r w:rsidR="00C73ADB">
        <w:rPr>
          <w:rFonts w:cs="Times New Roman"/>
        </w:rPr>
        <w:t>˚</w:t>
      </w:r>
      <w:r w:rsidR="00C73ADB">
        <w:t xml:space="preserve"> direction</w:t>
      </w:r>
      <w:r w:rsidR="00D7093E">
        <w:t xml:space="preserve"> in the test with the passive LPF</w:t>
      </w:r>
      <w:bookmarkEnd w:id="182"/>
    </w:p>
    <w:p w14:paraId="44EA1B2A" w14:textId="77777777" w:rsidR="00660727" w:rsidRDefault="00660727" w:rsidP="009424DC">
      <w:pPr>
        <w:keepNext/>
        <w:spacing w:before="240"/>
        <w:jc w:val="center"/>
      </w:pPr>
      <w:r>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21D1E60" w14:textId="558A8E1C" w:rsidR="00660727" w:rsidRDefault="00660727" w:rsidP="009435FB">
      <w:pPr>
        <w:pStyle w:val="Caption"/>
      </w:pPr>
      <w:bookmarkStart w:id="183" w:name="_Toc145632723"/>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8</w:t>
      </w:r>
      <w:r w:rsidR="00A9653F">
        <w:fldChar w:fldCharType="end"/>
      </w:r>
      <w:r>
        <w:t xml:space="preserve">. Number of correct and bad readings when sampling </w:t>
      </w:r>
      <w:r w:rsidR="00675D90">
        <w:t>from the</w:t>
      </w:r>
      <w:r w:rsidR="006D6F03">
        <w:t xml:space="preserve"> passive</w:t>
      </w:r>
      <w:r w:rsidR="00675D90">
        <w:t xml:space="preserve"> 11.587-kHz LPF</w:t>
      </w:r>
      <w:bookmarkEnd w:id="183"/>
    </w:p>
    <w:p w14:paraId="1ECA323D" w14:textId="6546DDF0" w:rsidR="009B06FE" w:rsidRDefault="009B06FE" w:rsidP="009B06FE">
      <w:pPr>
        <w:pStyle w:val="Heading5"/>
      </w:pPr>
      <w:r>
        <w:t>Reading signal outputs by an active LPF</w:t>
      </w:r>
      <w:r w:rsidR="009435FB">
        <w:t xml:space="preserve"> using </w:t>
      </w:r>
      <w:r w:rsidR="00EB346A">
        <w:t>CA3149EZ Op-Amp</w:t>
      </w:r>
    </w:p>
    <w:p w14:paraId="47125F81" w14:textId="7BA25CAC" w:rsidR="007D5F7D" w:rsidRDefault="007D5F7D" w:rsidP="007D5F7D">
      <w:pPr>
        <w:spacing w:before="240"/>
      </w:pPr>
      <w:r>
        <w:t xml:space="preserve">Following </w:t>
      </w:r>
      <w:r w:rsidR="002E6138">
        <w:t xml:space="preserve">the test stage with the passive LPF, </w:t>
      </w:r>
      <w:r w:rsidR="00FF2A9E">
        <w:t>the whole sampling process is redone</w:t>
      </w:r>
      <w:r w:rsidR="00B27004">
        <w:t xml:space="preserve"> after a voltage buffer is added between the LPF and the </w:t>
      </w:r>
      <w:r w:rsidR="00B701C0">
        <w:t>ADC input of the microcontroller, producing an active LPF with the cut-off frequency of f</w:t>
      </w:r>
      <w:r w:rsidR="00B701C0">
        <w:rPr>
          <w:vertAlign w:val="subscript"/>
        </w:rPr>
        <w:t>-3dB</w:t>
      </w:r>
      <w:r w:rsidR="00B701C0">
        <w:t xml:space="preserve"> = 11.587 kHz </w:t>
      </w:r>
      <w:r w:rsidR="00665E2B">
        <w:t xml:space="preserve">on this next stage. </w:t>
      </w:r>
      <w:r w:rsidR="00F50063">
        <w:t>The Op-Amp in use is a CA3140EZ</w:t>
      </w:r>
      <w:r w:rsidR="00412920">
        <w:t xml:space="preserve">. </w:t>
      </w:r>
    </w:p>
    <w:p w14:paraId="2CBA983A" w14:textId="56D92908" w:rsidR="00107FE5" w:rsidRDefault="00107FE5" w:rsidP="00ED1997">
      <w:pPr>
        <w:spacing w:before="240"/>
        <w:jc w:val="both"/>
      </w:pPr>
      <w:r>
        <w:t xml:space="preserve">Before </w:t>
      </w:r>
      <w:r w:rsidR="004376F2">
        <w:t>the CA3140EZ Op-Amp is added to the wind vane test</w:t>
      </w:r>
      <w:r w:rsidR="00E13453">
        <w:t xml:space="preserve">, it is put through </w:t>
      </w:r>
      <w:r w:rsidR="007E704B">
        <w:t xml:space="preserve">a separate voltage buffer test. </w:t>
      </w:r>
      <w:r w:rsidR="00E42429">
        <w:t xml:space="preserve">The </w:t>
      </w:r>
      <w:r w:rsidR="00D60EFB">
        <w:t xml:space="preserve">general idea of </w:t>
      </w:r>
      <w:r w:rsidR="00E42429">
        <w:t xml:space="preserve">hardware connections </w:t>
      </w:r>
      <w:r w:rsidR="00D60EFB">
        <w:t>is</w:t>
      </w:r>
      <w:r w:rsidR="00B27B13">
        <w:t xml:space="preserve"> as </w:t>
      </w:r>
      <w:r w:rsidR="00D60EFB">
        <w:t>illistrated</w:t>
      </w:r>
      <w:r w:rsidR="008D1663">
        <w:t xml:space="preserve"> </w:t>
      </w:r>
      <w:r w:rsidR="00D60EFB">
        <w:t>by</w:t>
      </w:r>
      <w:r w:rsidR="008D1663">
        <w:t xml:space="preserve"> </w:t>
      </w:r>
      <w:r w:rsidR="008D1663">
        <w:fldChar w:fldCharType="begin"/>
      </w:r>
      <w:r w:rsidR="008D1663">
        <w:instrText xml:space="preserve"> REF _Ref145616515 \h </w:instrText>
      </w:r>
      <w:r w:rsidR="00ED1997">
        <w:instrText xml:space="preserve"> \* MERGEFORMAT </w:instrText>
      </w:r>
      <w:r w:rsidR="008D1663">
        <w:fldChar w:fldCharType="separate"/>
      </w:r>
      <w:r w:rsidR="008D1663">
        <w:t>Figure 4</w:t>
      </w:r>
      <w:r w:rsidR="008D1663">
        <w:noBreakHyphen/>
        <w:t>9</w:t>
      </w:r>
      <w:r w:rsidR="008D1663">
        <w:fldChar w:fldCharType="end"/>
      </w:r>
      <w:r w:rsidR="00B10927">
        <w:t>.</w:t>
      </w:r>
      <w:r w:rsidR="00EB346A">
        <w:t xml:space="preserve"> </w:t>
      </w:r>
      <w:r w:rsidR="00003EF6">
        <w:t>The signal generator in use produces a sin</w:t>
      </w:r>
      <w:r w:rsidR="0060686F">
        <w:t xml:space="preserve">e wave </w:t>
      </w:r>
      <w:r w:rsidR="0038494B">
        <w:t>at 440 Hz with a 3.3</w:t>
      </w:r>
      <w:r w:rsidR="008908A2">
        <w:t>-Vpp amplitude and 1.65-V offset for an</w:t>
      </w:r>
      <w:r w:rsidR="00376C3C">
        <w:t xml:space="preserve"> input signal between</w:t>
      </w:r>
      <w:r w:rsidR="00C20D0A">
        <w:t xml:space="preserve"> 0 and 3.3 V. </w:t>
      </w:r>
      <w:r w:rsidR="00BD4B6D">
        <w:t xml:space="preserve">The power supply </w:t>
      </w:r>
      <w:r w:rsidR="00C20BFF">
        <w:t xml:space="preserve">is set manually </w:t>
      </w:r>
      <w:r w:rsidR="004F6507">
        <w:t>from</w:t>
      </w:r>
      <w:r w:rsidR="00C20BFF">
        <w:t xml:space="preserve"> 3.3 V</w:t>
      </w:r>
      <w:r w:rsidR="004F6507">
        <w:t xml:space="preserve">, </w:t>
      </w:r>
      <w:r w:rsidR="00C20BFF">
        <w:t xml:space="preserve">the voltage level of the </w:t>
      </w:r>
      <w:r w:rsidR="004F6507">
        <w:t>main system of the Autonomous Wireless Agrometeo</w:t>
      </w:r>
      <w:r w:rsidR="00C95E35">
        <w:t>rology Station</w:t>
      </w:r>
      <w:r w:rsidR="0078488B">
        <w:t xml:space="preserve">. </w:t>
      </w:r>
      <w:r w:rsidR="00C20D0A">
        <w:t xml:space="preserve">The goal of this mini test is to determine </w:t>
      </w:r>
      <w:r w:rsidR="00423A74">
        <w:t xml:space="preserve">at which power supply VCC </w:t>
      </w:r>
      <w:r w:rsidR="003740A3">
        <w:t xml:space="preserve">the Op-Amp produces the best </w:t>
      </w:r>
      <w:r w:rsidR="00AC28C7">
        <w:t>result as a voltage buffer.</w:t>
      </w:r>
      <w:r w:rsidR="008F48DC">
        <w:t xml:space="preserve"> </w:t>
      </w:r>
    </w:p>
    <w:p w14:paraId="2D2F898E" w14:textId="6408023A" w:rsidR="007816B2" w:rsidRDefault="000C477C" w:rsidP="00ED1997">
      <w:pPr>
        <w:spacing w:before="240"/>
        <w:jc w:val="both"/>
      </w:pPr>
      <w:r>
        <w:t xml:space="preserve">By observing the signals </w:t>
      </w:r>
      <w:r w:rsidR="008E1D04">
        <w:t xml:space="preserve">on an oscilloscope (Appendix </w:t>
      </w:r>
      <w:r w:rsidR="008E1D04">
        <w:fldChar w:fldCharType="begin"/>
      </w:r>
      <w:r w:rsidR="008E1D04">
        <w:instrText xml:space="preserve"> REF Appendix_B \h </w:instrText>
      </w:r>
      <w:r w:rsidR="00ED1997">
        <w:instrText xml:space="preserve"> \* MERGEFORMAT </w:instrText>
      </w:r>
      <w:r w:rsidR="008E1D04">
        <w:fldChar w:fldCharType="separate"/>
      </w:r>
      <w:r w:rsidR="008E1D04" w:rsidRPr="00806AA7">
        <w:t>B</w:t>
      </w:r>
      <w:r w:rsidR="008E1D04">
        <w:fldChar w:fldCharType="end"/>
      </w:r>
      <w:r w:rsidR="008E1D04">
        <w:t>)</w:t>
      </w:r>
      <w:r w:rsidR="00DB4DE1">
        <w:t xml:space="preserve">, it is determined that the CA3140EZ Op-Amp must be powered at 6 V for the main test with the </w:t>
      </w:r>
      <w:r w:rsidR="00BD4B6D">
        <w:t>wind vane</w:t>
      </w:r>
      <w:r w:rsidR="0009269F">
        <w:t xml:space="preserve">. </w:t>
      </w:r>
      <w:r w:rsidR="007106A4">
        <w:t>When the supply VCC is under 6V, the output</w:t>
      </w:r>
      <w:r w:rsidR="00F055A6">
        <w:t xml:space="preserve">s </w:t>
      </w:r>
      <w:r w:rsidR="007106A4">
        <w:t xml:space="preserve">of the </w:t>
      </w:r>
      <w:r w:rsidR="00F055A6">
        <w:t xml:space="preserve">CA3140EZ as a voltage buffer are either </w:t>
      </w:r>
      <w:r w:rsidR="009A4FA3">
        <w:t>capped</w:t>
      </w:r>
      <w:r w:rsidR="0085708E">
        <w:t xml:space="preserve"> (from 3.3 V to 5.41 V) or overshoot (5.9 V). When the power supply reaches </w:t>
      </w:r>
      <w:r w:rsidR="00C8244C">
        <w:t>6.3 V, the output waveforms starts having fluctiations.</w:t>
      </w:r>
      <w:r w:rsidR="00F11F47">
        <w:t xml:space="preserve"> The CA3140EZ Op-Amp is then powered at 6 V</w:t>
      </w:r>
      <w:r w:rsidR="00C158CD">
        <w:t xml:space="preserve"> and put back to the main test on the wind vane.</w:t>
      </w:r>
    </w:p>
    <w:p w14:paraId="2987698C" w14:textId="77777777" w:rsidR="00B10927" w:rsidRDefault="00B10927" w:rsidP="00B10927">
      <w:pPr>
        <w:keepNext/>
        <w:spacing w:before="240"/>
        <w:jc w:val="center"/>
      </w:pPr>
      <w:r>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5"/>
                    <a:stretch>
                      <a:fillRect/>
                    </a:stretch>
                  </pic:blipFill>
                  <pic:spPr>
                    <a:xfrm>
                      <a:off x="0" y="0"/>
                      <a:ext cx="4722837" cy="2362889"/>
                    </a:xfrm>
                    <a:prstGeom prst="rect">
                      <a:avLst/>
                    </a:prstGeom>
                  </pic:spPr>
                </pic:pic>
              </a:graphicData>
            </a:graphic>
          </wp:inline>
        </w:drawing>
      </w:r>
    </w:p>
    <w:p w14:paraId="23A472A9" w14:textId="1EB13054" w:rsidR="00B10927" w:rsidRDefault="00B10927" w:rsidP="009435FB">
      <w:pPr>
        <w:pStyle w:val="Caption"/>
      </w:pPr>
      <w:bookmarkStart w:id="184" w:name="_Ref145616515"/>
      <w:bookmarkStart w:id="185" w:name="_Toc145632724"/>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9</w:t>
      </w:r>
      <w:r w:rsidR="00A9653F">
        <w:fldChar w:fldCharType="end"/>
      </w:r>
      <w:bookmarkEnd w:id="184"/>
      <w:r>
        <w:t>. Op-Amp setup for the voltage buffer test</w:t>
      </w:r>
      <w:bookmarkEnd w:id="185"/>
    </w:p>
    <w:p w14:paraId="46CBE39D" w14:textId="433CF965" w:rsidR="006367AB" w:rsidRPr="0048794C" w:rsidRDefault="00C54A3D" w:rsidP="00ED1997">
      <w:pPr>
        <w:jc w:val="both"/>
      </w:pPr>
      <w:r>
        <w:t>It could be said that the result</w:t>
      </w:r>
      <w:r w:rsidR="00AA6EE5">
        <w:t xml:space="preserve"> of </w:t>
      </w:r>
      <w:r w:rsidR="00EA4E8E">
        <w:t>this test is</w:t>
      </w:r>
      <w:r w:rsidR="00F2111D">
        <w:t xml:space="preserve"> basically the same as the previous’.</w:t>
      </w:r>
      <w:r w:rsidR="00615BBB">
        <w:t xml:space="preserve"> The bad readings appear when the microcontroller tries to detect the </w:t>
      </w:r>
      <w:r w:rsidR="002F4E2E">
        <w:t>67.5</w:t>
      </w:r>
      <w:r w:rsidR="002F4E2E">
        <w:rPr>
          <w:rFonts w:cs="Times New Roman"/>
        </w:rPr>
        <w:t>˚</w:t>
      </w:r>
      <w:r w:rsidR="002F4E2E">
        <w:t xml:space="preserve"> direction, and a single bad value </w:t>
      </w:r>
      <w:r w:rsidR="00ED1997">
        <w:t>at the 112.5</w:t>
      </w:r>
      <w:r w:rsidR="00ED1997">
        <w:rPr>
          <w:rFonts w:cs="Times New Roman"/>
        </w:rPr>
        <w:t>˚</w:t>
      </w:r>
      <w:r w:rsidR="00ED1997">
        <w:t xml:space="preserve"> direction. </w:t>
      </w:r>
      <w:r w:rsidR="00E763C1">
        <w:t>The difference between the 2 tests is that when the CSV files are checked</w:t>
      </w:r>
      <w:r w:rsidR="00E12304">
        <w:t>, the R</w:t>
      </w:r>
      <w:r w:rsidR="00E12304">
        <w:rPr>
          <w:vertAlign w:val="subscript"/>
        </w:rPr>
        <w:t>read</w:t>
      </w:r>
      <w:r w:rsidR="00E12304">
        <w:t xml:space="preserve"> values </w:t>
      </w:r>
      <w:r w:rsidR="008247C4">
        <w:t xml:space="preserve">from the active LPF </w:t>
      </w:r>
      <w:r w:rsidR="00B40D60">
        <w:t xml:space="preserve">are higher, while the passive LPF produces </w:t>
      </w:r>
      <w:r w:rsidR="0048794C">
        <w:t>R</w:t>
      </w:r>
      <w:r w:rsidR="0048794C">
        <w:rPr>
          <w:vertAlign w:val="subscript"/>
        </w:rPr>
        <w:t>read</w:t>
      </w:r>
      <w:r w:rsidR="00071730">
        <w:t xml:space="preserve"> lower</w:t>
      </w:r>
      <w:r w:rsidR="004F41D3">
        <w:t xml:space="preserve"> than given values</w:t>
      </w:r>
      <w:r w:rsidR="00BD4AE0">
        <w:t xml:space="preserve"> by </w:t>
      </w:r>
      <w:r w:rsidR="00BD4AE0">
        <w:fldChar w:fldCharType="begin" w:fldLock="1"/>
      </w:r>
      <w:r w:rsidR="00BD4AE0">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operties":{"noteIndex":0},"schema":"https://github.com/citation-style-language/schema/raw/master/csl-citation.json"}</w:instrText>
      </w:r>
      <w:r w:rsidR="00BD4AE0">
        <w:fldChar w:fldCharType="separate"/>
      </w:r>
      <w:r w:rsidR="00BD4AE0" w:rsidRPr="00BD4AE0">
        <w:t>[15]</w:t>
      </w:r>
      <w:r w:rsidR="00BD4AE0">
        <w:fldChar w:fldCharType="end"/>
      </w:r>
      <w:r w:rsidR="00BD4AE0">
        <w:t xml:space="preserve"> in </w:t>
      </w:r>
      <w:r w:rsidR="00BD4AE0">
        <w:fldChar w:fldCharType="begin"/>
      </w:r>
      <w:r w:rsidR="00BD4AE0">
        <w:instrText xml:space="preserve"> REF _Ref130178487 \h </w:instrText>
      </w:r>
      <w:r w:rsidR="00BD4AE0">
        <w:fldChar w:fldCharType="separate"/>
      </w:r>
      <w:r w:rsidR="00BD4AE0" w:rsidRPr="00806AA7">
        <w:t xml:space="preserve">Table </w:t>
      </w:r>
      <w:r w:rsidR="00BD4AE0">
        <w:t>2</w:t>
      </w:r>
      <w:r w:rsidR="00BD4AE0">
        <w:noBreakHyphen/>
        <w:t>1</w:t>
      </w:r>
      <w:r w:rsidR="00BD4AE0">
        <w:fldChar w:fldCharType="end"/>
      </w:r>
      <w:r w:rsidR="00BD4AE0">
        <w:t>.</w:t>
      </w:r>
    </w:p>
    <w:p w14:paraId="26CF2B53" w14:textId="77777777" w:rsidR="004773F1" w:rsidRDefault="004773F1" w:rsidP="004773F1">
      <w:pPr>
        <w:keepNext/>
        <w:spacing w:before="240"/>
        <w:jc w:val="center"/>
      </w:pPr>
      <w:r>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8EE44C7" w14:textId="116B29C2" w:rsidR="004773F1" w:rsidRDefault="004773F1" w:rsidP="009435FB">
      <w:pPr>
        <w:pStyle w:val="Caption"/>
      </w:pPr>
      <w:bookmarkStart w:id="186" w:name="_Toc145632725"/>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0</w:t>
      </w:r>
      <w:r w:rsidR="00A9653F">
        <w:fldChar w:fldCharType="end"/>
      </w:r>
      <w:r>
        <w:t>. Number of correct and bad readings when sampling from an active 11.587-kHz LPF</w:t>
      </w:r>
      <w:r w:rsidR="00D84D14">
        <w:t xml:space="preserve"> using </w:t>
      </w:r>
      <w:r w:rsidR="00D978FB">
        <w:t>a CA3140EZ Op-Amp</w:t>
      </w:r>
      <w:bookmarkEnd w:id="186"/>
    </w:p>
    <w:p w14:paraId="327673EC" w14:textId="77777777" w:rsidR="00BD4AE0" w:rsidRDefault="00BD4AE0" w:rsidP="00BD4AE0"/>
    <w:p w14:paraId="0E3BEC68" w14:textId="2BA9C80E" w:rsidR="00CE0094" w:rsidRDefault="00CE0094" w:rsidP="00CE0094">
      <w:pPr>
        <w:pStyle w:val="Heading5"/>
      </w:pPr>
      <w:r>
        <w:lastRenderedPageBreak/>
        <w:t xml:space="preserve">Reading signal outputs by an active LPF using </w:t>
      </w:r>
      <w:r w:rsidR="002F5239">
        <w:t>MCP6002-I/P</w:t>
      </w:r>
    </w:p>
    <w:p w14:paraId="62F31D2F" w14:textId="7AE23B99" w:rsidR="004D6471" w:rsidRDefault="00C76657" w:rsidP="00CB105B">
      <w:pPr>
        <w:spacing w:before="240"/>
        <w:jc w:val="both"/>
      </w:pPr>
      <w:r>
        <w:t xml:space="preserve">Although the </w:t>
      </w:r>
      <w:r w:rsidR="00567EF6">
        <w:t xml:space="preserve">active LPF with the </w:t>
      </w:r>
      <w:r>
        <w:t xml:space="preserve">CA3140EZ Op-Amp produces </w:t>
      </w:r>
      <w:r w:rsidR="00567EF6">
        <w:t xml:space="preserve">decently clean outputs, the supply voltage of 6 V for the Op-Amp </w:t>
      </w:r>
      <w:r w:rsidR="00D52A4C">
        <w:t>is not ideal since the main system runs at 3.3 V.</w:t>
      </w:r>
      <w:r w:rsidR="00686DFC">
        <w:t xml:space="preserve"> Therefore, an alternative </w:t>
      </w:r>
      <w:r w:rsidR="00F8634C">
        <w:t>must be explored.</w:t>
      </w:r>
      <w:r w:rsidR="00C07081">
        <w:t xml:space="preserve"> The test is first conducted with the setup like </w:t>
      </w:r>
      <w:r w:rsidR="00C07081">
        <w:fldChar w:fldCharType="begin"/>
      </w:r>
      <w:r w:rsidR="00C07081">
        <w:instrText xml:space="preserve"> REF _Ref145616515 \h </w:instrText>
      </w:r>
      <w:r w:rsidR="00CB105B">
        <w:instrText xml:space="preserve"> \* MERGEFORMAT </w:instrText>
      </w:r>
      <w:r w:rsidR="00C07081">
        <w:fldChar w:fldCharType="separate"/>
      </w:r>
      <w:r w:rsidR="00C07081">
        <w:t>Figure 4</w:t>
      </w:r>
      <w:r w:rsidR="00C07081">
        <w:noBreakHyphen/>
        <w:t>9</w:t>
      </w:r>
      <w:r w:rsidR="00C07081">
        <w:fldChar w:fldCharType="end"/>
      </w:r>
      <w:r w:rsidR="00C07081">
        <w:t xml:space="preserve">, but </w:t>
      </w:r>
      <w:r w:rsidR="008A6F01">
        <w:t xml:space="preserve">in this case, the VCC is kept at 3.3 V and the Op-Amp </w:t>
      </w:r>
      <w:r w:rsidR="00073C61">
        <w:t xml:space="preserve">becomes the variable. </w:t>
      </w:r>
    </w:p>
    <w:p w14:paraId="00FE4AF2" w14:textId="0B2F1210" w:rsidR="004112E4" w:rsidRDefault="00C43D80" w:rsidP="00CB105B">
      <w:pPr>
        <w:spacing w:before="240"/>
        <w:jc w:val="both"/>
      </w:pPr>
      <w:r>
        <w:t>There are a total of 5 Op-Amp options put in test due to their availability</w:t>
      </w:r>
      <w:r w:rsidR="00CD7594">
        <w:t>: CA3140EZ, LM358P, LM393P,</w:t>
      </w:r>
      <w:r w:rsidR="00C64B3D">
        <w:t xml:space="preserve"> </w:t>
      </w:r>
      <w:r w:rsidR="00CD7594">
        <w:t xml:space="preserve">MCP6002-I/P, </w:t>
      </w:r>
      <w:r w:rsidR="00994C4D">
        <w:t>and UA741CP. In this test</w:t>
      </w:r>
      <w:r w:rsidR="00291BC4">
        <w:t xml:space="preserve">, the signal generator </w:t>
      </w:r>
      <w:r w:rsidR="00CA7AAB">
        <w:t>is configured to output a triangular</w:t>
      </w:r>
      <w:r w:rsidR="00254739">
        <w:t xml:space="preserve"> waveform</w:t>
      </w:r>
      <w:r w:rsidR="00D3471B">
        <w:t xml:space="preserve"> because it rises and falls linearly. </w:t>
      </w:r>
      <w:r w:rsidR="00937E94">
        <w:t xml:space="preserve">The frequency of the signal is 250 mHz, the amplitude is 3.3 V, and the offset is 1.65 V </w:t>
      </w:r>
      <w:r w:rsidR="00CB105B">
        <w:t>for a signal going from 0 V to 3.3 V like the previous test.</w:t>
      </w:r>
      <w:r w:rsidR="00DB416C">
        <w:t xml:space="preserve"> </w:t>
      </w:r>
      <w:r w:rsidR="004112E4">
        <w:t xml:space="preserve">The results as shown in Appendix </w:t>
      </w:r>
      <w:r w:rsidR="004112E4">
        <w:fldChar w:fldCharType="begin"/>
      </w:r>
      <w:r w:rsidR="004112E4">
        <w:instrText xml:space="preserve"> REF Appendix_C \h </w:instrText>
      </w:r>
      <w:r w:rsidR="004112E4">
        <w:fldChar w:fldCharType="separate"/>
      </w:r>
      <w:r w:rsidR="004112E4">
        <w:t>C</w:t>
      </w:r>
      <w:r w:rsidR="004112E4">
        <w:fldChar w:fldCharType="end"/>
      </w:r>
      <w:r w:rsidR="004112E4">
        <w:t xml:space="preserve"> </w:t>
      </w:r>
      <w:r w:rsidR="0045144C">
        <w:t xml:space="preserve">makes MCP6002-I/P the only valid option </w:t>
      </w:r>
      <w:r w:rsidR="002512D2">
        <w:t>as the Op-Amp for the voltage buffer part of the active LPF</w:t>
      </w:r>
      <w:r w:rsidR="002F138F">
        <w:t xml:space="preserve"> at the 3.3-V power supply.</w:t>
      </w:r>
      <w:r w:rsidR="00C85861">
        <w:t xml:space="preserve"> The MCP6002-I/P is a dual Op-Amp device</w:t>
      </w:r>
      <w:r w:rsidR="004D38F6">
        <w:t>, but only 1 unit is put in use, and the pins of the other</w:t>
      </w:r>
      <w:r w:rsidR="00520A00">
        <w:t xml:space="preserve"> are left unconnected.</w:t>
      </w:r>
    </w:p>
    <w:p w14:paraId="2F3F6B3C" w14:textId="3E8CAC7F" w:rsidR="00952AAD" w:rsidRDefault="00952AAD" w:rsidP="00CB105B">
      <w:pPr>
        <w:spacing w:before="240"/>
        <w:jc w:val="both"/>
      </w:pPr>
      <w:r>
        <w:t xml:space="preserve">Upon putting </w:t>
      </w:r>
      <w:r w:rsidR="004B51BA">
        <w:t>the MCP6002-I/P in test</w:t>
      </w:r>
      <w:r w:rsidR="00106E10">
        <w:t xml:space="preserve"> for the wind vane</w:t>
      </w:r>
      <w:r w:rsidR="00F6074D">
        <w:t xml:space="preserve">, the result </w:t>
      </w:r>
      <w:r w:rsidR="00A915B5">
        <w:t>retains the bad entries issue.</w:t>
      </w:r>
      <w:r w:rsidR="001E08CB">
        <w:t xml:space="preserve"> </w:t>
      </w:r>
      <w:r w:rsidR="00CC5087">
        <w:t>The 247.5</w:t>
      </w:r>
      <w:r w:rsidR="00CC5087">
        <w:rPr>
          <w:rFonts w:cs="Times New Roman"/>
        </w:rPr>
        <w:t>˚</w:t>
      </w:r>
      <w:r w:rsidR="00CC5087">
        <w:t xml:space="preserve"> direction </w:t>
      </w:r>
      <w:r w:rsidR="002B63ED">
        <w:t xml:space="preserve">sees 7 bad entries out of 20, while </w:t>
      </w:r>
      <w:r w:rsidR="00EC0182">
        <w:t xml:space="preserve">the microcontroller returns the correct direction </w:t>
      </w:r>
      <w:r w:rsidR="00222074">
        <w:t>for only 1 out of 20 readings of the 0</w:t>
      </w:r>
      <w:r w:rsidR="00222074">
        <w:rPr>
          <w:rFonts w:cs="Times New Roman"/>
        </w:rPr>
        <w:t>˚</w:t>
      </w:r>
      <w:r w:rsidR="00222074">
        <w:t xml:space="preserve"> one. </w:t>
      </w:r>
      <w:r w:rsidR="00AD55C5">
        <w:t xml:space="preserve">All the tests on the wind vane up to this point </w:t>
      </w:r>
      <w:r w:rsidR="007C62B4">
        <w:t xml:space="preserve">shows that the </w:t>
      </w:r>
      <w:r w:rsidR="001D36E7">
        <w:t>STM32F103C8T6 obtains erroneous data from its ADC</w:t>
      </w:r>
      <w:r w:rsidR="00467361">
        <w:t xml:space="preserve"> module, so there</w:t>
      </w:r>
      <w:r w:rsidR="003F294E">
        <w:t xml:space="preserve"> arises a question why </w:t>
      </w:r>
      <w:r w:rsidR="00100B15">
        <w:t>this happens.</w:t>
      </w:r>
      <w:r w:rsidR="00766E1D">
        <w:t xml:space="preserve"> </w:t>
      </w:r>
      <w:r w:rsidR="00092E6A">
        <w:t xml:space="preserve">Another test attempt </w:t>
      </w:r>
      <w:r w:rsidR="007E1054">
        <w:t xml:space="preserve">then takes place to determine </w:t>
      </w:r>
      <w:r w:rsidR="00DB2533">
        <w:t>a viable solution.</w:t>
      </w:r>
    </w:p>
    <w:p w14:paraId="34C0FCAB" w14:textId="77777777" w:rsidR="00D734DF" w:rsidRDefault="00D734DF" w:rsidP="00D734DF">
      <w:pPr>
        <w:keepNext/>
        <w:spacing w:before="240"/>
        <w:jc w:val="center"/>
      </w:pPr>
      <w:r>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42B4E19" w14:textId="7A61E284" w:rsidR="006413F9" w:rsidRDefault="00D734DF" w:rsidP="00D734DF">
      <w:pPr>
        <w:pStyle w:val="Caption"/>
      </w:pPr>
      <w:bookmarkStart w:id="187" w:name="_Toc145632726"/>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1</w:t>
      </w:r>
      <w:r w:rsidR="00A9653F">
        <w:fldChar w:fldCharType="end"/>
      </w:r>
      <w:r>
        <w:t>. Number of correct and bad readings when sampling from an active 11.587-kHz LPF using a MCP6002-I/P Op-Amp</w:t>
      </w:r>
      <w:bookmarkEnd w:id="187"/>
    </w:p>
    <w:p w14:paraId="211B92D2" w14:textId="7E2A5E37" w:rsidR="00C76657" w:rsidRDefault="00990FA8" w:rsidP="00DB2533">
      <w:pPr>
        <w:pStyle w:val="Heading5"/>
      </w:pPr>
      <w:r>
        <w:lastRenderedPageBreak/>
        <w:t xml:space="preserve">The addition of a pull-down resistor </w:t>
      </w:r>
      <w:r w:rsidR="000B70F5">
        <w:t>between the latest active LPF design and the microcontroller</w:t>
      </w:r>
    </w:p>
    <w:p w14:paraId="544BA0E0" w14:textId="62F9A22D" w:rsidR="000B70F5" w:rsidRDefault="000B70F5" w:rsidP="0081781E">
      <w:pPr>
        <w:spacing w:before="240"/>
        <w:jc w:val="both"/>
      </w:pPr>
      <w:r>
        <w:t xml:space="preserve">On every testing stage, a voltmeter is in use to make sure that the rudder blade of the wind vane is in the correct position to produce expected </w:t>
      </w:r>
      <w:r w:rsidR="00081273">
        <w:t xml:space="preserve">voltage </w:t>
      </w:r>
      <w:r>
        <w:t>signals at the ADC input pin of the microcontroller.</w:t>
      </w:r>
      <w:r w:rsidR="00870EAB">
        <w:t xml:space="preserve"> If the input is </w:t>
      </w:r>
      <w:r w:rsidR="00840889">
        <w:t>closely monitor as such, there p</w:t>
      </w:r>
      <w:r>
        <w:t xml:space="preserve">otentially is a problem </w:t>
      </w:r>
      <w:r w:rsidR="00840889">
        <w:t>with the ADC</w:t>
      </w:r>
      <w:r w:rsidR="00DD52D7">
        <w:t>, or the hardware design is simply incomplete</w:t>
      </w:r>
      <w:r w:rsidR="005B3F6A">
        <w:t xml:space="preserve"> despite the good separate test results.</w:t>
      </w:r>
      <w:r w:rsidR="00763E08">
        <w:t xml:space="preserve"> When rev</w:t>
      </w:r>
      <w:r w:rsidR="00B047A7">
        <w:t>iewed, the CSV files containing test results on the wind vane with both active LPF</w:t>
      </w:r>
      <w:r w:rsidR="00D65BAE">
        <w:t xml:space="preserve"> designs re</w:t>
      </w:r>
      <w:r w:rsidR="005D48D4">
        <w:t xml:space="preserve">veal that all entries are </w:t>
      </w:r>
      <w:r w:rsidR="00AB3720">
        <w:t>higher than the</w:t>
      </w:r>
      <w:r w:rsidR="009F6A4F">
        <w:t xml:space="preserve">ir expected values. </w:t>
      </w:r>
      <w:r w:rsidR="00F922C1">
        <w:t xml:space="preserve">Therefore, it is determined that </w:t>
      </w:r>
      <w:r w:rsidR="0035559C">
        <w:t>all the current</w:t>
      </w:r>
      <w:r w:rsidR="00A77582">
        <w:t xml:space="preserve"> of the output signals from the Op-Amp </w:t>
      </w:r>
      <w:r w:rsidR="00111DD1">
        <w:t>flowing into the ADC input pin of the microcontroller</w:t>
      </w:r>
      <w:r w:rsidR="00805ECC">
        <w:t xml:space="preserve"> might the the cause.</w:t>
      </w:r>
      <w:r w:rsidR="00AD23B5">
        <w:t xml:space="preserve"> As a result</w:t>
      </w:r>
      <w:r w:rsidR="00E95FD6">
        <w:t xml:space="preserve">, a pull-down resistor is added as shown in </w:t>
      </w:r>
      <w:r w:rsidR="00E95FD6">
        <w:fldChar w:fldCharType="begin"/>
      </w:r>
      <w:r w:rsidR="00E95FD6">
        <w:instrText xml:space="preserve"> REF _Ref130292728 \h </w:instrText>
      </w:r>
      <w:r w:rsidR="00E95FD6">
        <w:fldChar w:fldCharType="separate"/>
      </w:r>
      <w:r w:rsidR="00E95FD6" w:rsidRPr="00806AA7">
        <w:t xml:space="preserve">Figure </w:t>
      </w:r>
      <w:r w:rsidR="00E95FD6">
        <w:t>3</w:t>
      </w:r>
      <w:r w:rsidR="00E95FD6">
        <w:noBreakHyphen/>
        <w:t>14</w:t>
      </w:r>
      <w:r w:rsidR="00E95FD6">
        <w:fldChar w:fldCharType="end"/>
      </w:r>
      <w:r w:rsidR="0081781E">
        <w:t xml:space="preserve">. </w:t>
      </w:r>
    </w:p>
    <w:p w14:paraId="3AF7A620" w14:textId="5B7A8899" w:rsidR="0081781E" w:rsidRDefault="0081781E" w:rsidP="0081781E">
      <w:pPr>
        <w:spacing w:before="240"/>
        <w:jc w:val="both"/>
        <w:rPr>
          <w:rFonts w:cs="Times New Roman"/>
        </w:rPr>
      </w:pPr>
      <w:r>
        <w:t xml:space="preserve">The process of picking a suitable </w:t>
      </w:r>
      <w:r w:rsidR="008E1A4A">
        <w:t xml:space="preserve">resistor value </w:t>
      </w:r>
      <w:r w:rsidR="00713069">
        <w:t>starts with a 10-k</w:t>
      </w:r>
      <w:r w:rsidR="00713069">
        <w:rPr>
          <w:rFonts w:cs="Times New Roman"/>
        </w:rPr>
        <w:t>Ω</w:t>
      </w:r>
      <w:r w:rsidR="00713069">
        <w:t xml:space="preserve"> resistor</w:t>
      </w:r>
      <w:r w:rsidR="000F7E5C">
        <w:t>.</w:t>
      </w:r>
      <w:r w:rsidR="00713069">
        <w:t xml:space="preserve"> </w:t>
      </w:r>
      <w:r w:rsidR="00E71642">
        <w:t xml:space="preserve">There is no reason </w:t>
      </w:r>
      <w:r w:rsidR="00B25CE9">
        <w:t xml:space="preserve">for starting with this value because it is only to </w:t>
      </w:r>
      <w:r w:rsidR="006C23F0">
        <w:t>observ</w:t>
      </w:r>
      <w:r w:rsidR="00814D39">
        <w:t>e the behaviour</w:t>
      </w:r>
      <w:r w:rsidR="004679EE">
        <w:t>s</w:t>
      </w:r>
      <w:r w:rsidR="00814D39">
        <w:t xml:space="preserve"> of the microcontroller</w:t>
      </w:r>
      <w:r w:rsidR="004679EE">
        <w:t xml:space="preserve">’s outputs for the wind vane </w:t>
      </w:r>
      <w:r w:rsidR="00840020">
        <w:t xml:space="preserve">direction. </w:t>
      </w:r>
      <w:r w:rsidR="00382947">
        <w:t xml:space="preserve">Since the result stays the same, </w:t>
      </w:r>
      <w:r w:rsidR="00C06DE1">
        <w:t>the</w:t>
      </w:r>
      <w:r w:rsidR="00830DFA">
        <w:t xml:space="preserve"> value of the resistor is determined to be lowered</w:t>
      </w:r>
      <w:r w:rsidR="00FB6F92">
        <w:t xml:space="preserve"> to further decrease the current flow</w:t>
      </w:r>
      <w:r w:rsidR="00720A03">
        <w:t xml:space="preserve"> into the ADC module. </w:t>
      </w:r>
      <w:r w:rsidR="00DD7722">
        <w:t xml:space="preserve">The available resistive values in this test are </w:t>
      </w:r>
      <w:r w:rsidR="008854C3">
        <w:t>respectively 8.2k</w:t>
      </w:r>
      <w:r w:rsidR="008854C3">
        <w:rPr>
          <w:rFonts w:cs="Times New Roman"/>
        </w:rPr>
        <w:t>Ω</w:t>
      </w:r>
      <w:r w:rsidR="008854C3">
        <w:t>, 6.8k</w:t>
      </w:r>
      <w:r w:rsidR="008854C3">
        <w:rPr>
          <w:rFonts w:cs="Times New Roman"/>
        </w:rPr>
        <w:t>Ω</w:t>
      </w:r>
      <w:r w:rsidR="008854C3">
        <w:t>, 5.6k</w:t>
      </w:r>
      <w:r w:rsidR="008854C3">
        <w:rPr>
          <w:rFonts w:cs="Times New Roman"/>
        </w:rPr>
        <w:t>Ω</w:t>
      </w:r>
      <w:r w:rsidR="008854C3">
        <w:t>, 4.7k</w:t>
      </w:r>
      <w:r w:rsidR="008854C3">
        <w:rPr>
          <w:rFonts w:cs="Times New Roman"/>
        </w:rPr>
        <w:t>Ω</w:t>
      </w:r>
      <w:r w:rsidR="007F2951">
        <w:rPr>
          <w:rFonts w:cs="Times New Roman"/>
        </w:rPr>
        <w:t xml:space="preserve">, and 3.3kΩ. </w:t>
      </w:r>
      <w:r w:rsidR="009075A5">
        <w:rPr>
          <w:rFonts w:cs="Times New Roman"/>
        </w:rPr>
        <w:t>The test ends</w:t>
      </w:r>
      <w:r w:rsidR="00DD578D">
        <w:rPr>
          <w:rFonts w:cs="Times New Roman"/>
        </w:rPr>
        <w:t xml:space="preserve"> when the</w:t>
      </w:r>
      <w:r w:rsidR="00AD204A">
        <w:rPr>
          <w:rFonts w:cs="Times New Roman"/>
        </w:rPr>
        <w:t xml:space="preserve"> pull-down resistor is</w:t>
      </w:r>
      <w:r w:rsidR="00DD578D">
        <w:rPr>
          <w:rFonts w:cs="Times New Roman"/>
        </w:rPr>
        <w:t xml:space="preserve"> 3.3-kΩ</w:t>
      </w:r>
      <w:r w:rsidR="00AD204A">
        <w:rPr>
          <w:rFonts w:cs="Times New Roman"/>
        </w:rPr>
        <w:t xml:space="preserve">, and the microcontroller reads the </w:t>
      </w:r>
      <w:r w:rsidR="00A306BC">
        <w:rPr>
          <w:rFonts w:cs="Times New Roman"/>
        </w:rPr>
        <w:t>directions as expected.</w:t>
      </w:r>
    </w:p>
    <w:p w14:paraId="1760BC98" w14:textId="77777777" w:rsidR="00A9653F" w:rsidRDefault="00A306BC" w:rsidP="00A9653F">
      <w:pPr>
        <w:pStyle w:val="Caption"/>
        <w:keepNext/>
      </w:pPr>
      <w:r>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09096AFD" w14:textId="54526AE6" w:rsidR="00A306BC" w:rsidRPr="009075A5" w:rsidRDefault="00A9653F" w:rsidP="00A9653F">
      <w:pPr>
        <w:pStyle w:val="Caption"/>
        <w:rPr>
          <w:lang w:val="en-US"/>
        </w:rPr>
      </w:pPr>
      <w:bookmarkStart w:id="188" w:name="_Toc145632727"/>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2</w:t>
      </w:r>
      <w:r>
        <w:fldChar w:fldCharType="end"/>
      </w:r>
      <w:r>
        <w:t>.</w:t>
      </w:r>
      <w:r w:rsidRPr="00A9653F">
        <w:t xml:space="preserve"> </w:t>
      </w:r>
      <w:r>
        <w:t xml:space="preserve">Final wind vane test result from the exact circuitry as </w:t>
      </w:r>
      <w:r>
        <w:fldChar w:fldCharType="begin"/>
      </w:r>
      <w:r>
        <w:instrText xml:space="preserve"> REF _Ref130292728 \h </w:instrText>
      </w:r>
      <w:r>
        <w:fldChar w:fldCharType="separate"/>
      </w:r>
      <w:r w:rsidRPr="00806AA7">
        <w:t xml:space="preserve">Figure </w:t>
      </w:r>
      <w:r>
        <w:t>3</w:t>
      </w:r>
      <w:r>
        <w:noBreakHyphen/>
        <w:t>14</w:t>
      </w:r>
      <w:bookmarkEnd w:id="188"/>
      <w:r>
        <w:fldChar w:fldCharType="end"/>
      </w:r>
    </w:p>
    <w:p w14:paraId="0C18E17E" w14:textId="77777777" w:rsidR="0081781E" w:rsidRDefault="0081781E" w:rsidP="0081781E">
      <w:pPr>
        <w:spacing w:before="240"/>
        <w:jc w:val="both"/>
      </w:pPr>
    </w:p>
    <w:p w14:paraId="4DBEB718" w14:textId="77777777" w:rsidR="00D26581" w:rsidRPr="000B70F5" w:rsidRDefault="00D26581" w:rsidP="0081781E">
      <w:pPr>
        <w:spacing w:before="240"/>
        <w:jc w:val="both"/>
      </w:pPr>
    </w:p>
    <w:p w14:paraId="0AE54485" w14:textId="3B068FCF" w:rsidR="008845D9" w:rsidRDefault="008845D9" w:rsidP="008845D9">
      <w:pPr>
        <w:pStyle w:val="Heading2"/>
      </w:pPr>
      <w:bookmarkStart w:id="189" w:name="_Toc145632582"/>
      <w:r w:rsidRPr="00806AA7">
        <w:lastRenderedPageBreak/>
        <w:t>Rain Gauge</w:t>
      </w:r>
      <w:bookmarkEnd w:id="189"/>
    </w:p>
    <w:p w14:paraId="37F65C87" w14:textId="77777777" w:rsidR="00177F84" w:rsidRPr="00177F84" w:rsidRDefault="00177F84" w:rsidP="00177F84"/>
    <w:p w14:paraId="5AD21DD5" w14:textId="324D65B0" w:rsidR="008845D9" w:rsidRPr="00806AA7" w:rsidRDefault="00190D0E" w:rsidP="00190D0E">
      <w:pPr>
        <w:pStyle w:val="Heading2"/>
      </w:pPr>
      <w:bookmarkStart w:id="190" w:name="_Toc145632583"/>
      <w:r w:rsidRPr="00806AA7">
        <w:t>Temperature Sensors</w:t>
      </w:r>
      <w:bookmarkEnd w:id="190"/>
    </w:p>
    <w:p w14:paraId="583B67E1" w14:textId="19F3A304" w:rsidR="00E54370" w:rsidRPr="00806AA7" w:rsidRDefault="00E54370" w:rsidP="00E54370">
      <w:pPr>
        <w:pStyle w:val="Heading2"/>
      </w:pPr>
      <w:bookmarkStart w:id="191" w:name="_Toc145632584"/>
      <w:r w:rsidRPr="00806AA7">
        <w:t>Hygrometer – Barometer</w:t>
      </w:r>
      <w:bookmarkEnd w:id="191"/>
      <w:r w:rsidRPr="00806AA7">
        <w:t xml:space="preserve"> </w:t>
      </w:r>
    </w:p>
    <w:p w14:paraId="682D9AF4" w14:textId="00897F68" w:rsidR="009842C2" w:rsidRPr="00806AA7" w:rsidRDefault="005A62AC" w:rsidP="005A62AC">
      <w:pPr>
        <w:pStyle w:val="Heading2"/>
      </w:pPr>
      <w:bookmarkStart w:id="192" w:name="_Toc145632585"/>
      <w:r w:rsidRPr="00806AA7">
        <w:t>LoRa Connectivity – ThingSpeak</w:t>
      </w:r>
      <w:bookmarkEnd w:id="192"/>
    </w:p>
    <w:p w14:paraId="53AF16E5" w14:textId="0057FC3F" w:rsidR="005A62AC" w:rsidRPr="00806AA7" w:rsidRDefault="005A62AC" w:rsidP="005A62AC">
      <w:pPr>
        <w:pStyle w:val="Heading2"/>
      </w:pPr>
      <w:bookmarkStart w:id="193" w:name="_Toc145632586"/>
      <w:r w:rsidRPr="00806AA7">
        <w:t>LoRa Range Test</w:t>
      </w:r>
      <w:bookmarkEnd w:id="193"/>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4C9D6AD0" w:rsidR="00255CE8" w:rsidRPr="00806AA7" w:rsidRDefault="00255CE8" w:rsidP="009435FB">
      <w:pPr>
        <w:pStyle w:val="Caption"/>
      </w:pPr>
      <w:bookmarkStart w:id="194" w:name="_Ref145333543"/>
      <w:bookmarkStart w:id="195" w:name="_Toc145632728"/>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3</w:t>
      </w:r>
      <w:r w:rsidR="00A9653F">
        <w:fldChar w:fldCharType="end"/>
      </w:r>
      <w:bookmarkEnd w:id="194"/>
      <w:r w:rsidRPr="00806AA7">
        <w:t xml:space="preserve">. LoRa Range Test – </w:t>
      </w:r>
      <w:r w:rsidR="00841C0C" w:rsidRPr="00806AA7">
        <w:t>logged locations of LoRa transmissions by the node</w:t>
      </w:r>
      <w:bookmarkEnd w:id="195"/>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730CBA14" w:rsidR="001D2072" w:rsidRPr="00806AA7" w:rsidRDefault="003E53DA" w:rsidP="009435FB">
      <w:pPr>
        <w:pStyle w:val="Caption"/>
      </w:pPr>
      <w:bookmarkStart w:id="196" w:name="_Ref145353652"/>
      <w:bookmarkStart w:id="197" w:name="_Toc145632667"/>
      <w:r w:rsidRPr="00806AA7">
        <w:t xml:space="preserve">Table </w:t>
      </w:r>
      <w:r w:rsidR="00137C12">
        <w:fldChar w:fldCharType="begin"/>
      </w:r>
      <w:r w:rsidR="00137C12">
        <w:instrText xml:space="preserve"> STYLEREF 1 \s </w:instrText>
      </w:r>
      <w:r w:rsidR="00137C12">
        <w:fldChar w:fldCharType="separate"/>
      </w:r>
      <w:r w:rsidR="00137C12">
        <w:t>4</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3</w:t>
      </w:r>
      <w:r w:rsidR="00137C12">
        <w:fldChar w:fldCharType="end"/>
      </w:r>
      <w:bookmarkEnd w:id="196"/>
      <w:r w:rsidRPr="00806AA7">
        <w:t xml:space="preserve">. LoRa range </w:t>
      </w:r>
      <w:r w:rsidR="00B5492F" w:rsidRPr="00806AA7">
        <w:t>test result</w:t>
      </w:r>
      <w:bookmarkEnd w:id="197"/>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0"/>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0"/>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1788F38A" w:rsidR="001A2F7B" w:rsidRPr="00806AA7" w:rsidRDefault="001A2F7B" w:rsidP="009435FB">
      <w:pPr>
        <w:pStyle w:val="Caption"/>
        <w:rPr>
          <w:color w:val="FF0000"/>
        </w:rPr>
      </w:pPr>
      <w:bookmarkStart w:id="198" w:name="_Toc145632729"/>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4</w:t>
      </w:r>
      <w:r w:rsidR="00A9653F">
        <w:fldChar w:fldCharType="end"/>
      </w:r>
      <w:r w:rsidRPr="00806AA7">
        <w:t xml:space="preserve">. </w:t>
      </w:r>
      <w:r w:rsidR="007F182E" w:rsidRPr="00806AA7">
        <w:t>RSSI and SNR of the gateway displayed on ThingSpeak</w:t>
      </w:r>
      <w:bookmarkEnd w:id="198"/>
    </w:p>
    <w:p w14:paraId="35A15AC3" w14:textId="07A2D8FA" w:rsidR="00DF65E4" w:rsidRPr="00806AA7" w:rsidRDefault="00E3376A" w:rsidP="009435FB">
      <w:pPr>
        <w:pStyle w:val="Caption"/>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BD4AE0">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5]","plainTextFormattedCitation":"[65]","previouslyFormattedCitation":"[65]"},"properties":{"noteIndex":0},"schema":"https://github.com/citation-style-language/schema/raw/master/csl-citation.json"}</w:instrText>
      </w:r>
      <w:r w:rsidR="00683CBE" w:rsidRPr="00806AA7">
        <w:fldChar w:fldCharType="separate"/>
      </w:r>
      <w:r w:rsidR="00EF1E19" w:rsidRPr="00EF1E19">
        <w:t>[65]</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66C2A2E3" w:rsidR="00290884" w:rsidRPr="00806AA7" w:rsidRDefault="00C918BE" w:rsidP="004D0A04">
      <w:pPr>
        <w:pStyle w:val="Heading1"/>
        <w:numPr>
          <w:ilvl w:val="0"/>
          <w:numId w:val="27"/>
        </w:numPr>
        <w:rPr>
          <w:rFonts w:cs="Times New Roman"/>
        </w:rPr>
      </w:pPr>
      <w:bookmarkStart w:id="199" w:name="_Toc145632587"/>
      <w:r w:rsidRPr="00806AA7">
        <w:t>Conclusion</w:t>
      </w:r>
      <w:r w:rsidR="00D063DA" w:rsidRPr="00806AA7">
        <w:t xml:space="preserve"> and Future Work</w:t>
      </w:r>
      <w:bookmarkEnd w:id="199"/>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683659">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683659">
      <w:pPr>
        <w:pStyle w:val="Heading1"/>
      </w:pPr>
      <w:bookmarkStart w:id="200" w:name="_Ref145414593"/>
      <w:bookmarkStart w:id="201" w:name="_Toc145632588"/>
      <w:r w:rsidRPr="00806AA7">
        <w:lastRenderedPageBreak/>
        <w:t xml:space="preserve">APPENDIX </w:t>
      </w:r>
      <w:bookmarkStart w:id="202" w:name="Appendex_HAL_DMA"/>
      <w:r w:rsidRPr="00806AA7">
        <w:t>A</w:t>
      </w:r>
      <w:bookmarkEnd w:id="202"/>
      <w:r w:rsidR="005534EC" w:rsidRPr="00806AA7">
        <w:t xml:space="preserve">. </w:t>
      </w:r>
      <w:r w:rsidR="005866B3" w:rsidRPr="00806AA7">
        <w:t>HAL and DMA Configuration Functions</w:t>
      </w:r>
      <w:r w:rsidR="00B50662" w:rsidRPr="00806AA7">
        <w:t xml:space="preserve"> for ADC</w:t>
      </w:r>
      <w:bookmarkEnd w:id="200"/>
      <w:bookmarkEnd w:id="201"/>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683659">
      <w:pPr>
        <w:pStyle w:val="Heading1"/>
      </w:pPr>
      <w:r w:rsidRPr="00806AA7">
        <w:br w:type="page"/>
      </w:r>
    </w:p>
    <w:p w14:paraId="215939D0" w14:textId="77777777" w:rsidR="00412149" w:rsidRDefault="00412149" w:rsidP="00683659">
      <w:pPr>
        <w:pStyle w:val="Heading1"/>
        <w:sectPr w:rsidR="00412149" w:rsidSect="00A9653F">
          <w:footerReference w:type="default" r:id="rId101"/>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Default="003709E2" w:rsidP="00683659">
      <w:pPr>
        <w:pStyle w:val="Heading1"/>
      </w:pPr>
      <w:bookmarkStart w:id="203" w:name="_Toc145632589"/>
      <w:r w:rsidRPr="00806AA7">
        <w:lastRenderedPageBreak/>
        <w:t xml:space="preserve">APPENDIX </w:t>
      </w:r>
      <w:bookmarkStart w:id="204" w:name="Appendix_B"/>
      <w:r w:rsidRPr="00806AA7">
        <w:t>B</w:t>
      </w:r>
      <w:bookmarkEnd w:id="204"/>
      <w:r w:rsidRPr="00806AA7">
        <w:t xml:space="preserve">. </w:t>
      </w:r>
      <w:r w:rsidR="004278B8">
        <w:t xml:space="preserve">CA3140EZ Voltage </w:t>
      </w:r>
      <w:r w:rsidR="00947CD5">
        <w:t>Buffer Test Result</w:t>
      </w:r>
      <w:bookmarkEnd w:id="203"/>
    </w:p>
    <w:p w14:paraId="23B9C66C" w14:textId="77777777" w:rsidR="0080629F" w:rsidRPr="0080629F"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14:paraId="5F4149D2" w14:textId="77777777" w:rsidTr="00E15467">
        <w:trPr>
          <w:jc w:val="center"/>
        </w:trPr>
        <w:tc>
          <w:tcPr>
            <w:tcW w:w="4814" w:type="dxa"/>
          </w:tcPr>
          <w:p w14:paraId="27FCE304" w14:textId="7F956539" w:rsidR="00A007C2" w:rsidRDefault="00412149" w:rsidP="00A007C2">
            <w:pPr>
              <w:jc w:val="center"/>
            </w:pPr>
            <w:r>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Default="00E57714" w:rsidP="00A007C2">
            <w:pPr>
              <w:jc w:val="center"/>
            </w:pPr>
            <w:r>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14:paraId="57F29892" w14:textId="77777777" w:rsidTr="00E15467">
        <w:trPr>
          <w:jc w:val="center"/>
        </w:trPr>
        <w:tc>
          <w:tcPr>
            <w:tcW w:w="4814" w:type="dxa"/>
          </w:tcPr>
          <w:p w14:paraId="66B9E0DE" w14:textId="2141D0CC" w:rsidR="00A007C2" w:rsidRDefault="00E57714" w:rsidP="00A007C2">
            <w:pPr>
              <w:jc w:val="center"/>
            </w:pPr>
            <w:r>
              <w:t>VCC = 3.3 V</w:t>
            </w:r>
          </w:p>
        </w:tc>
        <w:tc>
          <w:tcPr>
            <w:tcW w:w="4814" w:type="dxa"/>
          </w:tcPr>
          <w:p w14:paraId="03F48DDA" w14:textId="7EBCAF96" w:rsidR="00A007C2" w:rsidRDefault="00E57714" w:rsidP="00A007C2">
            <w:pPr>
              <w:jc w:val="center"/>
            </w:pPr>
            <w:r>
              <w:t>VCC = 5V</w:t>
            </w:r>
          </w:p>
        </w:tc>
      </w:tr>
      <w:tr w:rsidR="0080629F" w14:paraId="4EC05464" w14:textId="77777777" w:rsidTr="00E15467">
        <w:trPr>
          <w:jc w:val="center"/>
        </w:trPr>
        <w:tc>
          <w:tcPr>
            <w:tcW w:w="4814" w:type="dxa"/>
          </w:tcPr>
          <w:p w14:paraId="10D3F19C" w14:textId="77777777" w:rsidR="00A007C2" w:rsidRDefault="00A007C2" w:rsidP="00A007C2">
            <w:pPr>
              <w:jc w:val="center"/>
            </w:pPr>
          </w:p>
        </w:tc>
        <w:tc>
          <w:tcPr>
            <w:tcW w:w="4814" w:type="dxa"/>
          </w:tcPr>
          <w:p w14:paraId="2DE8959C" w14:textId="77777777" w:rsidR="00A007C2" w:rsidRDefault="00A007C2" w:rsidP="00A007C2">
            <w:pPr>
              <w:jc w:val="center"/>
            </w:pPr>
          </w:p>
        </w:tc>
      </w:tr>
      <w:tr w:rsidR="0080629F" w14:paraId="7F1499E4" w14:textId="77777777" w:rsidTr="00E15467">
        <w:trPr>
          <w:jc w:val="center"/>
        </w:trPr>
        <w:tc>
          <w:tcPr>
            <w:tcW w:w="4814" w:type="dxa"/>
          </w:tcPr>
          <w:p w14:paraId="43726E8C" w14:textId="75787C85" w:rsidR="00A007C2" w:rsidRDefault="009C4D5F" w:rsidP="00A007C2">
            <w:pPr>
              <w:jc w:val="center"/>
            </w:pPr>
            <w:r>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Default="009C4D5F" w:rsidP="00A007C2">
            <w:pPr>
              <w:jc w:val="center"/>
            </w:pPr>
            <w:r>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14:paraId="6952195D" w14:textId="77777777" w:rsidTr="00E15467">
        <w:trPr>
          <w:jc w:val="center"/>
        </w:trPr>
        <w:tc>
          <w:tcPr>
            <w:tcW w:w="4814" w:type="dxa"/>
          </w:tcPr>
          <w:p w14:paraId="5460CD97" w14:textId="29CA97DF" w:rsidR="00A007C2" w:rsidRDefault="009C4D5F" w:rsidP="00A007C2">
            <w:pPr>
              <w:jc w:val="center"/>
            </w:pPr>
            <w:r>
              <w:t>VCC = 5.41 V</w:t>
            </w:r>
          </w:p>
        </w:tc>
        <w:tc>
          <w:tcPr>
            <w:tcW w:w="4814" w:type="dxa"/>
          </w:tcPr>
          <w:p w14:paraId="20BC0D2C" w14:textId="5FB0866D" w:rsidR="00A007C2" w:rsidRDefault="009C4D5F" w:rsidP="00A007C2">
            <w:pPr>
              <w:jc w:val="center"/>
            </w:pPr>
            <w:r>
              <w:t>VCC = 5.9 V</w:t>
            </w:r>
          </w:p>
        </w:tc>
      </w:tr>
      <w:tr w:rsidR="0080629F" w14:paraId="45B0EA7A" w14:textId="77777777" w:rsidTr="00E15467">
        <w:trPr>
          <w:jc w:val="center"/>
        </w:trPr>
        <w:tc>
          <w:tcPr>
            <w:tcW w:w="4814" w:type="dxa"/>
          </w:tcPr>
          <w:p w14:paraId="0DA3F076" w14:textId="77777777" w:rsidR="00A007C2" w:rsidRDefault="00A007C2" w:rsidP="00A007C2">
            <w:pPr>
              <w:jc w:val="center"/>
            </w:pPr>
          </w:p>
        </w:tc>
        <w:tc>
          <w:tcPr>
            <w:tcW w:w="4814" w:type="dxa"/>
          </w:tcPr>
          <w:p w14:paraId="654C9304" w14:textId="77777777" w:rsidR="00A007C2" w:rsidRDefault="00A007C2" w:rsidP="00A007C2">
            <w:pPr>
              <w:jc w:val="center"/>
            </w:pPr>
          </w:p>
        </w:tc>
      </w:tr>
      <w:tr w:rsidR="0080629F" w14:paraId="1560C2DE" w14:textId="77777777" w:rsidTr="00E15467">
        <w:trPr>
          <w:jc w:val="center"/>
        </w:trPr>
        <w:tc>
          <w:tcPr>
            <w:tcW w:w="4814" w:type="dxa"/>
          </w:tcPr>
          <w:p w14:paraId="2F2024FC" w14:textId="1EED5FB4" w:rsidR="00A007C2" w:rsidRDefault="0080629F" w:rsidP="00A007C2">
            <w:pPr>
              <w:jc w:val="center"/>
            </w:pPr>
            <w:r>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Default="0080629F" w:rsidP="00A007C2">
            <w:pPr>
              <w:jc w:val="center"/>
            </w:pPr>
            <w:r>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14:paraId="31EE6AEF" w14:textId="77777777" w:rsidTr="00E15467">
        <w:trPr>
          <w:jc w:val="center"/>
        </w:trPr>
        <w:tc>
          <w:tcPr>
            <w:tcW w:w="4814" w:type="dxa"/>
          </w:tcPr>
          <w:p w14:paraId="3C206AA2" w14:textId="060A08E2" w:rsidR="00A007C2" w:rsidRDefault="0080629F" w:rsidP="00A007C2">
            <w:pPr>
              <w:jc w:val="center"/>
            </w:pPr>
            <w:r>
              <w:t>VCC = 6 V</w:t>
            </w:r>
          </w:p>
        </w:tc>
        <w:tc>
          <w:tcPr>
            <w:tcW w:w="4814" w:type="dxa"/>
          </w:tcPr>
          <w:p w14:paraId="42A7943B" w14:textId="28DFB83F" w:rsidR="00A007C2" w:rsidRDefault="0080629F" w:rsidP="00A007C2">
            <w:pPr>
              <w:jc w:val="center"/>
            </w:pPr>
            <w:r>
              <w:t>VCC = 6.3 V</w:t>
            </w:r>
          </w:p>
        </w:tc>
      </w:tr>
    </w:tbl>
    <w:p w14:paraId="770BAF02" w14:textId="77777777" w:rsidR="00412149" w:rsidRDefault="00412149">
      <w:pPr>
        <w:sectPr w:rsidR="00412149"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Default="003709E2" w:rsidP="00683659">
      <w:pPr>
        <w:pStyle w:val="Heading1"/>
      </w:pPr>
      <w:bookmarkStart w:id="205" w:name="_Toc145632590"/>
      <w:r w:rsidRPr="00806AA7">
        <w:lastRenderedPageBreak/>
        <w:t xml:space="preserve">APPENDIX </w:t>
      </w:r>
      <w:bookmarkStart w:id="206" w:name="Appendix_C"/>
      <w:r>
        <w:t>C</w:t>
      </w:r>
      <w:bookmarkEnd w:id="206"/>
      <w:r w:rsidRPr="00806AA7">
        <w:t xml:space="preserve">. </w:t>
      </w:r>
      <w:r w:rsidR="00E176E7">
        <w:t xml:space="preserve">Op-Amp </w:t>
      </w:r>
      <w:r w:rsidR="00683659">
        <w:t>P</w:t>
      </w:r>
      <w:r w:rsidR="00E176E7">
        <w:t xml:space="preserve">ick-up </w:t>
      </w:r>
      <w:r w:rsidR="00683659">
        <w:t>T</w:t>
      </w:r>
      <w:r w:rsidR="00E176E7">
        <w:t xml:space="preserve">est for </w:t>
      </w:r>
      <w:r w:rsidR="00683659">
        <w:t>V</w:t>
      </w:r>
      <w:r w:rsidR="00E176E7">
        <w:t xml:space="preserve">oltage </w:t>
      </w:r>
      <w:r w:rsidR="00683659">
        <w:t>B</w:t>
      </w:r>
      <w:r w:rsidR="00E176E7">
        <w:t xml:space="preserve">uffer at 3.3-V </w:t>
      </w:r>
      <w:r w:rsidR="00683659">
        <w:t>P</w:t>
      </w:r>
      <w:r w:rsidR="00E176E7">
        <w:t xml:space="preserve">ower </w:t>
      </w:r>
      <w:r w:rsidR="00683659">
        <w:t>S</w:t>
      </w:r>
      <w:r w:rsidR="00E176E7">
        <w:t>upply</w:t>
      </w:r>
      <w:bookmarkEnd w:id="205"/>
    </w:p>
    <w:p w14:paraId="09100C47" w14:textId="77777777" w:rsidR="00B81610" w:rsidRPr="00B81610" w:rsidRDefault="00B81610" w:rsidP="00B81610"/>
    <w:tbl>
      <w:tblPr>
        <w:tblStyle w:val="TableGrid"/>
        <w:tblW w:w="0" w:type="auto"/>
        <w:tblLook w:val="04A0" w:firstRow="1" w:lastRow="0" w:firstColumn="1" w:lastColumn="0" w:noHBand="0" w:noVBand="1"/>
      </w:tblPr>
      <w:tblGrid>
        <w:gridCol w:w="7236"/>
        <w:gridCol w:w="7160"/>
      </w:tblGrid>
      <w:tr w:rsidR="00184FD9" w14:paraId="6DE2B1D8" w14:textId="77777777" w:rsidTr="00CB0845">
        <w:tc>
          <w:tcPr>
            <w:tcW w:w="7236" w:type="dxa"/>
            <w:tcBorders>
              <w:top w:val="nil"/>
              <w:left w:val="nil"/>
              <w:bottom w:val="nil"/>
              <w:right w:val="nil"/>
            </w:tcBorders>
          </w:tcPr>
          <w:p w14:paraId="150ECEF3" w14:textId="30FFE127" w:rsidR="00E15467" w:rsidRDefault="00B81610" w:rsidP="00184FD9">
            <w:pPr>
              <w:jc w:val="center"/>
            </w:pPr>
            <w:r>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Default="00B81610" w:rsidP="00184FD9">
            <w:pPr>
              <w:jc w:val="center"/>
            </w:pPr>
            <w:r>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14:paraId="79D747C1" w14:textId="77777777" w:rsidTr="00CB0845">
        <w:tc>
          <w:tcPr>
            <w:tcW w:w="7236" w:type="dxa"/>
            <w:tcBorders>
              <w:top w:val="nil"/>
              <w:left w:val="nil"/>
              <w:bottom w:val="nil"/>
              <w:right w:val="nil"/>
            </w:tcBorders>
          </w:tcPr>
          <w:p w14:paraId="2CCDA587" w14:textId="578091FF" w:rsidR="00E15467" w:rsidRDefault="00B81610" w:rsidP="00184FD9">
            <w:pPr>
              <w:jc w:val="center"/>
            </w:pPr>
            <w:r>
              <w:t>CA3140EZ</w:t>
            </w:r>
          </w:p>
        </w:tc>
        <w:tc>
          <w:tcPr>
            <w:tcW w:w="7160" w:type="dxa"/>
            <w:tcBorders>
              <w:top w:val="nil"/>
              <w:left w:val="nil"/>
              <w:bottom w:val="nil"/>
              <w:right w:val="nil"/>
            </w:tcBorders>
          </w:tcPr>
          <w:p w14:paraId="685401D5" w14:textId="17F3A522" w:rsidR="00E15467" w:rsidRDefault="00B81610" w:rsidP="00184FD9">
            <w:pPr>
              <w:jc w:val="center"/>
            </w:pPr>
            <w:r>
              <w:t>LM358P</w:t>
            </w:r>
          </w:p>
        </w:tc>
      </w:tr>
      <w:tr w:rsidR="00184FD9" w14:paraId="12A07C27" w14:textId="77777777" w:rsidTr="00CB0845">
        <w:tc>
          <w:tcPr>
            <w:tcW w:w="7236" w:type="dxa"/>
            <w:tcBorders>
              <w:top w:val="nil"/>
              <w:left w:val="nil"/>
              <w:bottom w:val="nil"/>
              <w:right w:val="nil"/>
            </w:tcBorders>
          </w:tcPr>
          <w:p w14:paraId="52E8AF39" w14:textId="77777777" w:rsidR="00E15467" w:rsidRDefault="00E15467" w:rsidP="00184FD9">
            <w:pPr>
              <w:jc w:val="center"/>
            </w:pPr>
          </w:p>
        </w:tc>
        <w:tc>
          <w:tcPr>
            <w:tcW w:w="7160" w:type="dxa"/>
            <w:tcBorders>
              <w:top w:val="nil"/>
              <w:left w:val="nil"/>
              <w:bottom w:val="nil"/>
              <w:right w:val="nil"/>
            </w:tcBorders>
          </w:tcPr>
          <w:p w14:paraId="4396FE24" w14:textId="77777777" w:rsidR="00E15467" w:rsidRDefault="00E15467" w:rsidP="00184FD9">
            <w:pPr>
              <w:jc w:val="center"/>
            </w:pPr>
          </w:p>
        </w:tc>
      </w:tr>
      <w:tr w:rsidR="00184FD9" w14:paraId="2AF7C478" w14:textId="77777777" w:rsidTr="00CB0845">
        <w:tc>
          <w:tcPr>
            <w:tcW w:w="7236" w:type="dxa"/>
            <w:tcBorders>
              <w:top w:val="nil"/>
              <w:left w:val="nil"/>
              <w:bottom w:val="nil"/>
              <w:right w:val="nil"/>
            </w:tcBorders>
          </w:tcPr>
          <w:p w14:paraId="31C7AC2D" w14:textId="49DE2CA0" w:rsidR="00E15467" w:rsidRDefault="00184FD9" w:rsidP="00184FD9">
            <w:pPr>
              <w:jc w:val="center"/>
            </w:pPr>
            <w:r>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Default="00CE03F6" w:rsidP="00184FD9">
            <w:pPr>
              <w:jc w:val="center"/>
            </w:pPr>
            <w:r>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14:paraId="7B1A2132" w14:textId="77777777" w:rsidTr="00CB0845">
        <w:tc>
          <w:tcPr>
            <w:tcW w:w="7236" w:type="dxa"/>
            <w:tcBorders>
              <w:top w:val="nil"/>
              <w:left w:val="nil"/>
              <w:bottom w:val="nil"/>
              <w:right w:val="nil"/>
            </w:tcBorders>
          </w:tcPr>
          <w:p w14:paraId="7E38F161" w14:textId="0FC74BB1" w:rsidR="00E15467" w:rsidRDefault="00CE03F6" w:rsidP="00184FD9">
            <w:pPr>
              <w:jc w:val="center"/>
            </w:pPr>
            <w:r>
              <w:t>LM393P</w:t>
            </w:r>
          </w:p>
        </w:tc>
        <w:tc>
          <w:tcPr>
            <w:tcW w:w="7160" w:type="dxa"/>
            <w:tcBorders>
              <w:top w:val="nil"/>
              <w:left w:val="nil"/>
              <w:bottom w:val="nil"/>
              <w:right w:val="nil"/>
            </w:tcBorders>
          </w:tcPr>
          <w:p w14:paraId="69910282" w14:textId="7F8300EA" w:rsidR="00E15467" w:rsidRDefault="00CE03F6" w:rsidP="00184FD9">
            <w:pPr>
              <w:jc w:val="center"/>
            </w:pPr>
            <w:r>
              <w:t>UA</w:t>
            </w:r>
            <w:r w:rsidR="00214C50">
              <w:t>741CP</w:t>
            </w:r>
          </w:p>
        </w:tc>
      </w:tr>
      <w:tr w:rsidR="00184FD9" w14:paraId="6E9BA000" w14:textId="77777777" w:rsidTr="00CB0845">
        <w:tc>
          <w:tcPr>
            <w:tcW w:w="7236" w:type="dxa"/>
            <w:tcBorders>
              <w:top w:val="nil"/>
              <w:left w:val="nil"/>
              <w:bottom w:val="nil"/>
              <w:right w:val="nil"/>
            </w:tcBorders>
          </w:tcPr>
          <w:p w14:paraId="3478718D" w14:textId="77777777" w:rsidR="00E15467" w:rsidRDefault="00E15467" w:rsidP="00184FD9">
            <w:pPr>
              <w:jc w:val="center"/>
            </w:pPr>
          </w:p>
        </w:tc>
        <w:tc>
          <w:tcPr>
            <w:tcW w:w="7160" w:type="dxa"/>
            <w:tcBorders>
              <w:top w:val="nil"/>
              <w:left w:val="nil"/>
              <w:bottom w:val="nil"/>
              <w:right w:val="nil"/>
            </w:tcBorders>
          </w:tcPr>
          <w:p w14:paraId="0BA907C4" w14:textId="77777777" w:rsidR="00E15467" w:rsidRDefault="00E15467" w:rsidP="00184FD9">
            <w:pPr>
              <w:jc w:val="center"/>
            </w:pPr>
          </w:p>
        </w:tc>
      </w:tr>
      <w:tr w:rsidR="00214C50" w14:paraId="619B9329" w14:textId="77777777" w:rsidTr="00CB0845">
        <w:tc>
          <w:tcPr>
            <w:tcW w:w="14396" w:type="dxa"/>
            <w:gridSpan w:val="2"/>
            <w:tcBorders>
              <w:top w:val="nil"/>
              <w:left w:val="nil"/>
              <w:bottom w:val="nil"/>
              <w:right w:val="nil"/>
            </w:tcBorders>
          </w:tcPr>
          <w:p w14:paraId="72D49D18" w14:textId="1E60A5B9" w:rsidR="00214C50" w:rsidRDefault="00214C50" w:rsidP="00184FD9">
            <w:pPr>
              <w:jc w:val="center"/>
            </w:pPr>
            <w:r>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14:paraId="56553E87" w14:textId="77777777" w:rsidTr="00CB0845">
        <w:tc>
          <w:tcPr>
            <w:tcW w:w="14396" w:type="dxa"/>
            <w:gridSpan w:val="2"/>
            <w:tcBorders>
              <w:top w:val="nil"/>
              <w:left w:val="nil"/>
              <w:bottom w:val="nil"/>
              <w:right w:val="nil"/>
            </w:tcBorders>
          </w:tcPr>
          <w:p w14:paraId="2EDC5929" w14:textId="0B1D758D" w:rsidR="00214C50" w:rsidRDefault="00214C50" w:rsidP="00184FD9">
            <w:pPr>
              <w:jc w:val="center"/>
            </w:pPr>
            <w:r>
              <w:t>MCP6002</w:t>
            </w:r>
            <w:r w:rsidR="00CB0845">
              <w:t>-I/P</w:t>
            </w:r>
          </w:p>
        </w:tc>
      </w:tr>
    </w:tbl>
    <w:p w14:paraId="07A79271" w14:textId="3EA6B702" w:rsidR="0053472E" w:rsidRDefault="0053472E"/>
    <w:p w14:paraId="1CC791D5" w14:textId="77777777" w:rsidR="0053472E" w:rsidRDefault="0053472E">
      <w:r>
        <w:br w:type="page"/>
      </w:r>
    </w:p>
    <w:p w14:paraId="41412408" w14:textId="185D71CF" w:rsidR="00D36C92" w:rsidRDefault="00D36C92" w:rsidP="00683659">
      <w:pPr>
        <w:pStyle w:val="Heading1"/>
      </w:pPr>
      <w:bookmarkStart w:id="207" w:name="_Toc145632591"/>
      <w:r w:rsidRPr="00806AA7">
        <w:lastRenderedPageBreak/>
        <w:t xml:space="preserve">APPENDIX </w:t>
      </w:r>
      <w:r>
        <w:t>D</w:t>
      </w:r>
      <w:r w:rsidRPr="00806AA7">
        <w:t xml:space="preserve">. </w:t>
      </w:r>
      <w:r>
        <w:t xml:space="preserve">Wind Vane </w:t>
      </w:r>
      <w:r w:rsidR="003841B7">
        <w:t xml:space="preserve">Test Result for Circuitry of </w:t>
      </w:r>
      <w:r w:rsidR="003841B7">
        <w:fldChar w:fldCharType="begin"/>
      </w:r>
      <w:r w:rsidR="003841B7">
        <w:instrText xml:space="preserve"> REF _Ref130292728 \h </w:instrText>
      </w:r>
      <w:r w:rsidR="003841B7">
        <w:fldChar w:fldCharType="separate"/>
      </w:r>
      <w:r w:rsidR="003841B7" w:rsidRPr="00806AA7">
        <w:t xml:space="preserve">Figure </w:t>
      </w:r>
      <w:r w:rsidR="003841B7">
        <w:t>3</w:t>
      </w:r>
      <w:r w:rsidR="003841B7">
        <w:noBreakHyphen/>
        <w:t>14</w:t>
      </w:r>
      <w:bookmarkEnd w:id="207"/>
      <w:r w:rsidR="003841B7">
        <w:fldChar w:fldCharType="end"/>
      </w:r>
    </w:p>
    <w:p w14:paraId="4D7245A3" w14:textId="77777777" w:rsidR="003841B7"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45226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0.7084 V</w:t>
            </w:r>
          </w:p>
        </w:tc>
      </w:tr>
      <w:tr w:rsidR="0045226A" w:rsidRPr="0045226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r>
      <w:tr w:rsidR="0045226A" w:rsidRPr="0045226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4.13</w:t>
            </w:r>
          </w:p>
        </w:tc>
      </w:tr>
      <w:tr w:rsidR="0045226A" w:rsidRPr="0045226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8.57</w:t>
            </w:r>
          </w:p>
        </w:tc>
      </w:tr>
      <w:tr w:rsidR="0045226A" w:rsidRPr="0045226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9.35</w:t>
            </w:r>
          </w:p>
        </w:tc>
      </w:tr>
      <w:tr w:rsidR="0045226A" w:rsidRPr="0045226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8.93</w:t>
            </w:r>
          </w:p>
        </w:tc>
      </w:tr>
      <w:tr w:rsidR="0045226A" w:rsidRPr="0045226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bl>
    <w:p w14:paraId="5A6DBADE" w14:textId="41A76248" w:rsidR="00342566" w:rsidRDefault="00342566">
      <w:r>
        <w:br w:type="page"/>
      </w:r>
    </w:p>
    <w:p w14:paraId="6390B61D" w14:textId="77777777" w:rsidR="003841B7"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6332C8"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Input direction:</w:t>
            </w:r>
            <w:r w:rsidRPr="006332C8">
              <w:rPr>
                <w:rFonts w:eastAsia="Times New Roman" w:cs="Times New Roman"/>
                <w:noProof w:val="0"/>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9908 V</w:t>
            </w:r>
          </w:p>
        </w:tc>
      </w:tr>
      <w:tr w:rsidR="006332C8" w:rsidRPr="006332C8"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0.4</w:t>
            </w:r>
          </w:p>
        </w:tc>
      </w:tr>
      <w:tr w:rsidR="006332C8" w:rsidRPr="006332C8"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5.1</w:t>
            </w:r>
          </w:p>
        </w:tc>
      </w:tr>
      <w:tr w:rsidR="006332C8" w:rsidRPr="006332C8"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2</w:t>
            </w:r>
          </w:p>
        </w:tc>
      </w:tr>
      <w:tr w:rsidR="006332C8" w:rsidRPr="006332C8"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1</w:t>
            </w:r>
          </w:p>
        </w:tc>
      </w:tr>
      <w:tr w:rsidR="006332C8" w:rsidRPr="006332C8"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5.3</w:t>
            </w:r>
          </w:p>
        </w:tc>
      </w:tr>
      <w:tr w:rsidR="006332C8" w:rsidRPr="006332C8"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3.6</w:t>
            </w:r>
          </w:p>
        </w:tc>
      </w:tr>
      <w:tr w:rsidR="006332C8" w:rsidRPr="006332C8"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bl>
    <w:p w14:paraId="68719BC2" w14:textId="656FD4EC" w:rsidR="006332C8" w:rsidRDefault="006332C8"/>
    <w:p w14:paraId="0E483E46" w14:textId="77777777" w:rsidR="006332C8" w:rsidRDefault="006332C8">
      <w:r>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6332C8"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lastRenderedPageBreak/>
              <w:t xml:space="preserve">Input direction: </w:t>
            </w:r>
            <w:r w:rsidRPr="006332C8">
              <w:rPr>
                <w:rFonts w:eastAsia="Times New Roman" w:cs="Times New Roman"/>
                <w:noProof w:val="0"/>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6726 V</w:t>
            </w:r>
          </w:p>
        </w:tc>
      </w:tr>
      <w:tr w:rsidR="006332C8" w:rsidRPr="006332C8"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65</w:t>
            </w:r>
          </w:p>
        </w:tc>
      </w:tr>
      <w:tr w:rsidR="006332C8" w:rsidRPr="006332C8"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27</w:t>
            </w:r>
          </w:p>
        </w:tc>
      </w:tr>
      <w:tr w:rsidR="006332C8" w:rsidRPr="006332C8"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37</w:t>
            </w:r>
          </w:p>
        </w:tc>
      </w:tr>
      <w:tr w:rsidR="006332C8" w:rsidRPr="006332C8"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670</w:t>
            </w:r>
          </w:p>
        </w:tc>
      </w:tr>
    </w:tbl>
    <w:p w14:paraId="2F9371AA" w14:textId="77777777" w:rsidR="006332C8" w:rsidRDefault="006332C8"/>
    <w:p w14:paraId="2D2538A9" w14:textId="77777777" w:rsidR="006332C8" w:rsidRDefault="006332C8"/>
    <w:p w14:paraId="5461A0EE" w14:textId="77777777" w:rsidR="006332C8" w:rsidRDefault="006332C8"/>
    <w:p w14:paraId="62CF12E0" w14:textId="77777777" w:rsidR="006332C8"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683659"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lastRenderedPageBreak/>
              <w:t xml:space="preserve">Input direction: </w:t>
            </w:r>
            <w:r w:rsidRPr="00683659">
              <w:rPr>
                <w:rFonts w:eastAsia="Times New Roman" w:cs="Times New Roman"/>
                <w:noProof w:val="0"/>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2.8647 V</w:t>
            </w:r>
          </w:p>
        </w:tc>
      </w:tr>
      <w:tr w:rsidR="00683659" w:rsidRPr="00683659"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r>
      <w:tr w:rsidR="00683659" w:rsidRPr="00683659"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1818</w:t>
            </w:r>
          </w:p>
        </w:tc>
      </w:tr>
      <w:tr w:rsidR="00683659" w:rsidRPr="00683659"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bl>
    <w:p w14:paraId="0AB1E376" w14:textId="4067A26D" w:rsidR="006332C8" w:rsidRDefault="006332C8">
      <w:r>
        <w:br w:type="page"/>
      </w:r>
    </w:p>
    <w:p w14:paraId="341ABE5B" w14:textId="77777777" w:rsidR="00E15467" w:rsidRDefault="00E15467">
      <w:pPr>
        <w:sectPr w:rsidR="00E15467" w:rsidSect="00A9653F">
          <w:pgSz w:w="16838" w:h="11906" w:orient="landscape" w:code="9"/>
          <w:pgMar w:top="1134" w:right="1134" w:bottom="1134" w:left="1134" w:header="709" w:footer="709" w:gutter="0"/>
          <w:pgNumType w:fmt="lowerRoman"/>
          <w:cols w:space="708"/>
          <w:docGrid w:linePitch="360"/>
        </w:sectPr>
      </w:pPr>
    </w:p>
    <w:p w14:paraId="6EB9CF08" w14:textId="27F469AF" w:rsidR="008F6B50" w:rsidRPr="00806AA7" w:rsidRDefault="00D701F6" w:rsidP="00E176E7">
      <w:r w:rsidRPr="00806AA7">
        <w:lastRenderedPageBreak/>
        <w:t xml:space="preserve">APPENDIX </w:t>
      </w:r>
      <w:r w:rsidR="00683659">
        <w:t>E</w:t>
      </w:r>
      <w:r w:rsidRPr="00806AA7">
        <w:t xml:space="preserve">. </w:t>
      </w:r>
      <w:r w:rsidR="00551502" w:rsidRPr="00806AA7">
        <w:t>LoRa Range Test – Node’s Log</w:t>
      </w:r>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lastRenderedPageBreak/>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lastRenderedPageBreak/>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lastRenderedPageBreak/>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6AA3622A" w:rsidR="00551502" w:rsidRPr="00806AA7" w:rsidRDefault="00551502" w:rsidP="00683659">
      <w:pPr>
        <w:pStyle w:val="Heading1"/>
      </w:pPr>
      <w:bookmarkStart w:id="208" w:name="_Toc145632592"/>
      <w:r w:rsidRPr="00806AA7">
        <w:lastRenderedPageBreak/>
        <w:t xml:space="preserve">APPENDIX </w:t>
      </w:r>
      <w:r w:rsidR="00683659">
        <w:t>F</w:t>
      </w:r>
      <w:r w:rsidRPr="00806AA7">
        <w:t>. LoRa Range Test – Gateway’s Log</w:t>
      </w:r>
      <w:bookmarkEnd w:id="208"/>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683659">
      <w:pPr>
        <w:pStyle w:val="Heading1"/>
      </w:pPr>
      <w:r w:rsidRPr="00806AA7">
        <w:br w:type="page"/>
      </w:r>
    </w:p>
    <w:p w14:paraId="498B1AD7" w14:textId="4FA7EC6A" w:rsidR="00576878" w:rsidRPr="00806AA7" w:rsidRDefault="00551502" w:rsidP="00683659">
      <w:pPr>
        <w:pStyle w:val="Heading1"/>
      </w:pPr>
      <w:bookmarkStart w:id="209" w:name="_Toc145632593"/>
      <w:r w:rsidRPr="00806AA7">
        <w:lastRenderedPageBreak/>
        <w:t>REFERENCES</w:t>
      </w:r>
      <w:bookmarkEnd w:id="209"/>
    </w:p>
    <w:p w14:paraId="733E9B3B" w14:textId="77777777" w:rsidR="006D3589" w:rsidRPr="00806AA7" w:rsidRDefault="006D3589" w:rsidP="006D3589"/>
    <w:p w14:paraId="537E39F4" w14:textId="752D7D71" w:rsidR="00BD4AE0" w:rsidRPr="00BD4AE0" w:rsidRDefault="00FE1B1D" w:rsidP="00BD4AE0">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BD4AE0" w:rsidRPr="00BD4AE0">
        <w:rPr>
          <w:rFonts w:ascii="Calibri" w:hAnsi="Calibri" w:cs="Calibri"/>
          <w:szCs w:val="24"/>
        </w:rPr>
        <w:t>[1]</w:t>
      </w:r>
      <w:r w:rsidR="00BD4AE0" w:rsidRPr="00BD4AE0">
        <w:rPr>
          <w:rFonts w:ascii="Calibri" w:hAnsi="Calibri" w:cs="Calibri"/>
          <w:szCs w:val="24"/>
        </w:rPr>
        <w:tab/>
        <w:t>H. N. Do, “Conceptual Design of an Autonomous Wireless Agrometeorology Station,” 2023.</w:t>
      </w:r>
    </w:p>
    <w:p w14:paraId="2C822B0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w:t>
      </w:r>
      <w:r w:rsidRPr="00BD4AE0">
        <w:rPr>
          <w:rFonts w:ascii="Calibri" w:hAnsi="Calibri" w:cs="Calibri"/>
          <w:szCs w:val="24"/>
        </w:rPr>
        <w:tab/>
        <w:t xml:space="preserve">E. Fahad, “Microcontroller Selection Criteria for your project, 8 bit Vs 16 bit Microcontroller,” </w:t>
      </w:r>
      <w:r w:rsidRPr="00BD4AE0">
        <w:rPr>
          <w:rFonts w:ascii="Calibri" w:hAnsi="Calibri" w:cs="Calibri"/>
          <w:i/>
          <w:iCs/>
          <w:szCs w:val="24"/>
        </w:rPr>
        <w:t>Electronic Clinic</w:t>
      </w:r>
      <w:r w:rsidRPr="00BD4AE0">
        <w:rPr>
          <w:rFonts w:ascii="Calibri" w:hAnsi="Calibri" w:cs="Calibri"/>
          <w:szCs w:val="24"/>
        </w:rPr>
        <w:t>, 2021. https://www.electroniclinic.com/microcontroller-selection-criteria-for-your-project-8-bit-vs-16-bit-microcontroller/.</w:t>
      </w:r>
    </w:p>
    <w:p w14:paraId="18B92F7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w:t>
      </w:r>
      <w:r w:rsidRPr="00BD4AE0">
        <w:rPr>
          <w:rFonts w:ascii="Calibri" w:hAnsi="Calibri" w:cs="Calibri"/>
          <w:szCs w:val="24"/>
        </w:rPr>
        <w:tab/>
        <w:t xml:space="preserve">J. Koon, “Key factors to consider when choosing a microcontroller,” </w:t>
      </w:r>
      <w:r w:rsidRPr="00BD4AE0">
        <w:rPr>
          <w:rFonts w:ascii="Calibri" w:hAnsi="Calibri" w:cs="Calibri"/>
          <w:i/>
          <w:iCs/>
          <w:szCs w:val="24"/>
        </w:rPr>
        <w:t>Micrcontroller Tips</w:t>
      </w:r>
      <w:r w:rsidRPr="00BD4AE0">
        <w:rPr>
          <w:rFonts w:ascii="Calibri" w:hAnsi="Calibri" w:cs="Calibri"/>
          <w:szCs w:val="24"/>
        </w:rPr>
        <w:t>, 2019. https://www.microcontrollertips.com/key-factors-consider-choosing-microcontroller/.</w:t>
      </w:r>
    </w:p>
    <w:p w14:paraId="135DC69D"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w:t>
      </w:r>
      <w:r w:rsidRPr="00BD4AE0">
        <w:rPr>
          <w:rFonts w:ascii="Calibri" w:hAnsi="Calibri" w:cs="Calibri"/>
          <w:szCs w:val="24"/>
        </w:rPr>
        <w:tab/>
        <w:t>EntcEngg Team, “Criteria for Choosing a Microcontroller.” 2017, [Online]. Available: https://www.entcengg.com/criteria-choosing-microcontroller/.</w:t>
      </w:r>
    </w:p>
    <w:p w14:paraId="0F99303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w:t>
      </w:r>
      <w:r w:rsidRPr="00BD4AE0">
        <w:rPr>
          <w:rFonts w:ascii="Calibri" w:hAnsi="Calibri" w:cs="Calibri"/>
          <w:szCs w:val="24"/>
        </w:rPr>
        <w:tab/>
        <w:t xml:space="preserve">Robocraze, “How to choose a microcontroller,” </w:t>
      </w:r>
      <w:r w:rsidRPr="00BD4AE0">
        <w:rPr>
          <w:rFonts w:ascii="Calibri" w:hAnsi="Calibri" w:cs="Calibri"/>
          <w:i/>
          <w:iCs/>
          <w:szCs w:val="24"/>
        </w:rPr>
        <w:t>Robocraze</w:t>
      </w:r>
      <w:r w:rsidRPr="00BD4AE0">
        <w:rPr>
          <w:rFonts w:ascii="Calibri" w:hAnsi="Calibri" w:cs="Calibri"/>
          <w:szCs w:val="24"/>
        </w:rPr>
        <w:t>, 2021. https://robocraze.com/blogs/post/selecting-a-microcontroller-for-your-projects.</w:t>
      </w:r>
    </w:p>
    <w:p w14:paraId="02DC0DF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w:t>
      </w:r>
      <w:r w:rsidRPr="00BD4AE0">
        <w:rPr>
          <w:rFonts w:ascii="Calibri" w:hAnsi="Calibri" w:cs="Calibri"/>
          <w:szCs w:val="24"/>
        </w:rPr>
        <w:tab/>
        <w:t>Texas Instruments, “Benefits and Issues on Migration of 5-V and 3.3-V Logic to Lower-Voltage Supplies,” 1999. [Online]. Available: https://www.ti.com/lit/an/sdaa011a/sdaa011a.pdf.</w:t>
      </w:r>
    </w:p>
    <w:p w14:paraId="4F0FAD7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7]</w:t>
      </w:r>
      <w:r w:rsidRPr="00BD4AE0">
        <w:rPr>
          <w:rFonts w:ascii="Calibri" w:hAnsi="Calibri" w:cs="Calibri"/>
          <w:szCs w:val="24"/>
        </w:rPr>
        <w:tab/>
        <w:t xml:space="preserve">STM32-base, “Blue Pill,” </w:t>
      </w:r>
      <w:r w:rsidRPr="00BD4AE0">
        <w:rPr>
          <w:rFonts w:ascii="Calibri" w:hAnsi="Calibri" w:cs="Calibri"/>
          <w:i/>
          <w:iCs/>
          <w:szCs w:val="24"/>
        </w:rPr>
        <w:t>STM32-base</w:t>
      </w:r>
      <w:r w:rsidRPr="00BD4AE0">
        <w:rPr>
          <w:rFonts w:ascii="Calibri" w:hAnsi="Calibri" w:cs="Calibri"/>
          <w:szCs w:val="24"/>
        </w:rPr>
        <w:t>. https://stm32-base.org/boards/STM32F103C8T6-Blue-Pill.html.</w:t>
      </w:r>
    </w:p>
    <w:p w14:paraId="277EA30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8]</w:t>
      </w:r>
      <w:r w:rsidRPr="00BD4AE0">
        <w:rPr>
          <w:rFonts w:ascii="Calibri" w:hAnsi="Calibri" w:cs="Calibri"/>
          <w:szCs w:val="24"/>
        </w:rPr>
        <w:tab/>
        <w:t>STMicroelectronics, “STM32F101xx, STM32F102xx, STM32F103xx, STM32F105xx and STM32F107xx advanced Arm®-based 32-bit MCUs,” no. February 2021. 2021.</w:t>
      </w:r>
    </w:p>
    <w:p w14:paraId="4041D4A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9]</w:t>
      </w:r>
      <w:r w:rsidRPr="00BD4AE0">
        <w:rPr>
          <w:rFonts w:ascii="Calibri" w:hAnsi="Calibri" w:cs="Calibri"/>
          <w:szCs w:val="24"/>
        </w:rPr>
        <w:tab/>
        <w:t>STMicroelectronics, “STM32F103x8, STM32F103xB.” pp. 1–116, 2022.</w:t>
      </w:r>
    </w:p>
    <w:p w14:paraId="38880DF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0]</w:t>
      </w:r>
      <w:r w:rsidRPr="00BD4AE0">
        <w:rPr>
          <w:rFonts w:ascii="Calibri" w:hAnsi="Calibri" w:cs="Calibri"/>
          <w:szCs w:val="24"/>
        </w:rPr>
        <w:tab/>
        <w:t xml:space="preserve">M. Cardinali, “The importance of weather data in agriculture,” </w:t>
      </w:r>
      <w:r w:rsidRPr="00BD4AE0">
        <w:rPr>
          <w:rFonts w:ascii="Calibri" w:hAnsi="Calibri" w:cs="Calibri"/>
          <w:i/>
          <w:iCs/>
          <w:szCs w:val="24"/>
        </w:rPr>
        <w:t>Agricolus</w:t>
      </w:r>
      <w:r w:rsidRPr="00BD4AE0">
        <w:rPr>
          <w:rFonts w:ascii="Calibri" w:hAnsi="Calibri" w:cs="Calibri"/>
          <w:szCs w:val="24"/>
        </w:rPr>
        <w:t>, 2022. https://www.agricolus.com/en/the-importance-of-weather-data-in-agriculture/.</w:t>
      </w:r>
    </w:p>
    <w:p w14:paraId="568BB9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1]</w:t>
      </w:r>
      <w:r w:rsidRPr="00BD4AE0">
        <w:rPr>
          <w:rFonts w:ascii="Calibri" w:hAnsi="Calibri" w:cs="Calibri"/>
          <w:szCs w:val="24"/>
        </w:rPr>
        <w:tab/>
        <w:t xml:space="preserve">B. Gardiner, P. Berry, and B. Moulia, “Review: Wind impacts on plant growth, mechanics and damage,” </w:t>
      </w:r>
      <w:r w:rsidRPr="00BD4AE0">
        <w:rPr>
          <w:rFonts w:ascii="Calibri" w:hAnsi="Calibri" w:cs="Calibri"/>
          <w:i/>
          <w:iCs/>
          <w:szCs w:val="24"/>
        </w:rPr>
        <w:t>Plant Sci.</w:t>
      </w:r>
      <w:r w:rsidRPr="00BD4AE0">
        <w:rPr>
          <w:rFonts w:ascii="Calibri" w:hAnsi="Calibri" w:cs="Calibri"/>
          <w:szCs w:val="24"/>
        </w:rPr>
        <w:t>, vol. 245, pp. 94–118, Apr. 2016, doi: 10.1016/j.plantsci.2016.01.006.</w:t>
      </w:r>
    </w:p>
    <w:p w14:paraId="4953AE7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2]</w:t>
      </w:r>
      <w:r w:rsidRPr="00BD4AE0">
        <w:rPr>
          <w:rFonts w:ascii="Calibri" w:hAnsi="Calibri" w:cs="Calibri"/>
          <w:szCs w:val="24"/>
        </w:rPr>
        <w:tab/>
        <w:t xml:space="preserve">E. de Langre, “Effects of Wind on Plants,” </w:t>
      </w:r>
      <w:r w:rsidRPr="00BD4AE0">
        <w:rPr>
          <w:rFonts w:ascii="Calibri" w:hAnsi="Calibri" w:cs="Calibri"/>
          <w:i/>
          <w:iCs/>
          <w:szCs w:val="24"/>
        </w:rPr>
        <w:t>Annu. Rev. Fluid Mech.</w:t>
      </w:r>
      <w:r w:rsidRPr="00BD4AE0">
        <w:rPr>
          <w:rFonts w:ascii="Calibri" w:hAnsi="Calibri" w:cs="Calibri"/>
          <w:szCs w:val="24"/>
        </w:rPr>
        <w:t>, vol. 40, no. 1, pp. 141–168, Jan. 2008, doi: 10.1146/annurev.fluid.40.111406.102135.</w:t>
      </w:r>
    </w:p>
    <w:p w14:paraId="2A59824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3]</w:t>
      </w:r>
      <w:r w:rsidRPr="00BD4AE0">
        <w:rPr>
          <w:rFonts w:ascii="Calibri" w:hAnsi="Calibri" w:cs="Calibri"/>
          <w:szCs w:val="24"/>
        </w:rPr>
        <w:tab/>
        <w:t>Misol Electronics, “misol SP-WS02 Spare part (outdoor unit) for Professional Wireless Weather Station.” http://www.misolweather.com/index.php?m=home&amp;c=View&amp;a=index&amp;aid=60.</w:t>
      </w:r>
    </w:p>
    <w:p w14:paraId="46E765E3"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4]</w:t>
      </w:r>
      <w:r w:rsidRPr="00BD4AE0">
        <w:rPr>
          <w:rFonts w:ascii="Calibri" w:hAnsi="Calibri" w:cs="Calibri"/>
          <w:szCs w:val="24"/>
        </w:rPr>
        <w:tab/>
        <w:t xml:space="preserve">S. Pindado, J. Cubas, and F. Sorribes-Palmer, “The Cup Anemometer, a Fundamental Meteorological Instrument for the Wind Energy Industry. Research at the IDR/UPM Institute,” </w:t>
      </w:r>
      <w:r w:rsidRPr="00BD4AE0">
        <w:rPr>
          <w:rFonts w:ascii="Calibri" w:hAnsi="Calibri" w:cs="Calibri"/>
          <w:i/>
          <w:iCs/>
          <w:szCs w:val="24"/>
        </w:rPr>
        <w:t>Sensors</w:t>
      </w:r>
      <w:r w:rsidRPr="00BD4AE0">
        <w:rPr>
          <w:rFonts w:ascii="Calibri" w:hAnsi="Calibri" w:cs="Calibri"/>
          <w:szCs w:val="24"/>
        </w:rPr>
        <w:t>, vol. 14, no. 11, pp. 21418–21452, Nov. 2014, doi: 10.3390/s141121418.</w:t>
      </w:r>
    </w:p>
    <w:p w14:paraId="363C809E"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5]</w:t>
      </w:r>
      <w:r w:rsidRPr="00BD4AE0">
        <w:rPr>
          <w:rFonts w:ascii="Calibri" w:hAnsi="Calibri" w:cs="Calibri"/>
          <w:szCs w:val="24"/>
        </w:rPr>
        <w:tab/>
        <w:t>Argent Data System, “Weather Sensor Assembly p / n 80422.” 2014, [Online]. Available: https://www.argentdata.com/files/80422_datasheet.pdf.</w:t>
      </w:r>
    </w:p>
    <w:p w14:paraId="4A1F0E5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6]</w:t>
      </w:r>
      <w:r w:rsidRPr="00BD4AE0">
        <w:rPr>
          <w:rFonts w:ascii="Calibri" w:hAnsi="Calibri" w:cs="Calibri"/>
          <w:szCs w:val="24"/>
        </w:rPr>
        <w:tab/>
        <w:t xml:space="preserve">T. Reed, “Multimeter Measurements Explained,” </w:t>
      </w:r>
      <w:r w:rsidRPr="00BD4AE0">
        <w:rPr>
          <w:rFonts w:ascii="Calibri" w:hAnsi="Calibri" w:cs="Calibri"/>
          <w:i/>
          <w:iCs/>
          <w:szCs w:val="24"/>
        </w:rPr>
        <w:t>Electronic Design</w:t>
      </w:r>
      <w:r w:rsidRPr="00BD4AE0">
        <w:rPr>
          <w:rFonts w:ascii="Calibri" w:hAnsi="Calibri" w:cs="Calibri"/>
          <w:szCs w:val="24"/>
        </w:rPr>
        <w:t>, 2020.</w:t>
      </w:r>
    </w:p>
    <w:p w14:paraId="2476948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7]</w:t>
      </w:r>
      <w:r w:rsidRPr="00BD4AE0">
        <w:rPr>
          <w:rFonts w:ascii="Calibri" w:hAnsi="Calibri" w:cs="Calibri"/>
          <w:szCs w:val="24"/>
        </w:rPr>
        <w:tab/>
        <w:t xml:space="preserve">Misol Electronics, “Professional Weather Station (Wind and Air Pressure) - Operational </w:t>
      </w:r>
      <w:r w:rsidRPr="00BD4AE0">
        <w:rPr>
          <w:rFonts w:ascii="Calibri" w:hAnsi="Calibri" w:cs="Calibri"/>
          <w:szCs w:val="24"/>
        </w:rPr>
        <w:lastRenderedPageBreak/>
        <w:t>Manual.” pp. 1–24.</w:t>
      </w:r>
    </w:p>
    <w:p w14:paraId="742D90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8]</w:t>
      </w:r>
      <w:r w:rsidRPr="00BD4AE0">
        <w:rPr>
          <w:rFonts w:ascii="Calibri" w:hAnsi="Calibri" w:cs="Calibri"/>
          <w:szCs w:val="24"/>
        </w:rPr>
        <w:tab/>
        <w:t xml:space="preserve">Bosch Sensortec GmbH, “Humidity sensor BME280,” </w:t>
      </w:r>
      <w:r w:rsidRPr="00BD4AE0">
        <w:rPr>
          <w:rFonts w:ascii="Calibri" w:hAnsi="Calibri" w:cs="Calibri"/>
          <w:i/>
          <w:iCs/>
          <w:szCs w:val="24"/>
        </w:rPr>
        <w:t>Bosch Sensortec GmbH</w:t>
      </w:r>
      <w:r w:rsidRPr="00BD4AE0">
        <w:rPr>
          <w:rFonts w:ascii="Calibri" w:hAnsi="Calibri" w:cs="Calibri"/>
          <w:szCs w:val="24"/>
        </w:rPr>
        <w:t>. https://www.bosch-sensortec.com/products/environmental-sensors/humidity-sensors-bme280/#description.</w:t>
      </w:r>
    </w:p>
    <w:p w14:paraId="1308CB0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9]</w:t>
      </w:r>
      <w:r w:rsidRPr="00BD4AE0">
        <w:rPr>
          <w:rFonts w:ascii="Calibri" w:hAnsi="Calibri" w:cs="Calibri"/>
          <w:szCs w:val="24"/>
        </w:rPr>
        <w:tab/>
        <w:t xml:space="preserve">Bosch Sensortec GmbH, “BME280 Environmental Sensor,” </w:t>
      </w:r>
      <w:r w:rsidRPr="00BD4AE0">
        <w:rPr>
          <w:rFonts w:ascii="Calibri" w:hAnsi="Calibri" w:cs="Calibri"/>
          <w:i/>
          <w:iCs/>
          <w:szCs w:val="24"/>
        </w:rPr>
        <w:t>Bosch Sensortec GmbH</w:t>
      </w:r>
      <w:r w:rsidRPr="00BD4AE0">
        <w:rPr>
          <w:rFonts w:ascii="Calibri" w:hAnsi="Calibri" w:cs="Calibri"/>
          <w:szCs w:val="24"/>
        </w:rPr>
        <w:t>. Jan. 2022.</w:t>
      </w:r>
    </w:p>
    <w:p w14:paraId="5362AEA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0]</w:t>
      </w:r>
      <w:r w:rsidRPr="00BD4AE0">
        <w:rPr>
          <w:rFonts w:ascii="Calibri" w:hAnsi="Calibri" w:cs="Calibri"/>
          <w:szCs w:val="24"/>
        </w:rPr>
        <w:tab/>
        <w:t>Linh Kiện 888, “Cảm Biến Áp Suất BME280 3.3V.” https://linhkien888.vn/cam-bien-ap-suat-bme280-3-3v.</w:t>
      </w:r>
    </w:p>
    <w:p w14:paraId="0BD2287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1]</w:t>
      </w:r>
      <w:r w:rsidRPr="00BD4AE0">
        <w:rPr>
          <w:rFonts w:ascii="Calibri" w:hAnsi="Calibri" w:cs="Calibri"/>
          <w:szCs w:val="24"/>
        </w:rPr>
        <w:tab/>
        <w:t>C. Petrich, N. P. Dang, I. Sæther, Ø. Kleven, and M. O’Sadnick, “A Note on Remote Temperature Measurements with DS18B20 Digital,” 2020, [Online]. Available: https://hdl.handle.net/11250/2716073.</w:t>
      </w:r>
    </w:p>
    <w:p w14:paraId="186705C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2]</w:t>
      </w:r>
      <w:r w:rsidRPr="00BD4AE0">
        <w:rPr>
          <w:rFonts w:ascii="Calibri" w:hAnsi="Calibri" w:cs="Calibri"/>
          <w:szCs w:val="24"/>
        </w:rPr>
        <w:tab/>
        <w:t>Maxim Integrated, “DS18B20.” 2019, [Online]. Available: https://datasheets.maximintegrated.com/en/ds/DS18B20.pdf.</w:t>
      </w:r>
    </w:p>
    <w:p w14:paraId="4355144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3]</w:t>
      </w:r>
      <w:r w:rsidRPr="00BD4AE0">
        <w:rPr>
          <w:rFonts w:ascii="Calibri" w:hAnsi="Calibri" w:cs="Calibri"/>
          <w:szCs w:val="24"/>
        </w:rPr>
        <w:tab/>
        <w:t xml:space="preserve">M. Fezari and A. Al Dahoud, </w:t>
      </w:r>
      <w:r w:rsidRPr="00BD4AE0">
        <w:rPr>
          <w:rFonts w:ascii="Calibri" w:hAnsi="Calibri" w:cs="Calibri"/>
          <w:i/>
          <w:iCs/>
          <w:szCs w:val="24"/>
        </w:rPr>
        <w:t>Exploring One-wire Temperature sensor “DS18B20” with Microcontrollers</w:t>
      </w:r>
      <w:r w:rsidRPr="00BD4AE0">
        <w:rPr>
          <w:rFonts w:ascii="Calibri" w:hAnsi="Calibri" w:cs="Calibri"/>
          <w:szCs w:val="24"/>
        </w:rPr>
        <w:t>. 2019.</w:t>
      </w:r>
    </w:p>
    <w:p w14:paraId="31F8E7F4"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4]</w:t>
      </w:r>
      <w:r w:rsidRPr="00BD4AE0">
        <w:rPr>
          <w:rFonts w:ascii="Calibri" w:hAnsi="Calibri" w:cs="Calibri"/>
          <w:szCs w:val="24"/>
        </w:rPr>
        <w:tab/>
        <w:t xml:space="preserve">S. Budijono and Felita, “Smart Temperature Monitoring System Using ESP32 and DS18B20,” </w:t>
      </w:r>
      <w:r w:rsidRPr="00BD4AE0">
        <w:rPr>
          <w:rFonts w:ascii="Calibri" w:hAnsi="Calibri" w:cs="Calibri"/>
          <w:i/>
          <w:iCs/>
          <w:szCs w:val="24"/>
        </w:rPr>
        <w:t>IOP Conf. Ser. Earth Environ. Sci.</w:t>
      </w:r>
      <w:r w:rsidRPr="00BD4AE0">
        <w:rPr>
          <w:rFonts w:ascii="Calibri" w:hAnsi="Calibri" w:cs="Calibri"/>
          <w:szCs w:val="24"/>
        </w:rPr>
        <w:t>, vol. 794, no. 1, p. 012125, Jul. 2021, doi: 10.1088/1755-1315/794/1/012125.</w:t>
      </w:r>
    </w:p>
    <w:p w14:paraId="34E7398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5]</w:t>
      </w:r>
      <w:r w:rsidRPr="00BD4AE0">
        <w:rPr>
          <w:rFonts w:ascii="Calibri" w:hAnsi="Calibri" w:cs="Calibri"/>
          <w:szCs w:val="24"/>
        </w:rPr>
        <w:tab/>
        <w:t xml:space="preserve">Widodo and E. A. Stiyawan, “Design of Total Dissolve Solid (Tds) Measuring Using Conductivity Sensor and Temperature Sensor Ds18B20,” </w:t>
      </w:r>
      <w:r w:rsidRPr="00BD4AE0">
        <w:rPr>
          <w:rFonts w:ascii="Calibri" w:hAnsi="Calibri" w:cs="Calibri"/>
          <w:i/>
          <w:iCs/>
          <w:szCs w:val="24"/>
        </w:rPr>
        <w:t>BEST  J. Appl. Electr. Sci. Technol.</w:t>
      </w:r>
      <w:r w:rsidRPr="00BD4AE0">
        <w:rPr>
          <w:rFonts w:ascii="Calibri" w:hAnsi="Calibri" w:cs="Calibri"/>
          <w:szCs w:val="24"/>
        </w:rPr>
        <w:t>, vol. 2, no. 1, pp. 25–29, 2020, doi: 10.36456/best.vol2.no1.2583.</w:t>
      </w:r>
    </w:p>
    <w:p w14:paraId="2596F199"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6]</w:t>
      </w:r>
      <w:r w:rsidRPr="00BD4AE0">
        <w:rPr>
          <w:rFonts w:ascii="Calibri" w:hAnsi="Calibri" w:cs="Calibri"/>
          <w:szCs w:val="24"/>
        </w:rPr>
        <w:tab/>
        <w:t xml:space="preserve">Process Parameters Ltd, “HOW TO CALIBRATE PT100 TEMPERATURE SENSOR,” </w:t>
      </w:r>
      <w:r w:rsidRPr="00BD4AE0">
        <w:rPr>
          <w:rFonts w:ascii="Calibri" w:hAnsi="Calibri" w:cs="Calibri"/>
          <w:i/>
          <w:iCs/>
          <w:szCs w:val="24"/>
        </w:rPr>
        <w:t>Process Parameters Ltd</w:t>
      </w:r>
      <w:r w:rsidRPr="00BD4AE0">
        <w:rPr>
          <w:rFonts w:ascii="Calibri" w:hAnsi="Calibri" w:cs="Calibri"/>
          <w:szCs w:val="24"/>
        </w:rPr>
        <w:t>. https://www.processparameters.co.uk/how-to-calibrate-pt100/.</w:t>
      </w:r>
    </w:p>
    <w:p w14:paraId="2ABF303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7]</w:t>
      </w:r>
      <w:r w:rsidRPr="00BD4AE0">
        <w:rPr>
          <w:rFonts w:ascii="Calibri" w:hAnsi="Calibri" w:cs="Calibri"/>
          <w:szCs w:val="24"/>
        </w:rPr>
        <w:tab/>
        <w:t>Thegioiic, “DS18B20-1M Digital Temperature Sensor.” https://www.thegioiic.com/ds18b20-day-cam-bien-nhiet-do-1m.</w:t>
      </w:r>
    </w:p>
    <w:p w14:paraId="03AA236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8]</w:t>
      </w:r>
      <w:r w:rsidRPr="00BD4AE0">
        <w:rPr>
          <w:rFonts w:ascii="Calibri" w:hAnsi="Calibri" w:cs="Calibri"/>
          <w:szCs w:val="24"/>
        </w:rPr>
        <w:tab/>
        <w:t>Thegioiic, “AM2315 Temperature And Humidity Module.” https://www.thegioiic.com/am2315-cam-bien-nhiet-do-do-am.</w:t>
      </w:r>
    </w:p>
    <w:p w14:paraId="311BC87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9]</w:t>
      </w:r>
      <w:r w:rsidRPr="00BD4AE0">
        <w:rPr>
          <w:rFonts w:ascii="Calibri" w:hAnsi="Calibri" w:cs="Calibri"/>
          <w:szCs w:val="24"/>
        </w:rPr>
        <w:tab/>
        <w:t>B. Linke, “Reading and Writing 1-Wire® Devices Through Serial Interfaces,” 2009.</w:t>
      </w:r>
    </w:p>
    <w:p w14:paraId="11E6EFC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0]</w:t>
      </w:r>
      <w:r w:rsidRPr="00BD4AE0">
        <w:rPr>
          <w:rFonts w:ascii="Calibri" w:hAnsi="Calibri" w:cs="Calibri"/>
          <w:szCs w:val="24"/>
        </w:rPr>
        <w:tab/>
        <w:t>Texas Instruments, “Implementing 1-Wire Enumeration for TMP1826 With TM4C129x Microcontrollers.” 2018, [Online]. Available: https://www.ti.com/lit/an/spma057d/spma057d.pdf.</w:t>
      </w:r>
    </w:p>
    <w:p w14:paraId="638957A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1]</w:t>
      </w:r>
      <w:r w:rsidRPr="00BD4AE0">
        <w:rPr>
          <w:rFonts w:ascii="Calibri" w:hAnsi="Calibri" w:cs="Calibri"/>
          <w:szCs w:val="24"/>
        </w:rPr>
        <w:tab/>
        <w:t xml:space="preserve">Speedtest® by Ookla®, “Speedtest Global Index,” </w:t>
      </w:r>
      <w:r w:rsidRPr="00BD4AE0">
        <w:rPr>
          <w:rFonts w:ascii="Calibri" w:hAnsi="Calibri" w:cs="Calibri"/>
          <w:i/>
          <w:iCs/>
          <w:szCs w:val="24"/>
        </w:rPr>
        <w:t>Speedtest® by Ookla®</w:t>
      </w:r>
      <w:r w:rsidRPr="00BD4AE0">
        <w:rPr>
          <w:rFonts w:ascii="Calibri" w:hAnsi="Calibri" w:cs="Calibri"/>
          <w:szCs w:val="24"/>
        </w:rPr>
        <w:t>. https://www.speedtest.net/global-index/vietnam.</w:t>
      </w:r>
    </w:p>
    <w:p w14:paraId="26F4312E"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2]</w:t>
      </w:r>
      <w:r w:rsidRPr="00BD4AE0">
        <w:rPr>
          <w:rFonts w:ascii="Calibri" w:hAnsi="Calibri" w:cs="Calibri"/>
          <w:szCs w:val="24"/>
        </w:rPr>
        <w:tab/>
        <w:t xml:space="preserve">B. Mitchell, “What is the Range of a Typical Wi-Fi Network?,” </w:t>
      </w:r>
      <w:r w:rsidRPr="00BD4AE0">
        <w:rPr>
          <w:rFonts w:ascii="Calibri" w:hAnsi="Calibri" w:cs="Calibri"/>
          <w:i/>
          <w:iCs/>
          <w:szCs w:val="24"/>
        </w:rPr>
        <w:t>Lifewire</w:t>
      </w:r>
      <w:r w:rsidRPr="00BD4AE0">
        <w:rPr>
          <w:rFonts w:ascii="Calibri" w:hAnsi="Calibri" w:cs="Calibri"/>
          <w:szCs w:val="24"/>
        </w:rPr>
        <w:t>. 2020, [Online]. Available: https://www.lifewire.com/range-of-typical-wifi-network-816564%0Ahttp://compnetworking.about.com/cs/wirelessproducts/f/wifirange.htm.</w:t>
      </w:r>
    </w:p>
    <w:p w14:paraId="010F7C3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3]</w:t>
      </w:r>
      <w:r w:rsidRPr="00BD4AE0">
        <w:rPr>
          <w:rFonts w:ascii="Calibri" w:hAnsi="Calibri" w:cs="Calibri"/>
          <w:szCs w:val="24"/>
        </w:rPr>
        <w:tab/>
        <w:t xml:space="preserve">J. G. Sponås, “Things You Should Know About Bluetooth Range,” </w:t>
      </w:r>
      <w:r w:rsidRPr="00BD4AE0">
        <w:rPr>
          <w:rFonts w:ascii="Calibri" w:hAnsi="Calibri" w:cs="Calibri"/>
          <w:i/>
          <w:iCs/>
          <w:szCs w:val="24"/>
        </w:rPr>
        <w:t>Get Connected Blog</w:t>
      </w:r>
      <w:r w:rsidRPr="00BD4AE0">
        <w:rPr>
          <w:rFonts w:ascii="Calibri" w:hAnsi="Calibri" w:cs="Calibri"/>
          <w:szCs w:val="24"/>
        </w:rPr>
        <w:t>, 2023. https://blog.nordicsemi.com/getconnected/things-you-should-know-about-bluetooth-range.</w:t>
      </w:r>
    </w:p>
    <w:p w14:paraId="4A1C2C6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4]</w:t>
      </w:r>
      <w:r w:rsidRPr="00BD4AE0">
        <w:rPr>
          <w:rFonts w:ascii="Calibri" w:hAnsi="Calibri" w:cs="Calibri"/>
          <w:szCs w:val="24"/>
        </w:rPr>
        <w:tab/>
        <w:t xml:space="preserve">A. Lavric and V. Popa, “Performance Evaluation of LoRaWAN Communication Scalability in </w:t>
      </w:r>
      <w:r w:rsidRPr="00BD4AE0">
        <w:rPr>
          <w:rFonts w:ascii="Calibri" w:hAnsi="Calibri" w:cs="Calibri"/>
          <w:szCs w:val="24"/>
        </w:rPr>
        <w:lastRenderedPageBreak/>
        <w:t xml:space="preserve">Large-Scale Wireless Sensor Networks,” </w:t>
      </w:r>
      <w:r w:rsidRPr="00BD4AE0">
        <w:rPr>
          <w:rFonts w:ascii="Calibri" w:hAnsi="Calibri" w:cs="Calibri"/>
          <w:i/>
          <w:iCs/>
          <w:szCs w:val="24"/>
        </w:rPr>
        <w:t>Wirel. Commun. Mob. Comput.</w:t>
      </w:r>
      <w:r w:rsidRPr="00BD4AE0">
        <w:rPr>
          <w:rFonts w:ascii="Calibri" w:hAnsi="Calibri" w:cs="Calibri"/>
          <w:szCs w:val="24"/>
        </w:rPr>
        <w:t>, vol. 2018, pp. 1–9, Jun. 2018, doi: 10.1155/2018/6730719.</w:t>
      </w:r>
    </w:p>
    <w:p w14:paraId="35E06BF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5]</w:t>
      </w:r>
      <w:r w:rsidRPr="00BD4AE0">
        <w:rPr>
          <w:rFonts w:ascii="Calibri" w:hAnsi="Calibri" w:cs="Calibri"/>
          <w:szCs w:val="24"/>
        </w:rPr>
        <w:tab/>
        <w:t xml:space="preserve">A. Ambanloc, “What Communication Protocol to Use and When,” </w:t>
      </w:r>
      <w:r w:rsidRPr="00BD4AE0">
        <w:rPr>
          <w:rFonts w:ascii="Calibri" w:hAnsi="Calibri" w:cs="Calibri"/>
          <w:i/>
          <w:iCs/>
          <w:szCs w:val="24"/>
        </w:rPr>
        <w:t>NeuronicWorks</w:t>
      </w:r>
      <w:r w:rsidRPr="00BD4AE0">
        <w:rPr>
          <w:rFonts w:ascii="Calibri" w:hAnsi="Calibri" w:cs="Calibri"/>
          <w:szCs w:val="24"/>
        </w:rPr>
        <w:t>. https://neuronicworks.com/blog/wireless-communication-protocols/.</w:t>
      </w:r>
    </w:p>
    <w:p w14:paraId="7D9BEF3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6]</w:t>
      </w:r>
      <w:r w:rsidRPr="00BD4AE0">
        <w:rPr>
          <w:rFonts w:ascii="Calibri" w:hAnsi="Calibri" w:cs="Calibri"/>
          <w:szCs w:val="24"/>
        </w:rPr>
        <w:tab/>
        <w:t xml:space="preserve">Voler Systems, “Wireless Communication Choices for IoT Designs,” </w:t>
      </w:r>
      <w:r w:rsidRPr="00BD4AE0">
        <w:rPr>
          <w:rFonts w:ascii="Calibri" w:hAnsi="Calibri" w:cs="Calibri"/>
          <w:i/>
          <w:iCs/>
          <w:szCs w:val="24"/>
        </w:rPr>
        <w:t>Voler Systems</w:t>
      </w:r>
      <w:r w:rsidRPr="00BD4AE0">
        <w:rPr>
          <w:rFonts w:ascii="Calibri" w:hAnsi="Calibri" w:cs="Calibri"/>
          <w:szCs w:val="24"/>
        </w:rPr>
        <w:t>. https://www.volersystems.com/blog/wireless-communication-choices-for-iot-designs.</w:t>
      </w:r>
    </w:p>
    <w:p w14:paraId="62364D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7]</w:t>
      </w:r>
      <w:r w:rsidRPr="00BD4AE0">
        <w:rPr>
          <w:rFonts w:ascii="Calibri" w:hAnsi="Calibri" w:cs="Calibri"/>
          <w:szCs w:val="24"/>
        </w:rPr>
        <w:tab/>
        <w:t xml:space="preserve">EPB, “How Far Will Your Wi-Fi Signal Reach?,” </w:t>
      </w:r>
      <w:r w:rsidRPr="00BD4AE0">
        <w:rPr>
          <w:rFonts w:ascii="Calibri" w:hAnsi="Calibri" w:cs="Calibri"/>
          <w:i/>
          <w:iCs/>
          <w:szCs w:val="24"/>
        </w:rPr>
        <w:t>EPB.com</w:t>
      </w:r>
      <w:r w:rsidRPr="00BD4AE0">
        <w:rPr>
          <w:rFonts w:ascii="Calibri" w:hAnsi="Calibri" w:cs="Calibri"/>
          <w:szCs w:val="24"/>
        </w:rPr>
        <w:t>. https://epb.com/get-connected/gig-internet/how-far-will-your-wi-fi-signal-reach/.</w:t>
      </w:r>
    </w:p>
    <w:p w14:paraId="5843681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8]</w:t>
      </w:r>
      <w:r w:rsidRPr="00BD4AE0">
        <w:rPr>
          <w:rFonts w:ascii="Calibri" w:hAnsi="Calibri" w:cs="Calibri"/>
          <w:szCs w:val="24"/>
        </w:rPr>
        <w:tab/>
        <w:t xml:space="preserve">Tessie, “HC-06 vs. HC-05 Bluetooth Module: What is the difference between HC-06 and HC-05?,” </w:t>
      </w:r>
      <w:r w:rsidRPr="00BD4AE0">
        <w:rPr>
          <w:rFonts w:ascii="Calibri" w:hAnsi="Calibri" w:cs="Calibri"/>
          <w:i/>
          <w:iCs/>
          <w:szCs w:val="24"/>
        </w:rPr>
        <w:t>Utmel Electronics</w:t>
      </w:r>
      <w:r w:rsidRPr="00BD4AE0">
        <w:rPr>
          <w:rFonts w:ascii="Calibri" w:hAnsi="Calibri" w:cs="Calibri"/>
          <w:szCs w:val="24"/>
        </w:rPr>
        <w:t>, 2021. https://www.utmel.com/components/hc-06-vs-hc-05-bluetooth-module-what-is-the-difference-between-hc-06-and-hc-05?id=889.</w:t>
      </w:r>
    </w:p>
    <w:p w14:paraId="2CFC283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9]</w:t>
      </w:r>
      <w:r w:rsidRPr="00BD4AE0">
        <w:rPr>
          <w:rFonts w:ascii="Calibri" w:hAnsi="Calibri" w:cs="Calibri"/>
          <w:szCs w:val="24"/>
        </w:rPr>
        <w:tab/>
        <w:t xml:space="preserve">A. Wang, “Comparison between LoRa and other wireless technologies,” </w:t>
      </w:r>
      <w:r w:rsidRPr="00BD4AE0">
        <w:rPr>
          <w:rFonts w:ascii="Calibri" w:hAnsi="Calibri" w:cs="Calibri"/>
          <w:i/>
          <w:iCs/>
          <w:szCs w:val="24"/>
        </w:rPr>
        <w:t>MOKOLoRa</w:t>
      </w:r>
      <w:r w:rsidRPr="00BD4AE0">
        <w:rPr>
          <w:rFonts w:ascii="Calibri" w:hAnsi="Calibri" w:cs="Calibri"/>
          <w:szCs w:val="24"/>
        </w:rPr>
        <w:t>, 2021. https://www.mokolora.com/lora-and-wireless-technologies/.</w:t>
      </w:r>
    </w:p>
    <w:p w14:paraId="60A0CB1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0]</w:t>
      </w:r>
      <w:r w:rsidRPr="00BD4AE0">
        <w:rPr>
          <w:rFonts w:ascii="Calibri" w:hAnsi="Calibri" w:cs="Calibri"/>
          <w:szCs w:val="24"/>
        </w:rPr>
        <w:tab/>
        <w:t>Thegioiic, “Zigbee Modules.” https://www.thegioiic.com/product/mach-zigbee.</w:t>
      </w:r>
    </w:p>
    <w:p w14:paraId="139BC87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1]</w:t>
      </w:r>
      <w:r w:rsidRPr="00BD4AE0">
        <w:rPr>
          <w:rFonts w:ascii="Calibri" w:hAnsi="Calibri" w:cs="Calibri"/>
          <w:szCs w:val="24"/>
        </w:rPr>
        <w:tab/>
        <w:t>Thegioiic, “RF Transceivers.” https://www.thegioiic.com/product/mach-thu-phat-rf.</w:t>
      </w:r>
    </w:p>
    <w:p w14:paraId="5A65221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2]</w:t>
      </w:r>
      <w:r w:rsidRPr="00BD4AE0">
        <w:rPr>
          <w:rFonts w:ascii="Calibri" w:hAnsi="Calibri" w:cs="Calibri"/>
          <w:szCs w:val="24"/>
        </w:rPr>
        <w:tab/>
        <w:t xml:space="preserve">Semtech, “Semtech SX1276,” </w:t>
      </w:r>
      <w:r w:rsidRPr="00BD4AE0">
        <w:rPr>
          <w:rFonts w:ascii="Calibri" w:hAnsi="Calibri" w:cs="Calibri"/>
          <w:i/>
          <w:iCs/>
          <w:szCs w:val="24"/>
        </w:rPr>
        <w:t>Wirel. Sens. Prod.</w:t>
      </w:r>
      <w:r w:rsidRPr="00BD4AE0">
        <w:rPr>
          <w:rFonts w:ascii="Calibri" w:hAnsi="Calibri" w:cs="Calibri"/>
          <w:szCs w:val="24"/>
        </w:rPr>
        <w:t>, no. May, 2020, [Online]. Available: https://www.semtech.com/products/wireless-rf/lora-core/sx1276.</w:t>
      </w:r>
    </w:p>
    <w:p w14:paraId="74D8B48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3]</w:t>
      </w:r>
      <w:r w:rsidRPr="00BD4AE0">
        <w:rPr>
          <w:rFonts w:ascii="Calibri" w:hAnsi="Calibri" w:cs="Calibri"/>
          <w:szCs w:val="24"/>
        </w:rPr>
        <w:tab/>
        <w:t>HeyPete, “Major differences between the DS3231 and DS3231M RTC chips.” 2017, [Online]. Available: https://blog.heypete.com/2017/09/05/major-differences-between-the-ds3231-and-ds3231m-rtc-chips/.</w:t>
      </w:r>
    </w:p>
    <w:p w14:paraId="38935EEA"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4]</w:t>
      </w:r>
      <w:r w:rsidRPr="00BD4AE0">
        <w:rPr>
          <w:rFonts w:ascii="Calibri" w:hAnsi="Calibri" w:cs="Calibri"/>
          <w:szCs w:val="24"/>
        </w:rPr>
        <w:tab/>
        <w:t>HeyPete, “DS3231 Drift Results (5 months).” 2018, [Online]. Available: https://blog.heypete.com/2018/02/04/ds3231-drift-results-5-months/.</w:t>
      </w:r>
    </w:p>
    <w:p w14:paraId="08ACFAD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5]</w:t>
      </w:r>
      <w:r w:rsidRPr="00BD4AE0">
        <w:rPr>
          <w:rFonts w:ascii="Calibri" w:hAnsi="Calibri" w:cs="Calibri"/>
          <w:szCs w:val="24"/>
        </w:rPr>
        <w:tab/>
        <w:t>Maxim Integrated, “DS3231.” 2015.</w:t>
      </w:r>
    </w:p>
    <w:p w14:paraId="6F1F0C86"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6]</w:t>
      </w:r>
      <w:r w:rsidRPr="00BD4AE0">
        <w:rPr>
          <w:rFonts w:ascii="Calibri" w:hAnsi="Calibri" w:cs="Calibri"/>
          <w:szCs w:val="24"/>
        </w:rPr>
        <w:tab/>
        <w:t xml:space="preserve">Omega Engineering, “Sources of Noise and Some Typical Solutions,” </w:t>
      </w:r>
      <w:r w:rsidRPr="00BD4AE0">
        <w:rPr>
          <w:rFonts w:ascii="Calibri" w:hAnsi="Calibri" w:cs="Calibri"/>
          <w:i/>
          <w:iCs/>
          <w:szCs w:val="24"/>
        </w:rPr>
        <w:t>Omega Engineering</w:t>
      </w:r>
      <w:r w:rsidRPr="00BD4AE0">
        <w:rPr>
          <w:rFonts w:ascii="Calibri" w:hAnsi="Calibri" w:cs="Calibri"/>
          <w:szCs w:val="24"/>
        </w:rPr>
        <w:t>. https://www.omega.co.uk/techref/das/noise.html.</w:t>
      </w:r>
    </w:p>
    <w:p w14:paraId="1530606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7]</w:t>
      </w:r>
      <w:r w:rsidRPr="00BD4AE0">
        <w:rPr>
          <w:rFonts w:ascii="Calibri" w:hAnsi="Calibri" w:cs="Calibri"/>
          <w:szCs w:val="24"/>
        </w:rPr>
        <w:tab/>
        <w:t xml:space="preserve">J. Heath, “Electrical noise can come from anywhere,” </w:t>
      </w:r>
      <w:r w:rsidRPr="00BD4AE0">
        <w:rPr>
          <w:rFonts w:ascii="Calibri" w:hAnsi="Calibri" w:cs="Calibri"/>
          <w:i/>
          <w:iCs/>
          <w:szCs w:val="24"/>
        </w:rPr>
        <w:t>Analog IC Tips</w:t>
      </w:r>
      <w:r w:rsidRPr="00BD4AE0">
        <w:rPr>
          <w:rFonts w:ascii="Calibri" w:hAnsi="Calibri" w:cs="Calibri"/>
          <w:szCs w:val="24"/>
        </w:rPr>
        <w:t>, 2021. https://www.analogictips.com/electrical-noise-can-come-from-anywhere/.</w:t>
      </w:r>
    </w:p>
    <w:p w14:paraId="7BEEFC4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8]</w:t>
      </w:r>
      <w:r w:rsidRPr="00BD4AE0">
        <w:rPr>
          <w:rFonts w:ascii="Calibri" w:hAnsi="Calibri" w:cs="Calibri"/>
          <w:szCs w:val="24"/>
        </w:rPr>
        <w:tab/>
        <w:t xml:space="preserve">V. Muthukrishnan, “Cutoff Frequency: What is it? Formula And How To Find it,” </w:t>
      </w:r>
      <w:r w:rsidRPr="00BD4AE0">
        <w:rPr>
          <w:rFonts w:ascii="Calibri" w:hAnsi="Calibri" w:cs="Calibri"/>
          <w:i/>
          <w:iCs/>
          <w:szCs w:val="24"/>
        </w:rPr>
        <w:t>Electrical4U</w:t>
      </w:r>
      <w:r w:rsidRPr="00BD4AE0">
        <w:rPr>
          <w:rFonts w:ascii="Calibri" w:hAnsi="Calibri" w:cs="Calibri"/>
          <w:szCs w:val="24"/>
        </w:rPr>
        <w:t>, 2022. https://www.electrical4u.com/cutoff-frequency/.</w:t>
      </w:r>
    </w:p>
    <w:p w14:paraId="1A51E83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9]</w:t>
      </w:r>
      <w:r w:rsidRPr="00BD4AE0">
        <w:rPr>
          <w:rFonts w:ascii="Calibri" w:hAnsi="Calibri" w:cs="Calibri"/>
          <w:szCs w:val="24"/>
        </w:rPr>
        <w:tab/>
        <w:t>STMicroelectronics, “Arduino_Core_STM32.” [Online]. Available: https://github.com/stm32duino/Arduino_Core_STM32.</w:t>
      </w:r>
    </w:p>
    <w:p w14:paraId="53477D7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0]</w:t>
      </w:r>
      <w:r w:rsidRPr="00BD4AE0">
        <w:rPr>
          <w:rFonts w:ascii="Calibri" w:hAnsi="Calibri" w:cs="Calibri"/>
          <w:szCs w:val="24"/>
        </w:rPr>
        <w:tab/>
        <w:t xml:space="preserve">SparkFun, “Pull-up Resistors,” </w:t>
      </w:r>
      <w:r w:rsidRPr="00BD4AE0">
        <w:rPr>
          <w:rFonts w:ascii="Calibri" w:hAnsi="Calibri" w:cs="Calibri"/>
          <w:i/>
          <w:iCs/>
          <w:szCs w:val="24"/>
        </w:rPr>
        <w:t>SparkFun</w:t>
      </w:r>
      <w:r w:rsidRPr="00BD4AE0">
        <w:rPr>
          <w:rFonts w:ascii="Calibri" w:hAnsi="Calibri" w:cs="Calibri"/>
          <w:szCs w:val="24"/>
        </w:rPr>
        <w:t>. https://learn.sparkfun.com/tutorials/pull-up-resistors/all (accessed Jul. 26, 2023).</w:t>
      </w:r>
    </w:p>
    <w:p w14:paraId="78A45FF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1]</w:t>
      </w:r>
      <w:r w:rsidRPr="00BD4AE0">
        <w:rPr>
          <w:rFonts w:ascii="Calibri" w:hAnsi="Calibri" w:cs="Calibri"/>
          <w:szCs w:val="24"/>
        </w:rPr>
        <w:tab/>
        <w:t xml:space="preserve">J. Christoffersen, “Switch Bounce and How to Deal with It,” </w:t>
      </w:r>
      <w:r w:rsidRPr="00BD4AE0">
        <w:rPr>
          <w:rFonts w:ascii="Calibri" w:hAnsi="Calibri" w:cs="Calibri"/>
          <w:i/>
          <w:iCs/>
          <w:szCs w:val="24"/>
        </w:rPr>
        <w:t>All About Circuits</w:t>
      </w:r>
      <w:r w:rsidRPr="00BD4AE0">
        <w:rPr>
          <w:rFonts w:ascii="Calibri" w:hAnsi="Calibri" w:cs="Calibri"/>
          <w:szCs w:val="24"/>
        </w:rPr>
        <w:t>, 2015. https://www.allaboutcircuits.com/technical-articles/switch-bounce-how-to-deal-with-it/.</w:t>
      </w:r>
    </w:p>
    <w:p w14:paraId="550299F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2]</w:t>
      </w:r>
      <w:r w:rsidRPr="00BD4AE0">
        <w:rPr>
          <w:rFonts w:ascii="Calibri" w:hAnsi="Calibri" w:cs="Calibri"/>
          <w:szCs w:val="24"/>
        </w:rPr>
        <w:tab/>
        <w:t>Texas Instruments, “Debounce a Switch.” 2020.</w:t>
      </w:r>
    </w:p>
    <w:p w14:paraId="5FD96FB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3]</w:t>
      </w:r>
      <w:r w:rsidRPr="00BD4AE0">
        <w:rPr>
          <w:rFonts w:ascii="Calibri" w:hAnsi="Calibri" w:cs="Calibri"/>
          <w:szCs w:val="24"/>
        </w:rPr>
        <w:tab/>
        <w:t>Raspberry Pi Foundation, “Build your own weather station.” https://projects.raspberrypi.org/en/projects/build-your-own-weather-station/0.</w:t>
      </w:r>
    </w:p>
    <w:p w14:paraId="339FE1A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lastRenderedPageBreak/>
        <w:t>[54]</w:t>
      </w:r>
      <w:r w:rsidRPr="00BD4AE0">
        <w:rPr>
          <w:rFonts w:ascii="Calibri" w:hAnsi="Calibri" w:cs="Calibri"/>
          <w:szCs w:val="24"/>
        </w:rPr>
        <w:tab/>
        <w:t xml:space="preserve">Windy.app, “Where wind gusts come from,” </w:t>
      </w:r>
      <w:r w:rsidRPr="00BD4AE0">
        <w:rPr>
          <w:rFonts w:ascii="Calibri" w:hAnsi="Calibri" w:cs="Calibri"/>
          <w:i/>
          <w:iCs/>
          <w:szCs w:val="24"/>
        </w:rPr>
        <w:t>Windy.app Meteorological Textbook</w:t>
      </w:r>
      <w:r w:rsidRPr="00BD4AE0">
        <w:rPr>
          <w:rFonts w:ascii="Calibri" w:hAnsi="Calibri" w:cs="Calibri"/>
          <w:szCs w:val="24"/>
        </w:rPr>
        <w:t>. https://windy.app/textbook/where-wind-gusts-come-from.html.</w:t>
      </w:r>
    </w:p>
    <w:p w14:paraId="179F93AA"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5]</w:t>
      </w:r>
      <w:r w:rsidRPr="00BD4AE0">
        <w:rPr>
          <w:rFonts w:ascii="Calibri" w:hAnsi="Calibri" w:cs="Calibri"/>
          <w:szCs w:val="24"/>
        </w:rPr>
        <w:tab/>
        <w:t xml:space="preserve">J. W. Nilsson and S. A. Riedel, “The Step Response of RL and RC Circuits,” in </w:t>
      </w:r>
      <w:r w:rsidRPr="00BD4AE0">
        <w:rPr>
          <w:rFonts w:ascii="Calibri" w:hAnsi="Calibri" w:cs="Calibri"/>
          <w:i/>
          <w:iCs/>
          <w:szCs w:val="24"/>
        </w:rPr>
        <w:t>Electric Circuits</w:t>
      </w:r>
      <w:r w:rsidRPr="00BD4AE0">
        <w:rPr>
          <w:rFonts w:ascii="Calibri" w:hAnsi="Calibri" w:cs="Calibri"/>
          <w:szCs w:val="24"/>
        </w:rPr>
        <w:t>, 10th ed., Pearson Education, Inc., 2015, pp. 224–231.</w:t>
      </w:r>
    </w:p>
    <w:p w14:paraId="5FF0A0B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6]</w:t>
      </w:r>
      <w:r w:rsidRPr="00BD4AE0">
        <w:rPr>
          <w:rFonts w:ascii="Calibri" w:hAnsi="Calibri" w:cs="Calibri"/>
          <w:szCs w:val="24"/>
        </w:rPr>
        <w:tab/>
        <w:t>Electronics Tutorials Team, “RC Charging Circuit.” https://www.electronics-tutorials.ws/rc/rc_1.html.</w:t>
      </w:r>
    </w:p>
    <w:p w14:paraId="2D539DD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7]</w:t>
      </w:r>
      <w:r w:rsidRPr="00BD4AE0">
        <w:rPr>
          <w:rFonts w:ascii="Calibri" w:hAnsi="Calibri" w:cs="Calibri"/>
          <w:szCs w:val="24"/>
        </w:rPr>
        <w:tab/>
        <w:t xml:space="preserve">Z. Peterson, “ADC Sampling Rate and Layout for Mixed Signal Boards,” </w:t>
      </w:r>
      <w:r w:rsidRPr="00BD4AE0">
        <w:rPr>
          <w:rFonts w:ascii="Calibri" w:hAnsi="Calibri" w:cs="Calibri"/>
          <w:i/>
          <w:iCs/>
          <w:szCs w:val="24"/>
        </w:rPr>
        <w:t>Altium Limited</w:t>
      </w:r>
      <w:r w:rsidRPr="00BD4AE0">
        <w:rPr>
          <w:rFonts w:ascii="Calibri" w:hAnsi="Calibri" w:cs="Calibri"/>
          <w:szCs w:val="24"/>
        </w:rPr>
        <w:t>, 2020. https://resources.altium.com/p/adc-sampling-rate-and-layout-mixed-signal-boards.</w:t>
      </w:r>
    </w:p>
    <w:p w14:paraId="7BDC4FB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8]</w:t>
      </w:r>
      <w:r w:rsidRPr="00BD4AE0">
        <w:rPr>
          <w:rFonts w:ascii="Calibri" w:hAnsi="Calibri" w:cs="Calibri"/>
          <w:szCs w:val="24"/>
        </w:rPr>
        <w:tab/>
        <w:t xml:space="preserve">N. Abbas, “SPI vs I2C vs UART: In-Depth Comparison,” </w:t>
      </w:r>
      <w:r w:rsidRPr="00BD4AE0">
        <w:rPr>
          <w:rFonts w:ascii="Calibri" w:hAnsi="Calibri" w:cs="Calibri"/>
          <w:i/>
          <w:iCs/>
          <w:szCs w:val="24"/>
        </w:rPr>
        <w:t>Wevolver</w:t>
      </w:r>
      <w:r w:rsidRPr="00BD4AE0">
        <w:rPr>
          <w:rFonts w:ascii="Calibri" w:hAnsi="Calibri" w:cs="Calibri"/>
          <w:szCs w:val="24"/>
        </w:rPr>
        <w:t>, 2023. https://www.wevolver.com/article/spi-vs-i2c-vs-uart-in-depth-comparison.</w:t>
      </w:r>
    </w:p>
    <w:p w14:paraId="4DEB52A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9]</w:t>
      </w:r>
      <w:r w:rsidRPr="00BD4AE0">
        <w:rPr>
          <w:rFonts w:ascii="Calibri" w:hAnsi="Calibri" w:cs="Calibri"/>
          <w:szCs w:val="24"/>
        </w:rPr>
        <w:tab/>
        <w:t>L. Fried, “Adafruit_BME280_Library.” [Online]. Available: https://github.com/adafruit/Adafruit_BME280_Library.</w:t>
      </w:r>
    </w:p>
    <w:p w14:paraId="57CDF6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0]</w:t>
      </w:r>
      <w:r w:rsidRPr="00BD4AE0">
        <w:rPr>
          <w:rFonts w:ascii="Calibri" w:hAnsi="Calibri" w:cs="Calibri"/>
          <w:szCs w:val="24"/>
        </w:rPr>
        <w:tab/>
        <w:t xml:space="preserve">I. Analog Devices, “How to Power the Extended Features of 1-Wire® Devices,” </w:t>
      </w:r>
      <w:r w:rsidRPr="00BD4AE0">
        <w:rPr>
          <w:rFonts w:ascii="Calibri" w:hAnsi="Calibri" w:cs="Calibri"/>
          <w:i/>
          <w:iCs/>
          <w:szCs w:val="24"/>
        </w:rPr>
        <w:t>Analog Devices, Inc.</w:t>
      </w:r>
      <w:r w:rsidRPr="00BD4AE0">
        <w:rPr>
          <w:rFonts w:ascii="Calibri" w:hAnsi="Calibri" w:cs="Calibri"/>
          <w:szCs w:val="24"/>
        </w:rPr>
        <w:t xml:space="preserve"> https://www.analog.com/en/technical-articles/how-to-power-the-extended-features-of-1wire-devices.html.</w:t>
      </w:r>
    </w:p>
    <w:p w14:paraId="1371C5CD"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1]</w:t>
      </w:r>
      <w:r w:rsidRPr="00BD4AE0">
        <w:rPr>
          <w:rFonts w:ascii="Calibri" w:hAnsi="Calibri" w:cs="Calibri"/>
          <w:szCs w:val="24"/>
        </w:rPr>
        <w:tab/>
        <w:t xml:space="preserve">I. Advanced Monolithic Systems, “AMS1117 1A LDO Voltage Regulator,” </w:t>
      </w:r>
      <w:r w:rsidRPr="00BD4AE0">
        <w:rPr>
          <w:rFonts w:ascii="Calibri" w:hAnsi="Calibri" w:cs="Calibri"/>
          <w:i/>
          <w:iCs/>
          <w:szCs w:val="24"/>
        </w:rPr>
        <w:t>Datasheet</w:t>
      </w:r>
      <w:r w:rsidRPr="00BD4AE0">
        <w:rPr>
          <w:rFonts w:ascii="Calibri" w:hAnsi="Calibri" w:cs="Calibri"/>
          <w:szCs w:val="24"/>
        </w:rPr>
        <w:t>. 2009.</w:t>
      </w:r>
    </w:p>
    <w:p w14:paraId="0EBE05C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2]</w:t>
      </w:r>
      <w:r w:rsidRPr="00BD4AE0">
        <w:rPr>
          <w:rFonts w:ascii="Calibri" w:hAnsi="Calibri" w:cs="Calibri"/>
          <w:szCs w:val="24"/>
        </w:rPr>
        <w:tab/>
        <w:t xml:space="preserve">S. Santos, “ESP8266 Pinout Reference: Which GPIO pins should you use?,” </w:t>
      </w:r>
      <w:r w:rsidRPr="00BD4AE0">
        <w:rPr>
          <w:rFonts w:ascii="Calibri" w:hAnsi="Calibri" w:cs="Calibri"/>
          <w:i/>
          <w:iCs/>
          <w:szCs w:val="24"/>
        </w:rPr>
        <w:t>Random Nerd Tutorials</w:t>
      </w:r>
      <w:r w:rsidRPr="00BD4AE0">
        <w:rPr>
          <w:rFonts w:ascii="Calibri" w:hAnsi="Calibri" w:cs="Calibri"/>
          <w:szCs w:val="24"/>
        </w:rPr>
        <w:t>, 2019. https://randomnerdtutorials.com/esp8266-pinout-reference-gpios/.</w:t>
      </w:r>
    </w:p>
    <w:p w14:paraId="2AF0F8B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3]</w:t>
      </w:r>
      <w:r w:rsidRPr="00BD4AE0">
        <w:rPr>
          <w:rFonts w:ascii="Calibri" w:hAnsi="Calibri" w:cs="Calibri"/>
          <w:szCs w:val="24"/>
        </w:rPr>
        <w:tab/>
        <w:t>ESP8266 Community, “Arduino core for ESP8266 WiFi chip.” https://github.com/esp8266/Arduino#readme.</w:t>
      </w:r>
    </w:p>
    <w:p w14:paraId="79815DC3"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4]</w:t>
      </w:r>
      <w:r w:rsidRPr="00BD4AE0">
        <w:rPr>
          <w:rFonts w:ascii="Calibri" w:hAnsi="Calibri" w:cs="Calibri"/>
          <w:szCs w:val="24"/>
        </w:rPr>
        <w:tab/>
        <w:t xml:space="preserve">AYVA Educational Solutions, “TecQuipment Axial Fan Module – MFP107,” </w:t>
      </w:r>
      <w:r w:rsidRPr="00BD4AE0">
        <w:rPr>
          <w:rFonts w:ascii="Calibri" w:hAnsi="Calibri" w:cs="Calibri"/>
          <w:i/>
          <w:iCs/>
          <w:szCs w:val="24"/>
        </w:rPr>
        <w:t>AYVA Educational Solutions</w:t>
      </w:r>
      <w:r w:rsidRPr="00BD4AE0">
        <w:rPr>
          <w:rFonts w:ascii="Calibri" w:hAnsi="Calibri" w:cs="Calibri"/>
          <w:szCs w:val="24"/>
        </w:rPr>
        <w:t>. https://www.tecquipment.com/axial-fan-module.</w:t>
      </w:r>
    </w:p>
    <w:p w14:paraId="72F6FC4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rPr>
      </w:pPr>
      <w:r w:rsidRPr="00BD4AE0">
        <w:rPr>
          <w:rFonts w:ascii="Calibri" w:hAnsi="Calibri" w:cs="Calibri"/>
          <w:szCs w:val="24"/>
        </w:rPr>
        <w:t>[65]</w:t>
      </w:r>
      <w:r w:rsidRPr="00BD4AE0">
        <w:rPr>
          <w:rFonts w:ascii="Calibri" w:hAnsi="Calibri" w:cs="Calibri"/>
          <w:szCs w:val="24"/>
        </w:rPr>
        <w:tab/>
        <w:t xml:space="preserve">M. Zachmann, “The Best LoRa Settings for Range and Reliability,” </w:t>
      </w:r>
      <w:r w:rsidRPr="00BD4AE0">
        <w:rPr>
          <w:rFonts w:ascii="Calibri" w:hAnsi="Calibri" w:cs="Calibri"/>
          <w:i/>
          <w:iCs/>
          <w:szCs w:val="24"/>
        </w:rPr>
        <w:t>Medium.com</w:t>
      </w:r>
      <w:r w:rsidRPr="00BD4AE0">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B7357" w14:textId="77777777" w:rsidR="005F260F" w:rsidRPr="00806AA7" w:rsidRDefault="005F260F" w:rsidP="00EC0C13">
      <w:pPr>
        <w:spacing w:after="0" w:line="240" w:lineRule="auto"/>
      </w:pPr>
      <w:r w:rsidRPr="00806AA7">
        <w:separator/>
      </w:r>
    </w:p>
  </w:endnote>
  <w:endnote w:type="continuationSeparator" w:id="0">
    <w:p w14:paraId="6264F4D6" w14:textId="77777777" w:rsidR="005F260F" w:rsidRPr="00806AA7" w:rsidRDefault="005F260F"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897B0" w14:textId="77777777" w:rsidR="00A9653F" w:rsidRDefault="00A9653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E6A08" w14:textId="77777777" w:rsidR="00A9653F" w:rsidRDefault="00A965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BB6A2" w14:textId="77777777" w:rsidR="005F260F" w:rsidRPr="00806AA7" w:rsidRDefault="005F260F" w:rsidP="00EC0C13">
      <w:pPr>
        <w:spacing w:after="0" w:line="240" w:lineRule="auto"/>
      </w:pPr>
      <w:r w:rsidRPr="00806AA7">
        <w:separator/>
      </w:r>
    </w:p>
  </w:footnote>
  <w:footnote w:type="continuationSeparator" w:id="0">
    <w:p w14:paraId="4F3CF9F7" w14:textId="77777777" w:rsidR="005F260F" w:rsidRPr="00806AA7" w:rsidRDefault="005F260F"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B269A" w14:textId="77777777" w:rsidR="00A9653F" w:rsidRDefault="00A965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D55B2" w14:textId="77777777" w:rsidR="00A9653F" w:rsidRDefault="00A965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F9D4F" w14:textId="77777777" w:rsidR="00A9653F" w:rsidRDefault="00A965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30D8"/>
    <w:rsid w:val="00003343"/>
    <w:rsid w:val="0000368C"/>
    <w:rsid w:val="00003B4A"/>
    <w:rsid w:val="00003EF6"/>
    <w:rsid w:val="00004AE1"/>
    <w:rsid w:val="0000534C"/>
    <w:rsid w:val="00006411"/>
    <w:rsid w:val="00007A42"/>
    <w:rsid w:val="0001017B"/>
    <w:rsid w:val="00010714"/>
    <w:rsid w:val="00011261"/>
    <w:rsid w:val="0001175F"/>
    <w:rsid w:val="00012B9A"/>
    <w:rsid w:val="00013447"/>
    <w:rsid w:val="000137F4"/>
    <w:rsid w:val="00013849"/>
    <w:rsid w:val="0001397A"/>
    <w:rsid w:val="00013B5E"/>
    <w:rsid w:val="0001493C"/>
    <w:rsid w:val="00015199"/>
    <w:rsid w:val="000152FF"/>
    <w:rsid w:val="00015F91"/>
    <w:rsid w:val="00016A00"/>
    <w:rsid w:val="00017248"/>
    <w:rsid w:val="00021B0F"/>
    <w:rsid w:val="00021BC6"/>
    <w:rsid w:val="000227D7"/>
    <w:rsid w:val="0002329F"/>
    <w:rsid w:val="0002355E"/>
    <w:rsid w:val="00023970"/>
    <w:rsid w:val="00024C44"/>
    <w:rsid w:val="00025622"/>
    <w:rsid w:val="00026A91"/>
    <w:rsid w:val="00026D8B"/>
    <w:rsid w:val="00030302"/>
    <w:rsid w:val="00030A83"/>
    <w:rsid w:val="00031ED8"/>
    <w:rsid w:val="000325FD"/>
    <w:rsid w:val="0003382D"/>
    <w:rsid w:val="00033CB7"/>
    <w:rsid w:val="000341A8"/>
    <w:rsid w:val="000341E0"/>
    <w:rsid w:val="000348F0"/>
    <w:rsid w:val="00036688"/>
    <w:rsid w:val="00036AB4"/>
    <w:rsid w:val="00037419"/>
    <w:rsid w:val="00040724"/>
    <w:rsid w:val="0004154F"/>
    <w:rsid w:val="00041B3F"/>
    <w:rsid w:val="0004273B"/>
    <w:rsid w:val="00043464"/>
    <w:rsid w:val="0004411C"/>
    <w:rsid w:val="0004471B"/>
    <w:rsid w:val="000447C6"/>
    <w:rsid w:val="00046075"/>
    <w:rsid w:val="000467B3"/>
    <w:rsid w:val="00046E1D"/>
    <w:rsid w:val="00046FF4"/>
    <w:rsid w:val="0004716A"/>
    <w:rsid w:val="000471A1"/>
    <w:rsid w:val="00047465"/>
    <w:rsid w:val="0005076F"/>
    <w:rsid w:val="00050A23"/>
    <w:rsid w:val="00050AB4"/>
    <w:rsid w:val="00051A6A"/>
    <w:rsid w:val="00051F7F"/>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FA"/>
    <w:rsid w:val="00065BCE"/>
    <w:rsid w:val="00065CE4"/>
    <w:rsid w:val="00066322"/>
    <w:rsid w:val="00066D8A"/>
    <w:rsid w:val="00067A4F"/>
    <w:rsid w:val="000708FB"/>
    <w:rsid w:val="00070FE7"/>
    <w:rsid w:val="00071641"/>
    <w:rsid w:val="00071730"/>
    <w:rsid w:val="000729CD"/>
    <w:rsid w:val="00073526"/>
    <w:rsid w:val="0007355F"/>
    <w:rsid w:val="00073C61"/>
    <w:rsid w:val="00074D49"/>
    <w:rsid w:val="00075111"/>
    <w:rsid w:val="00075560"/>
    <w:rsid w:val="00075682"/>
    <w:rsid w:val="00075B3E"/>
    <w:rsid w:val="000760B4"/>
    <w:rsid w:val="000768E5"/>
    <w:rsid w:val="00076E5F"/>
    <w:rsid w:val="000777C6"/>
    <w:rsid w:val="00077E9F"/>
    <w:rsid w:val="00077F4F"/>
    <w:rsid w:val="00080026"/>
    <w:rsid w:val="000800DE"/>
    <w:rsid w:val="0008021E"/>
    <w:rsid w:val="00080503"/>
    <w:rsid w:val="00080D18"/>
    <w:rsid w:val="00081273"/>
    <w:rsid w:val="000819FE"/>
    <w:rsid w:val="000821D2"/>
    <w:rsid w:val="00082491"/>
    <w:rsid w:val="0008263C"/>
    <w:rsid w:val="00083F50"/>
    <w:rsid w:val="000841A4"/>
    <w:rsid w:val="00084402"/>
    <w:rsid w:val="00085084"/>
    <w:rsid w:val="000853D6"/>
    <w:rsid w:val="00085502"/>
    <w:rsid w:val="00085D25"/>
    <w:rsid w:val="00086A71"/>
    <w:rsid w:val="00086B29"/>
    <w:rsid w:val="00086FE5"/>
    <w:rsid w:val="000878F6"/>
    <w:rsid w:val="00087DDE"/>
    <w:rsid w:val="0009085C"/>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C2D"/>
    <w:rsid w:val="000A4268"/>
    <w:rsid w:val="000A439C"/>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402F"/>
    <w:rsid w:val="000D427E"/>
    <w:rsid w:val="000D4E8A"/>
    <w:rsid w:val="000D5077"/>
    <w:rsid w:val="000D5783"/>
    <w:rsid w:val="000D6016"/>
    <w:rsid w:val="000D62D0"/>
    <w:rsid w:val="000D7F33"/>
    <w:rsid w:val="000E1195"/>
    <w:rsid w:val="000E164D"/>
    <w:rsid w:val="000E210D"/>
    <w:rsid w:val="000E37EF"/>
    <w:rsid w:val="000E3C6E"/>
    <w:rsid w:val="000E3E6B"/>
    <w:rsid w:val="000E468E"/>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1747"/>
    <w:rsid w:val="00121CFC"/>
    <w:rsid w:val="00121D7D"/>
    <w:rsid w:val="0012202E"/>
    <w:rsid w:val="00122BE3"/>
    <w:rsid w:val="00122D49"/>
    <w:rsid w:val="0012306F"/>
    <w:rsid w:val="001235FA"/>
    <w:rsid w:val="001258A9"/>
    <w:rsid w:val="0012637D"/>
    <w:rsid w:val="00127141"/>
    <w:rsid w:val="0012797C"/>
    <w:rsid w:val="001330FF"/>
    <w:rsid w:val="00134D8D"/>
    <w:rsid w:val="001363FA"/>
    <w:rsid w:val="00137C12"/>
    <w:rsid w:val="00137F78"/>
    <w:rsid w:val="00140F38"/>
    <w:rsid w:val="00141023"/>
    <w:rsid w:val="001413D2"/>
    <w:rsid w:val="00142BD6"/>
    <w:rsid w:val="00142E3E"/>
    <w:rsid w:val="00143DB8"/>
    <w:rsid w:val="0014424E"/>
    <w:rsid w:val="00145E10"/>
    <w:rsid w:val="00147883"/>
    <w:rsid w:val="001508C9"/>
    <w:rsid w:val="0015149D"/>
    <w:rsid w:val="00153E87"/>
    <w:rsid w:val="00154317"/>
    <w:rsid w:val="00154E1C"/>
    <w:rsid w:val="0015514D"/>
    <w:rsid w:val="001551A2"/>
    <w:rsid w:val="001553C0"/>
    <w:rsid w:val="001554DC"/>
    <w:rsid w:val="00155920"/>
    <w:rsid w:val="00156A34"/>
    <w:rsid w:val="00156E6D"/>
    <w:rsid w:val="00161402"/>
    <w:rsid w:val="001619E4"/>
    <w:rsid w:val="00162223"/>
    <w:rsid w:val="0016256C"/>
    <w:rsid w:val="00162B1F"/>
    <w:rsid w:val="001648D7"/>
    <w:rsid w:val="001649D8"/>
    <w:rsid w:val="0016509A"/>
    <w:rsid w:val="001656DA"/>
    <w:rsid w:val="00165DA4"/>
    <w:rsid w:val="001669E3"/>
    <w:rsid w:val="001679CA"/>
    <w:rsid w:val="00170768"/>
    <w:rsid w:val="00171793"/>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FB"/>
    <w:rsid w:val="0018250F"/>
    <w:rsid w:val="00182587"/>
    <w:rsid w:val="0018375B"/>
    <w:rsid w:val="00183EF5"/>
    <w:rsid w:val="00184433"/>
    <w:rsid w:val="00184A7E"/>
    <w:rsid w:val="00184FD9"/>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5A1"/>
    <w:rsid w:val="001B0023"/>
    <w:rsid w:val="001B2642"/>
    <w:rsid w:val="001B27DB"/>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4BD"/>
    <w:rsid w:val="001C5ECA"/>
    <w:rsid w:val="001C667D"/>
    <w:rsid w:val="001C690E"/>
    <w:rsid w:val="001C6B9C"/>
    <w:rsid w:val="001C7789"/>
    <w:rsid w:val="001D0746"/>
    <w:rsid w:val="001D0C0E"/>
    <w:rsid w:val="001D1062"/>
    <w:rsid w:val="001D1B50"/>
    <w:rsid w:val="001D2072"/>
    <w:rsid w:val="001D2876"/>
    <w:rsid w:val="001D2C86"/>
    <w:rsid w:val="001D36E7"/>
    <w:rsid w:val="001D45A8"/>
    <w:rsid w:val="001D4A11"/>
    <w:rsid w:val="001D57F0"/>
    <w:rsid w:val="001D6BC5"/>
    <w:rsid w:val="001D7263"/>
    <w:rsid w:val="001D7277"/>
    <w:rsid w:val="001D7896"/>
    <w:rsid w:val="001D7AA5"/>
    <w:rsid w:val="001E0219"/>
    <w:rsid w:val="001E08CB"/>
    <w:rsid w:val="001E13CF"/>
    <w:rsid w:val="001E17B4"/>
    <w:rsid w:val="001E182F"/>
    <w:rsid w:val="001E2300"/>
    <w:rsid w:val="001E27B4"/>
    <w:rsid w:val="001E2C88"/>
    <w:rsid w:val="001E3935"/>
    <w:rsid w:val="001E4008"/>
    <w:rsid w:val="001E51CA"/>
    <w:rsid w:val="001E5715"/>
    <w:rsid w:val="001E5842"/>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34"/>
    <w:rsid w:val="001F5DEA"/>
    <w:rsid w:val="001F7240"/>
    <w:rsid w:val="001F7681"/>
    <w:rsid w:val="001F76F3"/>
    <w:rsid w:val="0020056B"/>
    <w:rsid w:val="00200BF1"/>
    <w:rsid w:val="00201167"/>
    <w:rsid w:val="0020223B"/>
    <w:rsid w:val="00202EF3"/>
    <w:rsid w:val="00204C3E"/>
    <w:rsid w:val="00205499"/>
    <w:rsid w:val="00205953"/>
    <w:rsid w:val="00205D80"/>
    <w:rsid w:val="0020660D"/>
    <w:rsid w:val="00210054"/>
    <w:rsid w:val="00210D9F"/>
    <w:rsid w:val="0021153E"/>
    <w:rsid w:val="002149BF"/>
    <w:rsid w:val="00214C50"/>
    <w:rsid w:val="00214DDA"/>
    <w:rsid w:val="00215A34"/>
    <w:rsid w:val="00216A37"/>
    <w:rsid w:val="002172D7"/>
    <w:rsid w:val="00217C41"/>
    <w:rsid w:val="00220535"/>
    <w:rsid w:val="00220925"/>
    <w:rsid w:val="0022112E"/>
    <w:rsid w:val="0022132C"/>
    <w:rsid w:val="00222074"/>
    <w:rsid w:val="00222113"/>
    <w:rsid w:val="002225E3"/>
    <w:rsid w:val="00223E15"/>
    <w:rsid w:val="00224C94"/>
    <w:rsid w:val="00225E54"/>
    <w:rsid w:val="002262DE"/>
    <w:rsid w:val="00230032"/>
    <w:rsid w:val="002312CC"/>
    <w:rsid w:val="00231D36"/>
    <w:rsid w:val="00231D3C"/>
    <w:rsid w:val="002332EB"/>
    <w:rsid w:val="002334A2"/>
    <w:rsid w:val="002334E8"/>
    <w:rsid w:val="00233B98"/>
    <w:rsid w:val="00235903"/>
    <w:rsid w:val="00235D4C"/>
    <w:rsid w:val="002364D5"/>
    <w:rsid w:val="0023656C"/>
    <w:rsid w:val="002365ED"/>
    <w:rsid w:val="0023679F"/>
    <w:rsid w:val="002375CE"/>
    <w:rsid w:val="00237D7C"/>
    <w:rsid w:val="00240353"/>
    <w:rsid w:val="002408E3"/>
    <w:rsid w:val="00241913"/>
    <w:rsid w:val="00241E39"/>
    <w:rsid w:val="00242477"/>
    <w:rsid w:val="00242FD8"/>
    <w:rsid w:val="002436A9"/>
    <w:rsid w:val="002436EE"/>
    <w:rsid w:val="00243EC2"/>
    <w:rsid w:val="00245C8A"/>
    <w:rsid w:val="002466DB"/>
    <w:rsid w:val="00246721"/>
    <w:rsid w:val="0024754B"/>
    <w:rsid w:val="00247807"/>
    <w:rsid w:val="002478C8"/>
    <w:rsid w:val="00247DBB"/>
    <w:rsid w:val="00250110"/>
    <w:rsid w:val="0025065D"/>
    <w:rsid w:val="00250860"/>
    <w:rsid w:val="002509B2"/>
    <w:rsid w:val="002512D2"/>
    <w:rsid w:val="00251656"/>
    <w:rsid w:val="0025206E"/>
    <w:rsid w:val="00252A83"/>
    <w:rsid w:val="00252C3E"/>
    <w:rsid w:val="00253BB3"/>
    <w:rsid w:val="00254457"/>
    <w:rsid w:val="00254739"/>
    <w:rsid w:val="00254DCC"/>
    <w:rsid w:val="002558A2"/>
    <w:rsid w:val="00255AB8"/>
    <w:rsid w:val="00255CE8"/>
    <w:rsid w:val="00257721"/>
    <w:rsid w:val="00257794"/>
    <w:rsid w:val="00260A7C"/>
    <w:rsid w:val="00260FD5"/>
    <w:rsid w:val="00262020"/>
    <w:rsid w:val="00262149"/>
    <w:rsid w:val="00262150"/>
    <w:rsid w:val="0026362D"/>
    <w:rsid w:val="0026387D"/>
    <w:rsid w:val="00264A5B"/>
    <w:rsid w:val="00264B37"/>
    <w:rsid w:val="00264E39"/>
    <w:rsid w:val="002654C8"/>
    <w:rsid w:val="0026575F"/>
    <w:rsid w:val="002671DA"/>
    <w:rsid w:val="0026797F"/>
    <w:rsid w:val="002715B7"/>
    <w:rsid w:val="00271F21"/>
    <w:rsid w:val="0027218E"/>
    <w:rsid w:val="00272BDA"/>
    <w:rsid w:val="00273061"/>
    <w:rsid w:val="002741B4"/>
    <w:rsid w:val="002745F8"/>
    <w:rsid w:val="002750B1"/>
    <w:rsid w:val="00275FE8"/>
    <w:rsid w:val="00276FFD"/>
    <w:rsid w:val="00277822"/>
    <w:rsid w:val="0028065F"/>
    <w:rsid w:val="00280DC8"/>
    <w:rsid w:val="00280E06"/>
    <w:rsid w:val="0028155D"/>
    <w:rsid w:val="00282AD1"/>
    <w:rsid w:val="002839DF"/>
    <w:rsid w:val="00283EF8"/>
    <w:rsid w:val="00285C69"/>
    <w:rsid w:val="00285E57"/>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B54"/>
    <w:rsid w:val="00293D17"/>
    <w:rsid w:val="00293DAA"/>
    <w:rsid w:val="00295506"/>
    <w:rsid w:val="00295CB2"/>
    <w:rsid w:val="00296390"/>
    <w:rsid w:val="00296872"/>
    <w:rsid w:val="00296A0D"/>
    <w:rsid w:val="00297171"/>
    <w:rsid w:val="002977DC"/>
    <w:rsid w:val="002A05AB"/>
    <w:rsid w:val="002A0A10"/>
    <w:rsid w:val="002A232E"/>
    <w:rsid w:val="002A2CFC"/>
    <w:rsid w:val="002A3965"/>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7EA"/>
    <w:rsid w:val="002B3CCE"/>
    <w:rsid w:val="002B517F"/>
    <w:rsid w:val="002B546E"/>
    <w:rsid w:val="002B5566"/>
    <w:rsid w:val="002B588E"/>
    <w:rsid w:val="002B63ED"/>
    <w:rsid w:val="002B7707"/>
    <w:rsid w:val="002B7797"/>
    <w:rsid w:val="002B793D"/>
    <w:rsid w:val="002B7941"/>
    <w:rsid w:val="002C049A"/>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D04EB"/>
    <w:rsid w:val="002D08C5"/>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E0052"/>
    <w:rsid w:val="002E00A1"/>
    <w:rsid w:val="002E12D9"/>
    <w:rsid w:val="002E1331"/>
    <w:rsid w:val="002E24BF"/>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7309"/>
    <w:rsid w:val="002F7FA0"/>
    <w:rsid w:val="003015D1"/>
    <w:rsid w:val="00301BC5"/>
    <w:rsid w:val="00302251"/>
    <w:rsid w:val="00303EA4"/>
    <w:rsid w:val="003041A1"/>
    <w:rsid w:val="003044A4"/>
    <w:rsid w:val="00304896"/>
    <w:rsid w:val="00304CE9"/>
    <w:rsid w:val="0030522F"/>
    <w:rsid w:val="003054DB"/>
    <w:rsid w:val="00305D22"/>
    <w:rsid w:val="00305E89"/>
    <w:rsid w:val="003063E2"/>
    <w:rsid w:val="003067E3"/>
    <w:rsid w:val="00306C81"/>
    <w:rsid w:val="003073A2"/>
    <w:rsid w:val="0030794A"/>
    <w:rsid w:val="00310351"/>
    <w:rsid w:val="003104DB"/>
    <w:rsid w:val="003107AE"/>
    <w:rsid w:val="00312003"/>
    <w:rsid w:val="0031278A"/>
    <w:rsid w:val="003127D3"/>
    <w:rsid w:val="00312BE6"/>
    <w:rsid w:val="00312ECD"/>
    <w:rsid w:val="003149F2"/>
    <w:rsid w:val="00314DE3"/>
    <w:rsid w:val="00314F29"/>
    <w:rsid w:val="0031501D"/>
    <w:rsid w:val="0031532C"/>
    <w:rsid w:val="00315BBA"/>
    <w:rsid w:val="0031600A"/>
    <w:rsid w:val="0031708F"/>
    <w:rsid w:val="003219A1"/>
    <w:rsid w:val="00321D29"/>
    <w:rsid w:val="00321DA5"/>
    <w:rsid w:val="003232DC"/>
    <w:rsid w:val="00324B88"/>
    <w:rsid w:val="00325754"/>
    <w:rsid w:val="00325A25"/>
    <w:rsid w:val="00325D00"/>
    <w:rsid w:val="00326A22"/>
    <w:rsid w:val="00330715"/>
    <w:rsid w:val="00331124"/>
    <w:rsid w:val="0033130E"/>
    <w:rsid w:val="003314D2"/>
    <w:rsid w:val="00331719"/>
    <w:rsid w:val="00332BFD"/>
    <w:rsid w:val="00332F43"/>
    <w:rsid w:val="003340F9"/>
    <w:rsid w:val="003349FF"/>
    <w:rsid w:val="00335C41"/>
    <w:rsid w:val="003365D4"/>
    <w:rsid w:val="0033765D"/>
    <w:rsid w:val="00341856"/>
    <w:rsid w:val="00342566"/>
    <w:rsid w:val="003428A7"/>
    <w:rsid w:val="0034295A"/>
    <w:rsid w:val="003447DF"/>
    <w:rsid w:val="003448A3"/>
    <w:rsid w:val="00345528"/>
    <w:rsid w:val="00345612"/>
    <w:rsid w:val="003456BD"/>
    <w:rsid w:val="00345966"/>
    <w:rsid w:val="00345AA0"/>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170F"/>
    <w:rsid w:val="00372D2E"/>
    <w:rsid w:val="003730D8"/>
    <w:rsid w:val="00373152"/>
    <w:rsid w:val="0037347E"/>
    <w:rsid w:val="003734CA"/>
    <w:rsid w:val="003737C8"/>
    <w:rsid w:val="00373E71"/>
    <w:rsid w:val="003740A3"/>
    <w:rsid w:val="0037453F"/>
    <w:rsid w:val="00374E3E"/>
    <w:rsid w:val="00375491"/>
    <w:rsid w:val="00375647"/>
    <w:rsid w:val="00376278"/>
    <w:rsid w:val="00376792"/>
    <w:rsid w:val="00376C3C"/>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68DD"/>
    <w:rsid w:val="003869FA"/>
    <w:rsid w:val="003871F8"/>
    <w:rsid w:val="0038747E"/>
    <w:rsid w:val="00387AB3"/>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DD9"/>
    <w:rsid w:val="003A08A6"/>
    <w:rsid w:val="003A0BF8"/>
    <w:rsid w:val="003A2B57"/>
    <w:rsid w:val="003A3B42"/>
    <w:rsid w:val="003A4603"/>
    <w:rsid w:val="003A4A7A"/>
    <w:rsid w:val="003A548F"/>
    <w:rsid w:val="003A5752"/>
    <w:rsid w:val="003A716E"/>
    <w:rsid w:val="003A7418"/>
    <w:rsid w:val="003A75D9"/>
    <w:rsid w:val="003A78D4"/>
    <w:rsid w:val="003B066A"/>
    <w:rsid w:val="003B1B42"/>
    <w:rsid w:val="003B37D9"/>
    <w:rsid w:val="003B3B1B"/>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4975"/>
    <w:rsid w:val="003C4BC6"/>
    <w:rsid w:val="003C4F7E"/>
    <w:rsid w:val="003C66C7"/>
    <w:rsid w:val="003C66F7"/>
    <w:rsid w:val="003C6DEE"/>
    <w:rsid w:val="003C6FFC"/>
    <w:rsid w:val="003C7705"/>
    <w:rsid w:val="003D0550"/>
    <w:rsid w:val="003D080F"/>
    <w:rsid w:val="003D0F6A"/>
    <w:rsid w:val="003D1235"/>
    <w:rsid w:val="003D2742"/>
    <w:rsid w:val="003D2845"/>
    <w:rsid w:val="003D2A0A"/>
    <w:rsid w:val="003D450B"/>
    <w:rsid w:val="003D50D0"/>
    <w:rsid w:val="003D5ED5"/>
    <w:rsid w:val="003D5FE2"/>
    <w:rsid w:val="003D654D"/>
    <w:rsid w:val="003D65C8"/>
    <w:rsid w:val="003D77E9"/>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294E"/>
    <w:rsid w:val="003F3746"/>
    <w:rsid w:val="003F3AA3"/>
    <w:rsid w:val="003F4D8D"/>
    <w:rsid w:val="003F4D95"/>
    <w:rsid w:val="003F5880"/>
    <w:rsid w:val="003F640E"/>
    <w:rsid w:val="003F69E6"/>
    <w:rsid w:val="003F784A"/>
    <w:rsid w:val="003F7A47"/>
    <w:rsid w:val="003F7D61"/>
    <w:rsid w:val="00400051"/>
    <w:rsid w:val="00400B09"/>
    <w:rsid w:val="004010F3"/>
    <w:rsid w:val="0040147F"/>
    <w:rsid w:val="004027FA"/>
    <w:rsid w:val="004028BF"/>
    <w:rsid w:val="004031EE"/>
    <w:rsid w:val="00404A8A"/>
    <w:rsid w:val="0040698E"/>
    <w:rsid w:val="0040706E"/>
    <w:rsid w:val="0040761A"/>
    <w:rsid w:val="00407C45"/>
    <w:rsid w:val="004105B1"/>
    <w:rsid w:val="00410CEB"/>
    <w:rsid w:val="00411166"/>
    <w:rsid w:val="004112E4"/>
    <w:rsid w:val="0041207B"/>
    <w:rsid w:val="00412149"/>
    <w:rsid w:val="00412920"/>
    <w:rsid w:val="00412BAE"/>
    <w:rsid w:val="00412BD5"/>
    <w:rsid w:val="00412F8C"/>
    <w:rsid w:val="0041309C"/>
    <w:rsid w:val="00413147"/>
    <w:rsid w:val="00413911"/>
    <w:rsid w:val="00414E69"/>
    <w:rsid w:val="00415CE3"/>
    <w:rsid w:val="00416953"/>
    <w:rsid w:val="00416DFA"/>
    <w:rsid w:val="00416F73"/>
    <w:rsid w:val="0041794D"/>
    <w:rsid w:val="004179D2"/>
    <w:rsid w:val="004179D8"/>
    <w:rsid w:val="00417F6E"/>
    <w:rsid w:val="00417FDB"/>
    <w:rsid w:val="004205DB"/>
    <w:rsid w:val="004212CA"/>
    <w:rsid w:val="004214F7"/>
    <w:rsid w:val="00421C84"/>
    <w:rsid w:val="0042259B"/>
    <w:rsid w:val="00423A74"/>
    <w:rsid w:val="00423F12"/>
    <w:rsid w:val="004240A3"/>
    <w:rsid w:val="00424FC6"/>
    <w:rsid w:val="00425961"/>
    <w:rsid w:val="00426667"/>
    <w:rsid w:val="0042696F"/>
    <w:rsid w:val="00427336"/>
    <w:rsid w:val="004278B8"/>
    <w:rsid w:val="00427CE4"/>
    <w:rsid w:val="00430BCC"/>
    <w:rsid w:val="00430C27"/>
    <w:rsid w:val="00430FA3"/>
    <w:rsid w:val="00432CC0"/>
    <w:rsid w:val="004338BF"/>
    <w:rsid w:val="00433B6F"/>
    <w:rsid w:val="00433CC8"/>
    <w:rsid w:val="0043496F"/>
    <w:rsid w:val="00434D87"/>
    <w:rsid w:val="00435884"/>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26A"/>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47D1"/>
    <w:rsid w:val="00464CA6"/>
    <w:rsid w:val="00465C74"/>
    <w:rsid w:val="0046646B"/>
    <w:rsid w:val="00467361"/>
    <w:rsid w:val="00467852"/>
    <w:rsid w:val="004679EE"/>
    <w:rsid w:val="00470C37"/>
    <w:rsid w:val="00471115"/>
    <w:rsid w:val="00471247"/>
    <w:rsid w:val="00471936"/>
    <w:rsid w:val="00471EA5"/>
    <w:rsid w:val="00472015"/>
    <w:rsid w:val="004731AF"/>
    <w:rsid w:val="00473806"/>
    <w:rsid w:val="00473953"/>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A77"/>
    <w:rsid w:val="00480DE8"/>
    <w:rsid w:val="00480F9E"/>
    <w:rsid w:val="0048114C"/>
    <w:rsid w:val="004811CD"/>
    <w:rsid w:val="00481C7E"/>
    <w:rsid w:val="0048270B"/>
    <w:rsid w:val="0048281F"/>
    <w:rsid w:val="00483061"/>
    <w:rsid w:val="004832F1"/>
    <w:rsid w:val="00483439"/>
    <w:rsid w:val="004834E3"/>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DDA"/>
    <w:rsid w:val="004A1DEE"/>
    <w:rsid w:val="004A1F89"/>
    <w:rsid w:val="004A3027"/>
    <w:rsid w:val="004A328A"/>
    <w:rsid w:val="004A3677"/>
    <w:rsid w:val="004A3EAD"/>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1BA"/>
    <w:rsid w:val="004B5233"/>
    <w:rsid w:val="004B5CE3"/>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C84"/>
    <w:rsid w:val="004C6F0D"/>
    <w:rsid w:val="004C70AB"/>
    <w:rsid w:val="004C7868"/>
    <w:rsid w:val="004C7B3D"/>
    <w:rsid w:val="004D0A04"/>
    <w:rsid w:val="004D1513"/>
    <w:rsid w:val="004D171F"/>
    <w:rsid w:val="004D1DFF"/>
    <w:rsid w:val="004D235F"/>
    <w:rsid w:val="004D2554"/>
    <w:rsid w:val="004D2BC5"/>
    <w:rsid w:val="004D3321"/>
    <w:rsid w:val="004D38F6"/>
    <w:rsid w:val="004D3EB2"/>
    <w:rsid w:val="004D50B8"/>
    <w:rsid w:val="004D62AD"/>
    <w:rsid w:val="004D6471"/>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C13"/>
    <w:rsid w:val="004F0314"/>
    <w:rsid w:val="004F09AC"/>
    <w:rsid w:val="004F0FBB"/>
    <w:rsid w:val="004F130A"/>
    <w:rsid w:val="004F27F0"/>
    <w:rsid w:val="004F3146"/>
    <w:rsid w:val="004F34CA"/>
    <w:rsid w:val="004F3D5F"/>
    <w:rsid w:val="004F41D3"/>
    <w:rsid w:val="004F476B"/>
    <w:rsid w:val="004F4773"/>
    <w:rsid w:val="004F5B2E"/>
    <w:rsid w:val="004F5F60"/>
    <w:rsid w:val="004F5FB7"/>
    <w:rsid w:val="004F6507"/>
    <w:rsid w:val="004F6689"/>
    <w:rsid w:val="004F7646"/>
    <w:rsid w:val="00501101"/>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B1F"/>
    <w:rsid w:val="00523D35"/>
    <w:rsid w:val="005242E7"/>
    <w:rsid w:val="0052478E"/>
    <w:rsid w:val="00524E9A"/>
    <w:rsid w:val="00525077"/>
    <w:rsid w:val="00525C86"/>
    <w:rsid w:val="00526C52"/>
    <w:rsid w:val="00527596"/>
    <w:rsid w:val="00527F2D"/>
    <w:rsid w:val="005302EA"/>
    <w:rsid w:val="00530643"/>
    <w:rsid w:val="005306C9"/>
    <w:rsid w:val="005313E9"/>
    <w:rsid w:val="00531E95"/>
    <w:rsid w:val="00532765"/>
    <w:rsid w:val="00532EAA"/>
    <w:rsid w:val="005335F1"/>
    <w:rsid w:val="00533862"/>
    <w:rsid w:val="00533FF9"/>
    <w:rsid w:val="0053472E"/>
    <w:rsid w:val="00535035"/>
    <w:rsid w:val="00536657"/>
    <w:rsid w:val="00536BB0"/>
    <w:rsid w:val="00536F5A"/>
    <w:rsid w:val="005374BA"/>
    <w:rsid w:val="00537C4E"/>
    <w:rsid w:val="005403B8"/>
    <w:rsid w:val="0054175E"/>
    <w:rsid w:val="00541FB1"/>
    <w:rsid w:val="00543001"/>
    <w:rsid w:val="005432D1"/>
    <w:rsid w:val="005450CE"/>
    <w:rsid w:val="005455BA"/>
    <w:rsid w:val="005472A4"/>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31F2"/>
    <w:rsid w:val="0057397E"/>
    <w:rsid w:val="00573C34"/>
    <w:rsid w:val="005759AF"/>
    <w:rsid w:val="00576878"/>
    <w:rsid w:val="00577C90"/>
    <w:rsid w:val="005805CD"/>
    <w:rsid w:val="00580F42"/>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49B7"/>
    <w:rsid w:val="00595647"/>
    <w:rsid w:val="005976DD"/>
    <w:rsid w:val="005A19CF"/>
    <w:rsid w:val="005A1CB8"/>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5F4E"/>
    <w:rsid w:val="005B6DF4"/>
    <w:rsid w:val="005B7038"/>
    <w:rsid w:val="005C0570"/>
    <w:rsid w:val="005C0C08"/>
    <w:rsid w:val="005C0EB6"/>
    <w:rsid w:val="005C126E"/>
    <w:rsid w:val="005C190A"/>
    <w:rsid w:val="005C1C74"/>
    <w:rsid w:val="005C223C"/>
    <w:rsid w:val="005C340B"/>
    <w:rsid w:val="005C3B93"/>
    <w:rsid w:val="005C3BE4"/>
    <w:rsid w:val="005C4CCF"/>
    <w:rsid w:val="005C5449"/>
    <w:rsid w:val="005C6123"/>
    <w:rsid w:val="005C693C"/>
    <w:rsid w:val="005C7463"/>
    <w:rsid w:val="005C7A2D"/>
    <w:rsid w:val="005C7DA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2AAC"/>
    <w:rsid w:val="005E2C84"/>
    <w:rsid w:val="005E2DAE"/>
    <w:rsid w:val="005E3CD1"/>
    <w:rsid w:val="005E3D2A"/>
    <w:rsid w:val="005E4C3D"/>
    <w:rsid w:val="005E5BC9"/>
    <w:rsid w:val="005E6E6A"/>
    <w:rsid w:val="005E7039"/>
    <w:rsid w:val="005E7126"/>
    <w:rsid w:val="005E719E"/>
    <w:rsid w:val="005E7EC5"/>
    <w:rsid w:val="005F058A"/>
    <w:rsid w:val="005F099A"/>
    <w:rsid w:val="005F0A26"/>
    <w:rsid w:val="005F0A8A"/>
    <w:rsid w:val="005F0BE7"/>
    <w:rsid w:val="005F0E6A"/>
    <w:rsid w:val="005F23CF"/>
    <w:rsid w:val="005F260F"/>
    <w:rsid w:val="005F278B"/>
    <w:rsid w:val="005F301D"/>
    <w:rsid w:val="005F39CB"/>
    <w:rsid w:val="005F3A88"/>
    <w:rsid w:val="005F3D55"/>
    <w:rsid w:val="005F5A65"/>
    <w:rsid w:val="005F5F66"/>
    <w:rsid w:val="005F7694"/>
    <w:rsid w:val="00601B84"/>
    <w:rsid w:val="00602074"/>
    <w:rsid w:val="00602BA4"/>
    <w:rsid w:val="00602C85"/>
    <w:rsid w:val="006030E4"/>
    <w:rsid w:val="006036DE"/>
    <w:rsid w:val="00603F69"/>
    <w:rsid w:val="00604140"/>
    <w:rsid w:val="00604DB3"/>
    <w:rsid w:val="0060655F"/>
    <w:rsid w:val="0060686F"/>
    <w:rsid w:val="00606F37"/>
    <w:rsid w:val="00611B8E"/>
    <w:rsid w:val="00611ECA"/>
    <w:rsid w:val="00611FB8"/>
    <w:rsid w:val="006122CE"/>
    <w:rsid w:val="00612D62"/>
    <w:rsid w:val="00613C31"/>
    <w:rsid w:val="006140D3"/>
    <w:rsid w:val="0061555F"/>
    <w:rsid w:val="006156B1"/>
    <w:rsid w:val="00615854"/>
    <w:rsid w:val="00615BBB"/>
    <w:rsid w:val="006160E5"/>
    <w:rsid w:val="00617049"/>
    <w:rsid w:val="0061738C"/>
    <w:rsid w:val="00621C00"/>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500"/>
    <w:rsid w:val="0064071A"/>
    <w:rsid w:val="00640D76"/>
    <w:rsid w:val="006413F9"/>
    <w:rsid w:val="006416D7"/>
    <w:rsid w:val="006426F3"/>
    <w:rsid w:val="006433A8"/>
    <w:rsid w:val="00643F35"/>
    <w:rsid w:val="00644492"/>
    <w:rsid w:val="00644534"/>
    <w:rsid w:val="00644606"/>
    <w:rsid w:val="00644963"/>
    <w:rsid w:val="00644F47"/>
    <w:rsid w:val="0064585E"/>
    <w:rsid w:val="00646017"/>
    <w:rsid w:val="006468EB"/>
    <w:rsid w:val="00646953"/>
    <w:rsid w:val="006474AF"/>
    <w:rsid w:val="00647642"/>
    <w:rsid w:val="00650F96"/>
    <w:rsid w:val="006511D7"/>
    <w:rsid w:val="006533B3"/>
    <w:rsid w:val="006535F2"/>
    <w:rsid w:val="0065366E"/>
    <w:rsid w:val="006540EF"/>
    <w:rsid w:val="006541CF"/>
    <w:rsid w:val="00655164"/>
    <w:rsid w:val="00655C87"/>
    <w:rsid w:val="00656332"/>
    <w:rsid w:val="0065684B"/>
    <w:rsid w:val="0065721D"/>
    <w:rsid w:val="0065727C"/>
    <w:rsid w:val="006578DE"/>
    <w:rsid w:val="00660727"/>
    <w:rsid w:val="00660956"/>
    <w:rsid w:val="00660F38"/>
    <w:rsid w:val="00661418"/>
    <w:rsid w:val="00661666"/>
    <w:rsid w:val="00661FBB"/>
    <w:rsid w:val="006623CB"/>
    <w:rsid w:val="006631DD"/>
    <w:rsid w:val="00663353"/>
    <w:rsid w:val="006634C3"/>
    <w:rsid w:val="006637A2"/>
    <w:rsid w:val="006647B0"/>
    <w:rsid w:val="006659E8"/>
    <w:rsid w:val="00665C78"/>
    <w:rsid w:val="00665E2B"/>
    <w:rsid w:val="006662AE"/>
    <w:rsid w:val="006662D7"/>
    <w:rsid w:val="0066699E"/>
    <w:rsid w:val="00666FD8"/>
    <w:rsid w:val="00667E26"/>
    <w:rsid w:val="0067000C"/>
    <w:rsid w:val="006707F9"/>
    <w:rsid w:val="00671168"/>
    <w:rsid w:val="006720C9"/>
    <w:rsid w:val="00672DDE"/>
    <w:rsid w:val="00672FF4"/>
    <w:rsid w:val="00673AEA"/>
    <w:rsid w:val="006745B2"/>
    <w:rsid w:val="006745DB"/>
    <w:rsid w:val="006746FD"/>
    <w:rsid w:val="00674892"/>
    <w:rsid w:val="00675D90"/>
    <w:rsid w:val="00676ADC"/>
    <w:rsid w:val="00676BE6"/>
    <w:rsid w:val="00677E44"/>
    <w:rsid w:val="006802D4"/>
    <w:rsid w:val="0068152D"/>
    <w:rsid w:val="00681848"/>
    <w:rsid w:val="00682ADA"/>
    <w:rsid w:val="00682EE7"/>
    <w:rsid w:val="00683659"/>
    <w:rsid w:val="00683CBE"/>
    <w:rsid w:val="006842FE"/>
    <w:rsid w:val="0068620D"/>
    <w:rsid w:val="00686DFC"/>
    <w:rsid w:val="006879DB"/>
    <w:rsid w:val="00687D4E"/>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F62"/>
    <w:rsid w:val="006970FB"/>
    <w:rsid w:val="00697232"/>
    <w:rsid w:val="00697237"/>
    <w:rsid w:val="0069790F"/>
    <w:rsid w:val="00697BCD"/>
    <w:rsid w:val="006A0164"/>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781F"/>
    <w:rsid w:val="006B7E04"/>
    <w:rsid w:val="006C07B3"/>
    <w:rsid w:val="006C23F0"/>
    <w:rsid w:val="006C30ED"/>
    <w:rsid w:val="006C3B9A"/>
    <w:rsid w:val="006C3C64"/>
    <w:rsid w:val="006C4647"/>
    <w:rsid w:val="006C4A87"/>
    <w:rsid w:val="006C5746"/>
    <w:rsid w:val="006C6CE9"/>
    <w:rsid w:val="006C6DEE"/>
    <w:rsid w:val="006C73A9"/>
    <w:rsid w:val="006D1565"/>
    <w:rsid w:val="006D16AB"/>
    <w:rsid w:val="006D16FE"/>
    <w:rsid w:val="006D1F7A"/>
    <w:rsid w:val="006D227C"/>
    <w:rsid w:val="006D2858"/>
    <w:rsid w:val="006D3410"/>
    <w:rsid w:val="006D3589"/>
    <w:rsid w:val="006D3EB0"/>
    <w:rsid w:val="006D4F9E"/>
    <w:rsid w:val="006D50BB"/>
    <w:rsid w:val="006D56C8"/>
    <w:rsid w:val="006D6462"/>
    <w:rsid w:val="006D6F03"/>
    <w:rsid w:val="006D76C0"/>
    <w:rsid w:val="006E1889"/>
    <w:rsid w:val="006E1985"/>
    <w:rsid w:val="006E27B6"/>
    <w:rsid w:val="006E2A1E"/>
    <w:rsid w:val="006E33FC"/>
    <w:rsid w:val="006E428C"/>
    <w:rsid w:val="006E4F6A"/>
    <w:rsid w:val="006E4F97"/>
    <w:rsid w:val="006E5226"/>
    <w:rsid w:val="006E6461"/>
    <w:rsid w:val="006E749E"/>
    <w:rsid w:val="006E7DAF"/>
    <w:rsid w:val="006F1092"/>
    <w:rsid w:val="006F379A"/>
    <w:rsid w:val="006F3EC5"/>
    <w:rsid w:val="006F4A38"/>
    <w:rsid w:val="006F57F5"/>
    <w:rsid w:val="006F6CA9"/>
    <w:rsid w:val="006F7B47"/>
    <w:rsid w:val="0070051E"/>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529A"/>
    <w:rsid w:val="00735CE1"/>
    <w:rsid w:val="00735F10"/>
    <w:rsid w:val="00737ED6"/>
    <w:rsid w:val="007409BD"/>
    <w:rsid w:val="00740E3A"/>
    <w:rsid w:val="00741512"/>
    <w:rsid w:val="00742C1C"/>
    <w:rsid w:val="00744D1C"/>
    <w:rsid w:val="00744DDD"/>
    <w:rsid w:val="00745263"/>
    <w:rsid w:val="007465DE"/>
    <w:rsid w:val="007474CC"/>
    <w:rsid w:val="00750CAB"/>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625D3"/>
    <w:rsid w:val="00762E34"/>
    <w:rsid w:val="00763428"/>
    <w:rsid w:val="00763967"/>
    <w:rsid w:val="00763C88"/>
    <w:rsid w:val="00763E08"/>
    <w:rsid w:val="0076410F"/>
    <w:rsid w:val="007647E0"/>
    <w:rsid w:val="00764E87"/>
    <w:rsid w:val="00765152"/>
    <w:rsid w:val="00765A9E"/>
    <w:rsid w:val="00766C3A"/>
    <w:rsid w:val="00766E1D"/>
    <w:rsid w:val="00771463"/>
    <w:rsid w:val="0077201B"/>
    <w:rsid w:val="0077389F"/>
    <w:rsid w:val="00773DE5"/>
    <w:rsid w:val="0077415F"/>
    <w:rsid w:val="00774FBD"/>
    <w:rsid w:val="00774FE2"/>
    <w:rsid w:val="00775C73"/>
    <w:rsid w:val="00776E02"/>
    <w:rsid w:val="007770CF"/>
    <w:rsid w:val="00777BDA"/>
    <w:rsid w:val="0078049F"/>
    <w:rsid w:val="007809ED"/>
    <w:rsid w:val="007816B2"/>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4B50"/>
    <w:rsid w:val="007A5BEA"/>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4884"/>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F7D"/>
    <w:rsid w:val="007D678D"/>
    <w:rsid w:val="007D6E74"/>
    <w:rsid w:val="007D73E9"/>
    <w:rsid w:val="007D760F"/>
    <w:rsid w:val="007D7EB2"/>
    <w:rsid w:val="007E00EB"/>
    <w:rsid w:val="007E01F0"/>
    <w:rsid w:val="007E1054"/>
    <w:rsid w:val="007E1D1B"/>
    <w:rsid w:val="007E32D6"/>
    <w:rsid w:val="007E3705"/>
    <w:rsid w:val="007E3A0A"/>
    <w:rsid w:val="007E515A"/>
    <w:rsid w:val="007E5802"/>
    <w:rsid w:val="007E704B"/>
    <w:rsid w:val="007E7FD2"/>
    <w:rsid w:val="007F0687"/>
    <w:rsid w:val="007F182E"/>
    <w:rsid w:val="007F2951"/>
    <w:rsid w:val="007F58E6"/>
    <w:rsid w:val="007F5BAE"/>
    <w:rsid w:val="007F6C9D"/>
    <w:rsid w:val="007F6DE5"/>
    <w:rsid w:val="007F6F05"/>
    <w:rsid w:val="008001D5"/>
    <w:rsid w:val="00802066"/>
    <w:rsid w:val="00802254"/>
    <w:rsid w:val="00802ADF"/>
    <w:rsid w:val="00802C13"/>
    <w:rsid w:val="008033A4"/>
    <w:rsid w:val="008033AB"/>
    <w:rsid w:val="00803844"/>
    <w:rsid w:val="00803C18"/>
    <w:rsid w:val="0080429F"/>
    <w:rsid w:val="00804394"/>
    <w:rsid w:val="00804B71"/>
    <w:rsid w:val="00804C06"/>
    <w:rsid w:val="008053DE"/>
    <w:rsid w:val="008057D4"/>
    <w:rsid w:val="00805ECC"/>
    <w:rsid w:val="0080629F"/>
    <w:rsid w:val="00806AA7"/>
    <w:rsid w:val="00806AEF"/>
    <w:rsid w:val="0081140B"/>
    <w:rsid w:val="008121DF"/>
    <w:rsid w:val="00812211"/>
    <w:rsid w:val="00812A85"/>
    <w:rsid w:val="00813612"/>
    <w:rsid w:val="00813863"/>
    <w:rsid w:val="008146E5"/>
    <w:rsid w:val="00814D39"/>
    <w:rsid w:val="00815C8E"/>
    <w:rsid w:val="00815CB9"/>
    <w:rsid w:val="00816411"/>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7DBC"/>
    <w:rsid w:val="0083016B"/>
    <w:rsid w:val="008309BD"/>
    <w:rsid w:val="00830AD7"/>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889"/>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517"/>
    <w:rsid w:val="0086156D"/>
    <w:rsid w:val="008616D3"/>
    <w:rsid w:val="008626E8"/>
    <w:rsid w:val="008628A1"/>
    <w:rsid w:val="008636FD"/>
    <w:rsid w:val="00865BA1"/>
    <w:rsid w:val="008664BC"/>
    <w:rsid w:val="00866EDB"/>
    <w:rsid w:val="00870714"/>
    <w:rsid w:val="00870A09"/>
    <w:rsid w:val="00870DE5"/>
    <w:rsid w:val="00870E35"/>
    <w:rsid w:val="00870EAB"/>
    <w:rsid w:val="00870F22"/>
    <w:rsid w:val="0087104A"/>
    <w:rsid w:val="00871D3A"/>
    <w:rsid w:val="0087287C"/>
    <w:rsid w:val="00873D27"/>
    <w:rsid w:val="00874BEE"/>
    <w:rsid w:val="00875AA2"/>
    <w:rsid w:val="00875DD0"/>
    <w:rsid w:val="00876F87"/>
    <w:rsid w:val="008771CD"/>
    <w:rsid w:val="0087798C"/>
    <w:rsid w:val="008805CA"/>
    <w:rsid w:val="00882CE3"/>
    <w:rsid w:val="00882EB0"/>
    <w:rsid w:val="00883DC7"/>
    <w:rsid w:val="008845D9"/>
    <w:rsid w:val="008854C3"/>
    <w:rsid w:val="00885930"/>
    <w:rsid w:val="00886EE4"/>
    <w:rsid w:val="00887847"/>
    <w:rsid w:val="00887EF7"/>
    <w:rsid w:val="008908A2"/>
    <w:rsid w:val="00890B4E"/>
    <w:rsid w:val="00891563"/>
    <w:rsid w:val="0089170F"/>
    <w:rsid w:val="008918A2"/>
    <w:rsid w:val="00892993"/>
    <w:rsid w:val="008932E1"/>
    <w:rsid w:val="00893309"/>
    <w:rsid w:val="00893C8C"/>
    <w:rsid w:val="008944ED"/>
    <w:rsid w:val="00894A8A"/>
    <w:rsid w:val="008950DB"/>
    <w:rsid w:val="008A05B3"/>
    <w:rsid w:val="008A0950"/>
    <w:rsid w:val="008A0EE4"/>
    <w:rsid w:val="008A1C1B"/>
    <w:rsid w:val="008A2463"/>
    <w:rsid w:val="008A2EC1"/>
    <w:rsid w:val="008A51AE"/>
    <w:rsid w:val="008A69C1"/>
    <w:rsid w:val="008A6F01"/>
    <w:rsid w:val="008A7A74"/>
    <w:rsid w:val="008A7F45"/>
    <w:rsid w:val="008A7FDE"/>
    <w:rsid w:val="008B283C"/>
    <w:rsid w:val="008B3FE5"/>
    <w:rsid w:val="008B4258"/>
    <w:rsid w:val="008B46D5"/>
    <w:rsid w:val="008B493E"/>
    <w:rsid w:val="008B51FA"/>
    <w:rsid w:val="008B57CE"/>
    <w:rsid w:val="008B68A8"/>
    <w:rsid w:val="008B771E"/>
    <w:rsid w:val="008C010C"/>
    <w:rsid w:val="008C0C84"/>
    <w:rsid w:val="008C0D96"/>
    <w:rsid w:val="008C26EE"/>
    <w:rsid w:val="008C2D84"/>
    <w:rsid w:val="008C3E19"/>
    <w:rsid w:val="008C42F3"/>
    <w:rsid w:val="008C5169"/>
    <w:rsid w:val="008C5F26"/>
    <w:rsid w:val="008C6075"/>
    <w:rsid w:val="008C6843"/>
    <w:rsid w:val="008C6A2B"/>
    <w:rsid w:val="008C77B8"/>
    <w:rsid w:val="008D0319"/>
    <w:rsid w:val="008D11BF"/>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A4A"/>
    <w:rsid w:val="008E1D04"/>
    <w:rsid w:val="008E2F1A"/>
    <w:rsid w:val="008E3498"/>
    <w:rsid w:val="008E3704"/>
    <w:rsid w:val="008E4396"/>
    <w:rsid w:val="008E45AB"/>
    <w:rsid w:val="008E4616"/>
    <w:rsid w:val="008E4BD1"/>
    <w:rsid w:val="008E50A0"/>
    <w:rsid w:val="008E5E3A"/>
    <w:rsid w:val="008E6B5B"/>
    <w:rsid w:val="008F0B0B"/>
    <w:rsid w:val="008F0D64"/>
    <w:rsid w:val="008F1306"/>
    <w:rsid w:val="008F1657"/>
    <w:rsid w:val="008F240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FCA"/>
    <w:rsid w:val="00903D99"/>
    <w:rsid w:val="00905974"/>
    <w:rsid w:val="00905A44"/>
    <w:rsid w:val="0090671E"/>
    <w:rsid w:val="009075A5"/>
    <w:rsid w:val="00907A70"/>
    <w:rsid w:val="00910233"/>
    <w:rsid w:val="00910F5B"/>
    <w:rsid w:val="00911526"/>
    <w:rsid w:val="009115AD"/>
    <w:rsid w:val="009117E6"/>
    <w:rsid w:val="00913D1C"/>
    <w:rsid w:val="00913DD3"/>
    <w:rsid w:val="009145D2"/>
    <w:rsid w:val="00914972"/>
    <w:rsid w:val="009153BD"/>
    <w:rsid w:val="00915A2F"/>
    <w:rsid w:val="00915EC6"/>
    <w:rsid w:val="00915F5A"/>
    <w:rsid w:val="009179EA"/>
    <w:rsid w:val="00917A80"/>
    <w:rsid w:val="00922224"/>
    <w:rsid w:val="00924A4D"/>
    <w:rsid w:val="00924DB4"/>
    <w:rsid w:val="00925029"/>
    <w:rsid w:val="00925271"/>
    <w:rsid w:val="00925460"/>
    <w:rsid w:val="009254B5"/>
    <w:rsid w:val="00926D04"/>
    <w:rsid w:val="00926E49"/>
    <w:rsid w:val="00927831"/>
    <w:rsid w:val="00927DBD"/>
    <w:rsid w:val="00930173"/>
    <w:rsid w:val="0093030E"/>
    <w:rsid w:val="0093095C"/>
    <w:rsid w:val="00930C85"/>
    <w:rsid w:val="0093163B"/>
    <w:rsid w:val="00931D8F"/>
    <w:rsid w:val="00932C29"/>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34AD"/>
    <w:rsid w:val="009634EB"/>
    <w:rsid w:val="009643A9"/>
    <w:rsid w:val="0096466D"/>
    <w:rsid w:val="00965F79"/>
    <w:rsid w:val="00966100"/>
    <w:rsid w:val="0096760D"/>
    <w:rsid w:val="0097060A"/>
    <w:rsid w:val="00970F63"/>
    <w:rsid w:val="009716CD"/>
    <w:rsid w:val="009718E6"/>
    <w:rsid w:val="00971949"/>
    <w:rsid w:val="009726A3"/>
    <w:rsid w:val="00972DCA"/>
    <w:rsid w:val="009732F7"/>
    <w:rsid w:val="00973DEE"/>
    <w:rsid w:val="009743C2"/>
    <w:rsid w:val="009750BD"/>
    <w:rsid w:val="00975EDC"/>
    <w:rsid w:val="0097619D"/>
    <w:rsid w:val="0097680E"/>
    <w:rsid w:val="0097696B"/>
    <w:rsid w:val="009776BA"/>
    <w:rsid w:val="00980088"/>
    <w:rsid w:val="009800F1"/>
    <w:rsid w:val="0098014E"/>
    <w:rsid w:val="00980B6D"/>
    <w:rsid w:val="009818A3"/>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A87"/>
    <w:rsid w:val="009A4FA3"/>
    <w:rsid w:val="009A5015"/>
    <w:rsid w:val="009A59F0"/>
    <w:rsid w:val="009A6300"/>
    <w:rsid w:val="009A711E"/>
    <w:rsid w:val="009A7AF1"/>
    <w:rsid w:val="009B06FE"/>
    <w:rsid w:val="009B139E"/>
    <w:rsid w:val="009B15AA"/>
    <w:rsid w:val="009B1783"/>
    <w:rsid w:val="009B17B8"/>
    <w:rsid w:val="009B1E28"/>
    <w:rsid w:val="009B263B"/>
    <w:rsid w:val="009B319A"/>
    <w:rsid w:val="009B3550"/>
    <w:rsid w:val="009B3657"/>
    <w:rsid w:val="009B39A7"/>
    <w:rsid w:val="009B6569"/>
    <w:rsid w:val="009C1630"/>
    <w:rsid w:val="009C1FB7"/>
    <w:rsid w:val="009C201D"/>
    <w:rsid w:val="009C21C9"/>
    <w:rsid w:val="009C240F"/>
    <w:rsid w:val="009C2882"/>
    <w:rsid w:val="009C3A98"/>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EAF"/>
    <w:rsid w:val="009D4502"/>
    <w:rsid w:val="009D4CCB"/>
    <w:rsid w:val="009D69A4"/>
    <w:rsid w:val="009D72F8"/>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7051"/>
    <w:rsid w:val="00A374DC"/>
    <w:rsid w:val="00A377D6"/>
    <w:rsid w:val="00A41310"/>
    <w:rsid w:val="00A414F0"/>
    <w:rsid w:val="00A41A6F"/>
    <w:rsid w:val="00A4273C"/>
    <w:rsid w:val="00A42A01"/>
    <w:rsid w:val="00A42C52"/>
    <w:rsid w:val="00A42F74"/>
    <w:rsid w:val="00A44525"/>
    <w:rsid w:val="00A44730"/>
    <w:rsid w:val="00A44E97"/>
    <w:rsid w:val="00A45DEA"/>
    <w:rsid w:val="00A46A3C"/>
    <w:rsid w:val="00A46CD1"/>
    <w:rsid w:val="00A47219"/>
    <w:rsid w:val="00A47DBA"/>
    <w:rsid w:val="00A51E58"/>
    <w:rsid w:val="00A5200A"/>
    <w:rsid w:val="00A52602"/>
    <w:rsid w:val="00A52E79"/>
    <w:rsid w:val="00A5414C"/>
    <w:rsid w:val="00A54475"/>
    <w:rsid w:val="00A54771"/>
    <w:rsid w:val="00A55197"/>
    <w:rsid w:val="00A5558A"/>
    <w:rsid w:val="00A5703F"/>
    <w:rsid w:val="00A57996"/>
    <w:rsid w:val="00A57FAB"/>
    <w:rsid w:val="00A60079"/>
    <w:rsid w:val="00A60A2F"/>
    <w:rsid w:val="00A60E1E"/>
    <w:rsid w:val="00A61A22"/>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5A8"/>
    <w:rsid w:val="00A80AB5"/>
    <w:rsid w:val="00A80D6F"/>
    <w:rsid w:val="00A81AB4"/>
    <w:rsid w:val="00A82676"/>
    <w:rsid w:val="00A82A8D"/>
    <w:rsid w:val="00A82DEF"/>
    <w:rsid w:val="00A830AA"/>
    <w:rsid w:val="00A83212"/>
    <w:rsid w:val="00A838ED"/>
    <w:rsid w:val="00A83D6E"/>
    <w:rsid w:val="00A8460A"/>
    <w:rsid w:val="00A847EF"/>
    <w:rsid w:val="00A8664C"/>
    <w:rsid w:val="00A8681E"/>
    <w:rsid w:val="00A86FA0"/>
    <w:rsid w:val="00A912BF"/>
    <w:rsid w:val="00A915B5"/>
    <w:rsid w:val="00A92ABD"/>
    <w:rsid w:val="00A92ED8"/>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204A"/>
    <w:rsid w:val="00AD23B5"/>
    <w:rsid w:val="00AD3431"/>
    <w:rsid w:val="00AD3A85"/>
    <w:rsid w:val="00AD3B1A"/>
    <w:rsid w:val="00AD3E59"/>
    <w:rsid w:val="00AD450A"/>
    <w:rsid w:val="00AD55C5"/>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DF3"/>
    <w:rsid w:val="00AF0F26"/>
    <w:rsid w:val="00AF14E5"/>
    <w:rsid w:val="00AF2755"/>
    <w:rsid w:val="00AF4549"/>
    <w:rsid w:val="00AF4995"/>
    <w:rsid w:val="00AF4E89"/>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10069"/>
    <w:rsid w:val="00B10927"/>
    <w:rsid w:val="00B1153F"/>
    <w:rsid w:val="00B12857"/>
    <w:rsid w:val="00B137B2"/>
    <w:rsid w:val="00B140B9"/>
    <w:rsid w:val="00B14C08"/>
    <w:rsid w:val="00B15615"/>
    <w:rsid w:val="00B156A2"/>
    <w:rsid w:val="00B16663"/>
    <w:rsid w:val="00B1677F"/>
    <w:rsid w:val="00B16947"/>
    <w:rsid w:val="00B174B3"/>
    <w:rsid w:val="00B17C45"/>
    <w:rsid w:val="00B202B8"/>
    <w:rsid w:val="00B21342"/>
    <w:rsid w:val="00B21E6A"/>
    <w:rsid w:val="00B223BB"/>
    <w:rsid w:val="00B22409"/>
    <w:rsid w:val="00B22F14"/>
    <w:rsid w:val="00B24334"/>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2A3F"/>
    <w:rsid w:val="00B32DA1"/>
    <w:rsid w:val="00B32EBC"/>
    <w:rsid w:val="00B3321B"/>
    <w:rsid w:val="00B33234"/>
    <w:rsid w:val="00B342A9"/>
    <w:rsid w:val="00B3449C"/>
    <w:rsid w:val="00B3461E"/>
    <w:rsid w:val="00B34BF6"/>
    <w:rsid w:val="00B36302"/>
    <w:rsid w:val="00B37307"/>
    <w:rsid w:val="00B375FB"/>
    <w:rsid w:val="00B3761F"/>
    <w:rsid w:val="00B37928"/>
    <w:rsid w:val="00B40D60"/>
    <w:rsid w:val="00B420A5"/>
    <w:rsid w:val="00B427E9"/>
    <w:rsid w:val="00B43FA7"/>
    <w:rsid w:val="00B441B7"/>
    <w:rsid w:val="00B44E3A"/>
    <w:rsid w:val="00B450C7"/>
    <w:rsid w:val="00B454DE"/>
    <w:rsid w:val="00B45A09"/>
    <w:rsid w:val="00B45DFC"/>
    <w:rsid w:val="00B466FD"/>
    <w:rsid w:val="00B46826"/>
    <w:rsid w:val="00B47B3A"/>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83D"/>
    <w:rsid w:val="00B701C0"/>
    <w:rsid w:val="00B70C52"/>
    <w:rsid w:val="00B71E79"/>
    <w:rsid w:val="00B727B3"/>
    <w:rsid w:val="00B72F6C"/>
    <w:rsid w:val="00B734C5"/>
    <w:rsid w:val="00B7357C"/>
    <w:rsid w:val="00B750C1"/>
    <w:rsid w:val="00B75B03"/>
    <w:rsid w:val="00B75C36"/>
    <w:rsid w:val="00B801FB"/>
    <w:rsid w:val="00B81610"/>
    <w:rsid w:val="00B848CD"/>
    <w:rsid w:val="00B84961"/>
    <w:rsid w:val="00B84DBA"/>
    <w:rsid w:val="00B85F49"/>
    <w:rsid w:val="00B86169"/>
    <w:rsid w:val="00B86173"/>
    <w:rsid w:val="00B86808"/>
    <w:rsid w:val="00B868D5"/>
    <w:rsid w:val="00B879EE"/>
    <w:rsid w:val="00B87F20"/>
    <w:rsid w:val="00B90FF5"/>
    <w:rsid w:val="00B92472"/>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5E5"/>
    <w:rsid w:val="00BA771B"/>
    <w:rsid w:val="00BB00B1"/>
    <w:rsid w:val="00BB0563"/>
    <w:rsid w:val="00BB0BED"/>
    <w:rsid w:val="00BB2C9C"/>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06EF"/>
    <w:rsid w:val="00BC352E"/>
    <w:rsid w:val="00BC3592"/>
    <w:rsid w:val="00BC3BC2"/>
    <w:rsid w:val="00BC3D15"/>
    <w:rsid w:val="00BC4301"/>
    <w:rsid w:val="00BC448E"/>
    <w:rsid w:val="00BC4599"/>
    <w:rsid w:val="00BC57A5"/>
    <w:rsid w:val="00BC6C51"/>
    <w:rsid w:val="00BC7200"/>
    <w:rsid w:val="00BC738F"/>
    <w:rsid w:val="00BC7761"/>
    <w:rsid w:val="00BC7B50"/>
    <w:rsid w:val="00BC7DFB"/>
    <w:rsid w:val="00BD051A"/>
    <w:rsid w:val="00BD071A"/>
    <w:rsid w:val="00BD117B"/>
    <w:rsid w:val="00BD1692"/>
    <w:rsid w:val="00BD171F"/>
    <w:rsid w:val="00BD22B7"/>
    <w:rsid w:val="00BD285E"/>
    <w:rsid w:val="00BD2D2E"/>
    <w:rsid w:val="00BD2E9A"/>
    <w:rsid w:val="00BD3703"/>
    <w:rsid w:val="00BD43DD"/>
    <w:rsid w:val="00BD43EA"/>
    <w:rsid w:val="00BD4AE0"/>
    <w:rsid w:val="00BD4B6D"/>
    <w:rsid w:val="00BD5808"/>
    <w:rsid w:val="00BD6268"/>
    <w:rsid w:val="00BD7EB2"/>
    <w:rsid w:val="00BE0FF6"/>
    <w:rsid w:val="00BE1909"/>
    <w:rsid w:val="00BE21D3"/>
    <w:rsid w:val="00BE2774"/>
    <w:rsid w:val="00BE38D5"/>
    <w:rsid w:val="00BE5DC9"/>
    <w:rsid w:val="00BE6759"/>
    <w:rsid w:val="00BE724D"/>
    <w:rsid w:val="00BE7276"/>
    <w:rsid w:val="00BF140D"/>
    <w:rsid w:val="00BF38AE"/>
    <w:rsid w:val="00BF39C9"/>
    <w:rsid w:val="00BF597B"/>
    <w:rsid w:val="00BF68CF"/>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2485"/>
    <w:rsid w:val="00C32978"/>
    <w:rsid w:val="00C32FEB"/>
    <w:rsid w:val="00C3354D"/>
    <w:rsid w:val="00C34A7E"/>
    <w:rsid w:val="00C353B4"/>
    <w:rsid w:val="00C35D0C"/>
    <w:rsid w:val="00C365F5"/>
    <w:rsid w:val="00C3778E"/>
    <w:rsid w:val="00C37AEA"/>
    <w:rsid w:val="00C40065"/>
    <w:rsid w:val="00C40A5E"/>
    <w:rsid w:val="00C41AD3"/>
    <w:rsid w:val="00C41DAD"/>
    <w:rsid w:val="00C422EA"/>
    <w:rsid w:val="00C42C55"/>
    <w:rsid w:val="00C42DF8"/>
    <w:rsid w:val="00C43D80"/>
    <w:rsid w:val="00C43E83"/>
    <w:rsid w:val="00C4445A"/>
    <w:rsid w:val="00C44AD8"/>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B3D"/>
    <w:rsid w:val="00C655A0"/>
    <w:rsid w:val="00C65B83"/>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3ADB"/>
    <w:rsid w:val="00C75108"/>
    <w:rsid w:val="00C76657"/>
    <w:rsid w:val="00C76926"/>
    <w:rsid w:val="00C7692F"/>
    <w:rsid w:val="00C77931"/>
    <w:rsid w:val="00C80A53"/>
    <w:rsid w:val="00C81106"/>
    <w:rsid w:val="00C811B6"/>
    <w:rsid w:val="00C81A53"/>
    <w:rsid w:val="00C81F9C"/>
    <w:rsid w:val="00C8244C"/>
    <w:rsid w:val="00C834E9"/>
    <w:rsid w:val="00C842AF"/>
    <w:rsid w:val="00C8518D"/>
    <w:rsid w:val="00C856AD"/>
    <w:rsid w:val="00C85861"/>
    <w:rsid w:val="00C85E3F"/>
    <w:rsid w:val="00C86B1C"/>
    <w:rsid w:val="00C877BE"/>
    <w:rsid w:val="00C9082D"/>
    <w:rsid w:val="00C90FD8"/>
    <w:rsid w:val="00C91316"/>
    <w:rsid w:val="00C918BE"/>
    <w:rsid w:val="00C92440"/>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654F"/>
    <w:rsid w:val="00CA6B2C"/>
    <w:rsid w:val="00CA6EE2"/>
    <w:rsid w:val="00CA7AAB"/>
    <w:rsid w:val="00CA7E77"/>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5702"/>
    <w:rsid w:val="00CD62C0"/>
    <w:rsid w:val="00CD65C8"/>
    <w:rsid w:val="00CD66DE"/>
    <w:rsid w:val="00CD70E1"/>
    <w:rsid w:val="00CD7594"/>
    <w:rsid w:val="00CD7AAA"/>
    <w:rsid w:val="00CD7D65"/>
    <w:rsid w:val="00CE0094"/>
    <w:rsid w:val="00CE03F6"/>
    <w:rsid w:val="00CE0C37"/>
    <w:rsid w:val="00CE0CF6"/>
    <w:rsid w:val="00CE1E08"/>
    <w:rsid w:val="00CE2DC7"/>
    <w:rsid w:val="00CE3ACA"/>
    <w:rsid w:val="00CE6B69"/>
    <w:rsid w:val="00CE72EB"/>
    <w:rsid w:val="00CE7CE5"/>
    <w:rsid w:val="00CE7D70"/>
    <w:rsid w:val="00CF049F"/>
    <w:rsid w:val="00CF0D5D"/>
    <w:rsid w:val="00CF0DD4"/>
    <w:rsid w:val="00CF1D1F"/>
    <w:rsid w:val="00CF2579"/>
    <w:rsid w:val="00CF26F0"/>
    <w:rsid w:val="00CF287C"/>
    <w:rsid w:val="00CF2B13"/>
    <w:rsid w:val="00CF30D8"/>
    <w:rsid w:val="00CF3160"/>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BAF"/>
    <w:rsid w:val="00D3471B"/>
    <w:rsid w:val="00D36090"/>
    <w:rsid w:val="00D36C92"/>
    <w:rsid w:val="00D36CD2"/>
    <w:rsid w:val="00D36D89"/>
    <w:rsid w:val="00D3734D"/>
    <w:rsid w:val="00D375B6"/>
    <w:rsid w:val="00D37AC1"/>
    <w:rsid w:val="00D400C4"/>
    <w:rsid w:val="00D4038E"/>
    <w:rsid w:val="00D408A6"/>
    <w:rsid w:val="00D40C9F"/>
    <w:rsid w:val="00D41493"/>
    <w:rsid w:val="00D42D8D"/>
    <w:rsid w:val="00D43235"/>
    <w:rsid w:val="00D43455"/>
    <w:rsid w:val="00D4616D"/>
    <w:rsid w:val="00D4622F"/>
    <w:rsid w:val="00D46D8B"/>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4590"/>
    <w:rsid w:val="00D64BDD"/>
    <w:rsid w:val="00D64C82"/>
    <w:rsid w:val="00D64D34"/>
    <w:rsid w:val="00D6537E"/>
    <w:rsid w:val="00D65674"/>
    <w:rsid w:val="00D65A44"/>
    <w:rsid w:val="00D65BAE"/>
    <w:rsid w:val="00D66D31"/>
    <w:rsid w:val="00D66F3C"/>
    <w:rsid w:val="00D67407"/>
    <w:rsid w:val="00D67C41"/>
    <w:rsid w:val="00D701F6"/>
    <w:rsid w:val="00D70436"/>
    <w:rsid w:val="00D7093E"/>
    <w:rsid w:val="00D728A2"/>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656B"/>
    <w:rsid w:val="00DA75AF"/>
    <w:rsid w:val="00DB0298"/>
    <w:rsid w:val="00DB2533"/>
    <w:rsid w:val="00DB2DD0"/>
    <w:rsid w:val="00DB3D6C"/>
    <w:rsid w:val="00DB4127"/>
    <w:rsid w:val="00DB416C"/>
    <w:rsid w:val="00DB4DE1"/>
    <w:rsid w:val="00DB61C0"/>
    <w:rsid w:val="00DB6740"/>
    <w:rsid w:val="00DB67E6"/>
    <w:rsid w:val="00DB79DB"/>
    <w:rsid w:val="00DC0CF5"/>
    <w:rsid w:val="00DC2BAF"/>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ED"/>
    <w:rsid w:val="00DD41B3"/>
    <w:rsid w:val="00DD4222"/>
    <w:rsid w:val="00DD45E0"/>
    <w:rsid w:val="00DD4706"/>
    <w:rsid w:val="00DD52D7"/>
    <w:rsid w:val="00DD55D3"/>
    <w:rsid w:val="00DD578D"/>
    <w:rsid w:val="00DD71FC"/>
    <w:rsid w:val="00DD7722"/>
    <w:rsid w:val="00DD7B18"/>
    <w:rsid w:val="00DE01F5"/>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7F0"/>
    <w:rsid w:val="00DF2DFD"/>
    <w:rsid w:val="00DF4464"/>
    <w:rsid w:val="00DF4FA9"/>
    <w:rsid w:val="00DF5220"/>
    <w:rsid w:val="00DF65E4"/>
    <w:rsid w:val="00DF693D"/>
    <w:rsid w:val="00DF7DCB"/>
    <w:rsid w:val="00E00E8D"/>
    <w:rsid w:val="00E0117B"/>
    <w:rsid w:val="00E015C5"/>
    <w:rsid w:val="00E025F2"/>
    <w:rsid w:val="00E02720"/>
    <w:rsid w:val="00E02949"/>
    <w:rsid w:val="00E03436"/>
    <w:rsid w:val="00E03B27"/>
    <w:rsid w:val="00E04196"/>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912"/>
    <w:rsid w:val="00E11A30"/>
    <w:rsid w:val="00E11B58"/>
    <w:rsid w:val="00E12229"/>
    <w:rsid w:val="00E12304"/>
    <w:rsid w:val="00E12EFF"/>
    <w:rsid w:val="00E1319D"/>
    <w:rsid w:val="00E13453"/>
    <w:rsid w:val="00E13747"/>
    <w:rsid w:val="00E139AF"/>
    <w:rsid w:val="00E144A6"/>
    <w:rsid w:val="00E14FA7"/>
    <w:rsid w:val="00E15467"/>
    <w:rsid w:val="00E176E7"/>
    <w:rsid w:val="00E20748"/>
    <w:rsid w:val="00E20B87"/>
    <w:rsid w:val="00E215EB"/>
    <w:rsid w:val="00E221AE"/>
    <w:rsid w:val="00E2294A"/>
    <w:rsid w:val="00E22E01"/>
    <w:rsid w:val="00E22FDD"/>
    <w:rsid w:val="00E2333C"/>
    <w:rsid w:val="00E23622"/>
    <w:rsid w:val="00E2399B"/>
    <w:rsid w:val="00E23E66"/>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6C1"/>
    <w:rsid w:val="00E4471D"/>
    <w:rsid w:val="00E44E46"/>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5D"/>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A9A"/>
    <w:rsid w:val="00E67DFF"/>
    <w:rsid w:val="00E70322"/>
    <w:rsid w:val="00E703C4"/>
    <w:rsid w:val="00E7043C"/>
    <w:rsid w:val="00E71642"/>
    <w:rsid w:val="00E718A9"/>
    <w:rsid w:val="00E71FAC"/>
    <w:rsid w:val="00E72F59"/>
    <w:rsid w:val="00E73954"/>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1042"/>
    <w:rsid w:val="00EA3133"/>
    <w:rsid w:val="00EA3196"/>
    <w:rsid w:val="00EA4E8E"/>
    <w:rsid w:val="00EA5F8E"/>
    <w:rsid w:val="00EA74F4"/>
    <w:rsid w:val="00EA7629"/>
    <w:rsid w:val="00EA783C"/>
    <w:rsid w:val="00EA79F9"/>
    <w:rsid w:val="00EA7CB1"/>
    <w:rsid w:val="00EB084F"/>
    <w:rsid w:val="00EB18E6"/>
    <w:rsid w:val="00EB1FA6"/>
    <w:rsid w:val="00EB2190"/>
    <w:rsid w:val="00EB2FB4"/>
    <w:rsid w:val="00EB31F0"/>
    <w:rsid w:val="00EB346A"/>
    <w:rsid w:val="00EB351F"/>
    <w:rsid w:val="00EB3FDE"/>
    <w:rsid w:val="00EB51F7"/>
    <w:rsid w:val="00EB5474"/>
    <w:rsid w:val="00EB67BD"/>
    <w:rsid w:val="00EB67FC"/>
    <w:rsid w:val="00EB6AF6"/>
    <w:rsid w:val="00EB6D8D"/>
    <w:rsid w:val="00EB7753"/>
    <w:rsid w:val="00EC0182"/>
    <w:rsid w:val="00EC0C13"/>
    <w:rsid w:val="00EC23CA"/>
    <w:rsid w:val="00EC431F"/>
    <w:rsid w:val="00EC4631"/>
    <w:rsid w:val="00EC4810"/>
    <w:rsid w:val="00EC52A7"/>
    <w:rsid w:val="00EC53F5"/>
    <w:rsid w:val="00EC690F"/>
    <w:rsid w:val="00EC69FC"/>
    <w:rsid w:val="00EC7111"/>
    <w:rsid w:val="00EC7D1C"/>
    <w:rsid w:val="00ED01FA"/>
    <w:rsid w:val="00ED14E2"/>
    <w:rsid w:val="00ED18AD"/>
    <w:rsid w:val="00ED1997"/>
    <w:rsid w:val="00ED1CB3"/>
    <w:rsid w:val="00ED1D96"/>
    <w:rsid w:val="00ED36FB"/>
    <w:rsid w:val="00ED3E23"/>
    <w:rsid w:val="00ED40E3"/>
    <w:rsid w:val="00ED6766"/>
    <w:rsid w:val="00ED6CFC"/>
    <w:rsid w:val="00EE0D4B"/>
    <w:rsid w:val="00EE1538"/>
    <w:rsid w:val="00EE22A6"/>
    <w:rsid w:val="00EE296F"/>
    <w:rsid w:val="00EE4915"/>
    <w:rsid w:val="00EE651F"/>
    <w:rsid w:val="00EE6835"/>
    <w:rsid w:val="00EE7045"/>
    <w:rsid w:val="00EE7720"/>
    <w:rsid w:val="00EF0405"/>
    <w:rsid w:val="00EF08B3"/>
    <w:rsid w:val="00EF1E19"/>
    <w:rsid w:val="00EF201C"/>
    <w:rsid w:val="00EF26D7"/>
    <w:rsid w:val="00EF39AD"/>
    <w:rsid w:val="00EF3A2F"/>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C99"/>
    <w:rsid w:val="00F1138B"/>
    <w:rsid w:val="00F11877"/>
    <w:rsid w:val="00F119EB"/>
    <w:rsid w:val="00F11F47"/>
    <w:rsid w:val="00F127B1"/>
    <w:rsid w:val="00F12860"/>
    <w:rsid w:val="00F129F1"/>
    <w:rsid w:val="00F12D69"/>
    <w:rsid w:val="00F130F1"/>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C43"/>
    <w:rsid w:val="00F271AD"/>
    <w:rsid w:val="00F278E1"/>
    <w:rsid w:val="00F27CAA"/>
    <w:rsid w:val="00F30E66"/>
    <w:rsid w:val="00F31D3C"/>
    <w:rsid w:val="00F33138"/>
    <w:rsid w:val="00F342CC"/>
    <w:rsid w:val="00F345BA"/>
    <w:rsid w:val="00F35A0E"/>
    <w:rsid w:val="00F415F3"/>
    <w:rsid w:val="00F41C02"/>
    <w:rsid w:val="00F421AD"/>
    <w:rsid w:val="00F427A8"/>
    <w:rsid w:val="00F43DBC"/>
    <w:rsid w:val="00F46E9F"/>
    <w:rsid w:val="00F470B8"/>
    <w:rsid w:val="00F47B6A"/>
    <w:rsid w:val="00F50063"/>
    <w:rsid w:val="00F5012F"/>
    <w:rsid w:val="00F503E5"/>
    <w:rsid w:val="00F503EE"/>
    <w:rsid w:val="00F50596"/>
    <w:rsid w:val="00F508A7"/>
    <w:rsid w:val="00F51B50"/>
    <w:rsid w:val="00F51DA1"/>
    <w:rsid w:val="00F526E9"/>
    <w:rsid w:val="00F5368E"/>
    <w:rsid w:val="00F53B3C"/>
    <w:rsid w:val="00F54B43"/>
    <w:rsid w:val="00F55099"/>
    <w:rsid w:val="00F55A85"/>
    <w:rsid w:val="00F56ACB"/>
    <w:rsid w:val="00F56E6F"/>
    <w:rsid w:val="00F57DC5"/>
    <w:rsid w:val="00F601EC"/>
    <w:rsid w:val="00F60575"/>
    <w:rsid w:val="00F6074D"/>
    <w:rsid w:val="00F60766"/>
    <w:rsid w:val="00F61C05"/>
    <w:rsid w:val="00F6214D"/>
    <w:rsid w:val="00F643F6"/>
    <w:rsid w:val="00F679F1"/>
    <w:rsid w:val="00F71644"/>
    <w:rsid w:val="00F723E5"/>
    <w:rsid w:val="00F72803"/>
    <w:rsid w:val="00F73DE5"/>
    <w:rsid w:val="00F74050"/>
    <w:rsid w:val="00F76A97"/>
    <w:rsid w:val="00F7739B"/>
    <w:rsid w:val="00F8022F"/>
    <w:rsid w:val="00F808DA"/>
    <w:rsid w:val="00F82628"/>
    <w:rsid w:val="00F83441"/>
    <w:rsid w:val="00F838B8"/>
    <w:rsid w:val="00F83B52"/>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FA"/>
    <w:rsid w:val="00FA619D"/>
    <w:rsid w:val="00FA7372"/>
    <w:rsid w:val="00FA7529"/>
    <w:rsid w:val="00FA7D8B"/>
    <w:rsid w:val="00FB0728"/>
    <w:rsid w:val="00FB112F"/>
    <w:rsid w:val="00FB18A1"/>
    <w:rsid w:val="00FB2503"/>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71A0"/>
    <w:rsid w:val="00FD0079"/>
    <w:rsid w:val="00FD06CC"/>
    <w:rsid w:val="00FD0883"/>
    <w:rsid w:val="00FD173B"/>
    <w:rsid w:val="00FD18B2"/>
    <w:rsid w:val="00FD2DB6"/>
    <w:rsid w:val="00FD4A96"/>
    <w:rsid w:val="00FD56A8"/>
    <w:rsid w:val="00FD6AD5"/>
    <w:rsid w:val="00FD710D"/>
    <w:rsid w:val="00FD7562"/>
    <w:rsid w:val="00FE0009"/>
    <w:rsid w:val="00FE0D3A"/>
    <w:rsid w:val="00FE15AC"/>
    <w:rsid w:val="00FE17A8"/>
    <w:rsid w:val="00FE1B1D"/>
    <w:rsid w:val="00FE1C86"/>
    <w:rsid w:val="00FE21FB"/>
    <w:rsid w:val="00FE236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2399"/>
    <w:rsid w:val="00FF2A9E"/>
    <w:rsid w:val="00FF2B9C"/>
    <w:rsid w:val="00FF2CDE"/>
    <w:rsid w:val="00FF2E4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CC"/>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435FB"/>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footer" Target="footer6.xml"/><Relationship Id="rId42" Type="http://schemas.openxmlformats.org/officeDocument/2006/relationships/image" Target="media/image23.PNG"/><Relationship Id="rId47" Type="http://schemas.openxmlformats.org/officeDocument/2006/relationships/footer" Target="footer7.xm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chart" Target="charts/chart2.xml"/><Relationship Id="rId112" Type="http://schemas.openxmlformats.org/officeDocument/2006/relationships/image" Target="media/image78.png"/><Relationship Id="rId16" Type="http://schemas.openxmlformats.org/officeDocument/2006/relationships/header" Target="header4.xml"/><Relationship Id="rId107" Type="http://schemas.openxmlformats.org/officeDocument/2006/relationships/image" Target="media/image73.png"/><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header" Target="header9.xml"/><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jpg"/><Relationship Id="rId102" Type="http://schemas.openxmlformats.org/officeDocument/2006/relationships/image" Target="media/image68.png"/><Relationship Id="rId110" Type="http://schemas.openxmlformats.org/officeDocument/2006/relationships/image" Target="media/image76.png"/><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image" Target="media/image56.png"/><Relationship Id="rId90" Type="http://schemas.openxmlformats.org/officeDocument/2006/relationships/image" Target="media/image62.png"/><Relationship Id="rId95" Type="http://schemas.openxmlformats.org/officeDocument/2006/relationships/image" Target="media/image65.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4.PNG"/><Relationship Id="rId48" Type="http://schemas.openxmlformats.org/officeDocument/2006/relationships/image" Target="media/image28.PNG"/><Relationship Id="rId56" Type="http://schemas.openxmlformats.org/officeDocument/2006/relationships/image" Target="media/image30.jpe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100" Type="http://schemas.openxmlformats.org/officeDocument/2006/relationships/image" Target="media/image67.png"/><Relationship Id="rId105" Type="http://schemas.openxmlformats.org/officeDocument/2006/relationships/image" Target="media/image71.png"/><Relationship Id="rId113" Type="http://schemas.openxmlformats.org/officeDocument/2006/relationships/fontTable" Target="fontTable.xml"/><Relationship Id="rId8" Type="http://schemas.openxmlformats.org/officeDocument/2006/relationships/image" Target="media/image1.gif"/><Relationship Id="rId51" Type="http://schemas.openxmlformats.org/officeDocument/2006/relationships/footer" Target="footer8.xml"/><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chart" Target="charts/chart3.xml"/><Relationship Id="rId98"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3.png"/><Relationship Id="rId67" Type="http://schemas.openxmlformats.org/officeDocument/2006/relationships/image" Target="media/image41.png"/><Relationship Id="rId103" Type="http://schemas.openxmlformats.org/officeDocument/2006/relationships/image" Target="media/image69.png"/><Relationship Id="rId108" Type="http://schemas.openxmlformats.org/officeDocument/2006/relationships/image" Target="media/image74.png"/><Relationship Id="rId20" Type="http://schemas.openxmlformats.org/officeDocument/2006/relationships/header" Target="header6.xml"/><Relationship Id="rId41" Type="http://schemas.openxmlformats.org/officeDocument/2006/relationships/image" Target="media/image22.PNG"/><Relationship Id="rId54" Type="http://schemas.openxmlformats.org/officeDocument/2006/relationships/footer" Target="footer10.xml"/><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chart" Target="charts/chart1.xml"/><Relationship Id="rId91" Type="http://schemas.openxmlformats.org/officeDocument/2006/relationships/image" Target="media/image63.png"/><Relationship Id="rId96" Type="http://schemas.openxmlformats.org/officeDocument/2006/relationships/chart" Target="charts/chart5.xml"/><Relationship Id="rId111"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header" Target="header7.xml"/><Relationship Id="rId57" Type="http://schemas.openxmlformats.org/officeDocument/2006/relationships/image" Target="media/image31.png"/><Relationship Id="rId106" Type="http://schemas.openxmlformats.org/officeDocument/2006/relationships/image" Target="media/image72.png"/><Relationship Id="rId114"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footer" Target="footer9.xml"/><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chart" Target="charts/chart4.xml"/><Relationship Id="rId99" Type="http://schemas.openxmlformats.org/officeDocument/2006/relationships/image" Target="media/image66.jpeg"/><Relationship Id="rId10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jpeg"/><Relationship Id="rId109" Type="http://schemas.openxmlformats.org/officeDocument/2006/relationships/image" Target="media/image75.png"/><Relationship Id="rId34" Type="http://schemas.openxmlformats.org/officeDocument/2006/relationships/image" Target="media/image15.jpg"/><Relationship Id="rId50" Type="http://schemas.openxmlformats.org/officeDocument/2006/relationships/header" Target="header8.xml"/><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chart" Target="charts/chart6.xml"/><Relationship Id="rId104"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5556B"/>
    <w:rsid w:val="003975AB"/>
    <w:rsid w:val="004127D8"/>
    <w:rsid w:val="004C4B4C"/>
    <w:rsid w:val="005E2525"/>
    <w:rsid w:val="005E28DC"/>
    <w:rsid w:val="005F11DA"/>
    <w:rsid w:val="00626AB9"/>
    <w:rsid w:val="00715767"/>
    <w:rsid w:val="0097479C"/>
    <w:rsid w:val="00A65A1B"/>
    <w:rsid w:val="00A776F5"/>
    <w:rsid w:val="00A978C5"/>
    <w:rsid w:val="00AC5DFA"/>
    <w:rsid w:val="00BD7088"/>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27D8"/>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4</TotalTime>
  <Pages>108</Pages>
  <Words>37743</Words>
  <Characters>215137</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746</cp:revision>
  <cp:lastPrinted>2023-09-12T11:20:00Z</cp:lastPrinted>
  <dcterms:created xsi:type="dcterms:W3CDTF">2023-02-15T03:27:00Z</dcterms:created>
  <dcterms:modified xsi:type="dcterms:W3CDTF">2023-09-1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